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6880" w:rsidRPr="00375F1C" w:rsidRDefault="00116880" w:rsidP="00116880">
      <w:pPr>
        <w:spacing w:line="360" w:lineRule="auto"/>
        <w:jc w:val="center"/>
        <w:rPr>
          <w:rFonts w:ascii="Times" w:hAnsi="Times"/>
          <w:caps/>
        </w:rPr>
      </w:pPr>
      <w:bookmarkStart w:id="5" w:name="_Toc353177957"/>
      <w:bookmarkStart w:id="6" w:name="_Toc352798778"/>
      <w:bookmarkStart w:id="7" w:name="_Toc353440047"/>
      <w:bookmarkStart w:id="8" w:name="_Toc353973870"/>
      <w:r w:rsidRPr="00375F1C">
        <w:rPr>
          <w:rFonts w:ascii="Times" w:hAnsi="Times"/>
          <w:caps/>
        </w:rPr>
        <w:t xml:space="preserve">A Low-cost Mobile Manipulator for </w:t>
      </w:r>
      <w:r w:rsidRPr="00375F1C">
        <w:rPr>
          <w:rFonts w:ascii="Times" w:hAnsi="Times"/>
          <w:caps/>
        </w:rPr>
        <w:br/>
        <w:t>Industrial and Research Applications</w:t>
      </w:r>
    </w:p>
    <w:p w:rsidR="00116880" w:rsidRDefault="00116880" w:rsidP="00116880">
      <w:pPr>
        <w:spacing w:line="360" w:lineRule="auto"/>
        <w:jc w:val="center"/>
      </w:pPr>
    </w:p>
    <w:p w:rsidR="00116880" w:rsidRPr="00375F1C" w:rsidRDefault="00116880" w:rsidP="00116880">
      <w:pPr>
        <w:spacing w:line="360" w:lineRule="auto"/>
        <w:jc w:val="center"/>
        <w:rPr>
          <w:rFonts w:ascii="Times" w:hAnsi="Times"/>
          <w:caps/>
        </w:rPr>
      </w:pPr>
      <w:proofErr w:type="gramStart"/>
      <w:r>
        <w:t>by</w:t>
      </w:r>
      <w:proofErr w:type="gramEnd"/>
      <w:r>
        <w:br/>
      </w:r>
      <w:r w:rsidRPr="00375F1C">
        <w:rPr>
          <w:rFonts w:ascii="Times" w:hAnsi="Times"/>
          <w:caps/>
        </w:rPr>
        <w:t>Edward Stephen Venator</w:t>
      </w:r>
    </w:p>
    <w:p w:rsidR="00116880" w:rsidRDefault="00116880" w:rsidP="00116880">
      <w:pPr>
        <w:spacing w:line="360" w:lineRule="auto"/>
        <w:jc w:val="center"/>
      </w:pPr>
    </w:p>
    <w:p w:rsidR="00116880" w:rsidRDefault="00116880" w:rsidP="00116880">
      <w:pPr>
        <w:pStyle w:val="NoSpacing"/>
        <w:spacing w:line="360" w:lineRule="auto"/>
        <w:jc w:val="center"/>
      </w:pPr>
      <w:r w:rsidRPr="00F66CBB">
        <w:t>Submitted in partial f</w:t>
      </w:r>
      <w:r>
        <w:t xml:space="preserve">ulfillment of the requirements </w:t>
      </w:r>
      <w:r>
        <w:br/>
      </w:r>
      <w:proofErr w:type="gramStart"/>
      <w:r>
        <w:t>F</w:t>
      </w:r>
      <w:r w:rsidRPr="00F66CBB">
        <w:t>or</w:t>
      </w:r>
      <w:proofErr w:type="gramEnd"/>
      <w:r w:rsidRPr="00F66CBB">
        <w:t xml:space="preserve"> the degree of Master of </w:t>
      </w:r>
      <w:r>
        <w:t>Science</w:t>
      </w:r>
    </w:p>
    <w:p w:rsidR="00116880" w:rsidRDefault="00116880" w:rsidP="00116880">
      <w:pPr>
        <w:spacing w:line="360" w:lineRule="auto"/>
      </w:pPr>
    </w:p>
    <w:p w:rsidR="00116880" w:rsidRDefault="00116880" w:rsidP="00116880">
      <w:pPr>
        <w:spacing w:line="360" w:lineRule="auto"/>
        <w:jc w:val="center"/>
      </w:pPr>
      <w:r>
        <w:t>Thesis Advisor Dr. Gregory Lee</w:t>
      </w:r>
    </w:p>
    <w:p w:rsidR="00116880" w:rsidRDefault="00116880" w:rsidP="00116880">
      <w:pPr>
        <w:spacing w:line="360" w:lineRule="auto"/>
        <w:jc w:val="center"/>
      </w:pPr>
    </w:p>
    <w:p w:rsidR="00116880" w:rsidRPr="00F66CBB" w:rsidRDefault="00116880" w:rsidP="00116880">
      <w:pPr>
        <w:pStyle w:val="NoSpacing"/>
        <w:spacing w:line="360" w:lineRule="auto"/>
        <w:jc w:val="center"/>
      </w:pPr>
      <w:r w:rsidRPr="00F66CBB">
        <w:t>Department of Electrical Engineering and Computer Science</w:t>
      </w:r>
    </w:p>
    <w:p w:rsidR="00116880" w:rsidRDefault="00116880" w:rsidP="00116880">
      <w:pPr>
        <w:pStyle w:val="NoSpacing"/>
        <w:spacing w:line="360" w:lineRule="auto"/>
        <w:jc w:val="center"/>
        <w:rPr>
          <w:rFonts w:ascii="Times" w:hAnsi="Times"/>
          <w:caps/>
        </w:rPr>
      </w:pPr>
      <w:r w:rsidRPr="000B6F09">
        <w:rPr>
          <w:rFonts w:ascii="Times" w:hAnsi="Times"/>
          <w:caps/>
        </w:rPr>
        <w:t xml:space="preserve">Case </w:t>
      </w:r>
      <w:proofErr w:type="gramStart"/>
      <w:r w:rsidRPr="000B6F09">
        <w:rPr>
          <w:rFonts w:ascii="Times" w:hAnsi="Times"/>
          <w:caps/>
        </w:rPr>
        <w:t>Western Reserve</w:t>
      </w:r>
      <w:proofErr w:type="gramEnd"/>
      <w:r w:rsidRPr="000B6F09">
        <w:rPr>
          <w:rFonts w:ascii="Times" w:hAnsi="Times"/>
          <w:caps/>
        </w:rPr>
        <w:t xml:space="preserve"> University</w:t>
      </w:r>
    </w:p>
    <w:p w:rsidR="00116880" w:rsidRDefault="00116880" w:rsidP="00116880">
      <w:pPr>
        <w:spacing w:line="360" w:lineRule="auto"/>
        <w:jc w:val="center"/>
      </w:pPr>
      <w:r>
        <w:tab/>
      </w:r>
    </w:p>
    <w:p w:rsidR="00116880" w:rsidRDefault="00116880" w:rsidP="00116880">
      <w:pPr>
        <w:spacing w:line="360" w:lineRule="auto"/>
        <w:jc w:val="center"/>
      </w:pPr>
      <w:r>
        <w:t>August 2013</w:t>
      </w:r>
    </w:p>
    <w:p w:rsidR="00116880" w:rsidRDefault="00116880" w:rsidP="00116880">
      <w:pPr>
        <w:sectPr w:rsidR="00116880" w:rsidSect="00FD0F15">
          <w:footerReference w:type="default" r:id="rId12"/>
          <w:pgSz w:w="12240" w:h="15840"/>
          <w:pgMar w:top="1440" w:right="1440" w:bottom="1440" w:left="1440" w:header="720" w:footer="720" w:gutter="0"/>
          <w:cols w:space="720"/>
          <w:docGrid w:linePitch="360" w:charSpace="8192"/>
        </w:sectPr>
      </w:pPr>
    </w:p>
    <w:p w:rsidR="00116880" w:rsidRDefault="00116880">
      <w:pPr>
        <w:ind w:left="0"/>
        <w:jc w:val="left"/>
        <w:rPr>
          <w:b/>
        </w:rPr>
      </w:pPr>
      <w:r>
        <w:rPr>
          <w:b/>
        </w:rPr>
        <w:lastRenderedPageBreak/>
        <w:br w:type="page"/>
      </w:r>
    </w:p>
    <w:p w:rsidR="00116880" w:rsidRPr="00375F1C" w:rsidRDefault="00116880" w:rsidP="00116880">
      <w:pPr>
        <w:jc w:val="center"/>
        <w:rPr>
          <w:b/>
        </w:rPr>
      </w:pPr>
      <w:r w:rsidRPr="00375F1C">
        <w:rPr>
          <w:b/>
        </w:rPr>
        <w:lastRenderedPageBreak/>
        <w:t xml:space="preserve">CASE </w:t>
      </w:r>
      <w:proofErr w:type="gramStart"/>
      <w:r w:rsidRPr="00375F1C">
        <w:rPr>
          <w:b/>
        </w:rPr>
        <w:t>WESTERN RESERVE</w:t>
      </w:r>
      <w:proofErr w:type="gramEnd"/>
      <w:r w:rsidRPr="00375F1C">
        <w:rPr>
          <w:b/>
        </w:rPr>
        <w:t xml:space="preserve"> UNIVERSITY</w:t>
      </w:r>
    </w:p>
    <w:p w:rsidR="00116880" w:rsidRPr="00375F1C" w:rsidRDefault="00116880" w:rsidP="00116880">
      <w:pPr>
        <w:jc w:val="center"/>
        <w:rPr>
          <w:b/>
        </w:rPr>
      </w:pPr>
      <w:r w:rsidRPr="00375F1C">
        <w:rPr>
          <w:b/>
        </w:rPr>
        <w:t>SCHOOL OF GRADUATE STUDIES</w:t>
      </w:r>
    </w:p>
    <w:p w:rsidR="00116880" w:rsidRPr="00375F1C" w:rsidRDefault="00116880" w:rsidP="00116880">
      <w:pPr>
        <w:rPr>
          <w:b/>
        </w:rPr>
      </w:pPr>
    </w:p>
    <w:p w:rsidR="00116880" w:rsidRDefault="00116880" w:rsidP="00116880"/>
    <w:p w:rsidR="00116880" w:rsidRDefault="00116880" w:rsidP="00116880">
      <w:pPr>
        <w:pStyle w:val="Style1"/>
      </w:pPr>
    </w:p>
    <w:p w:rsidR="00116880" w:rsidRDefault="00116880" w:rsidP="00116880">
      <w:pPr>
        <w:pStyle w:val="Style1"/>
      </w:pPr>
      <w:r>
        <w:t>We hereby approve the thesis of</w:t>
      </w:r>
    </w:p>
    <w:p w:rsidR="00116880" w:rsidRPr="00375F1C" w:rsidRDefault="00116880" w:rsidP="00116880">
      <w:pPr>
        <w:pStyle w:val="Style1"/>
        <w:rPr>
          <w:u w:val="single"/>
        </w:rPr>
      </w:pPr>
      <w:r w:rsidRPr="00375F1C">
        <w:rPr>
          <w:u w:val="single"/>
        </w:rPr>
        <w:t>Edward Venator</w:t>
      </w:r>
    </w:p>
    <w:p w:rsidR="00116880" w:rsidRDefault="00116880" w:rsidP="00116880">
      <w:pPr>
        <w:pStyle w:val="Style1"/>
      </w:pPr>
      <w:proofErr w:type="gramStart"/>
      <w:r>
        <w:t>candidate</w:t>
      </w:r>
      <w:proofErr w:type="gramEnd"/>
      <w:r>
        <w:t xml:space="preserve"> for the </w:t>
      </w:r>
      <w:r w:rsidRPr="002969ED">
        <w:rPr>
          <w:u w:val="single"/>
        </w:rPr>
        <w:t>Master of Science</w:t>
      </w:r>
      <w:r>
        <w:t xml:space="preserve"> degree *.</w:t>
      </w:r>
    </w:p>
    <w:p w:rsidR="00116880" w:rsidRDefault="00116880" w:rsidP="00116880">
      <w:pPr>
        <w:pStyle w:val="Style1"/>
      </w:pPr>
      <w:r w:rsidRPr="00E24D67">
        <w:t>(</w:t>
      </w:r>
      <w:proofErr w:type="gramStart"/>
      <w:r w:rsidRPr="00E24D67">
        <w:t>signed</w:t>
      </w:r>
      <w:proofErr w:type="gramEnd"/>
      <w:r w:rsidRPr="00E24D67">
        <w:t>)</w:t>
      </w:r>
      <w:r>
        <w:tab/>
      </w:r>
      <w:r w:rsidRPr="00627192">
        <w:rPr>
          <w:u w:val="single"/>
        </w:rPr>
        <w:t xml:space="preserve"> Gregory Lee                                                                                   </w:t>
      </w:r>
      <w:r>
        <w:br/>
        <w:t>(chair of the committee)</w:t>
      </w:r>
    </w:p>
    <w:p w:rsidR="00116880" w:rsidRPr="00627192" w:rsidRDefault="00116880" w:rsidP="00116880">
      <w:pPr>
        <w:pStyle w:val="Style1"/>
        <w:rPr>
          <w:u w:val="single"/>
        </w:rPr>
      </w:pPr>
      <w:r>
        <w:tab/>
      </w:r>
      <w:r w:rsidRPr="00627192">
        <w:rPr>
          <w:u w:val="single"/>
        </w:rPr>
        <w:t xml:space="preserve"> Murat </w:t>
      </w:r>
      <w:proofErr w:type="spellStart"/>
      <w:r w:rsidRPr="00627192">
        <w:rPr>
          <w:u w:val="single"/>
        </w:rPr>
        <w:t>Cenk</w:t>
      </w:r>
      <w:proofErr w:type="spellEnd"/>
      <w:r w:rsidRPr="00627192">
        <w:rPr>
          <w:u w:val="single"/>
        </w:rPr>
        <w:t xml:space="preserve"> </w:t>
      </w:r>
      <w:proofErr w:type="spellStart"/>
      <w:r w:rsidRPr="00627192">
        <w:rPr>
          <w:u w:val="single"/>
        </w:rPr>
        <w:t>Cavusoglu</w:t>
      </w:r>
      <w:proofErr w:type="spellEnd"/>
      <w:r w:rsidRPr="00627192">
        <w:rPr>
          <w:u w:val="single"/>
        </w:rPr>
        <w:t xml:space="preserve">                                                                              </w:t>
      </w:r>
    </w:p>
    <w:p w:rsidR="00116880" w:rsidRPr="00627192" w:rsidRDefault="00116880" w:rsidP="00116880">
      <w:pPr>
        <w:pStyle w:val="Style1"/>
        <w:rPr>
          <w:u w:val="single"/>
        </w:rPr>
      </w:pPr>
      <w:r>
        <w:tab/>
      </w:r>
      <w:r w:rsidRPr="00627192">
        <w:rPr>
          <w:u w:val="single"/>
        </w:rPr>
        <w:t xml:space="preserve">Roger Quinn                                                                                                </w:t>
      </w:r>
    </w:p>
    <w:p w:rsidR="00116880" w:rsidRPr="00627192" w:rsidRDefault="00116880" w:rsidP="00116880">
      <w:pPr>
        <w:pStyle w:val="Style1"/>
        <w:rPr>
          <w:u w:val="single"/>
        </w:rPr>
      </w:pPr>
      <w:r>
        <w:tab/>
      </w:r>
      <w:r w:rsidRPr="00627192">
        <w:rPr>
          <w:u w:val="single"/>
        </w:rPr>
        <w:t xml:space="preserve">                                                                                                                     </w:t>
      </w:r>
    </w:p>
    <w:p w:rsidR="00116880" w:rsidRPr="00627192" w:rsidRDefault="00116880" w:rsidP="00116880">
      <w:pPr>
        <w:pStyle w:val="Style1"/>
        <w:rPr>
          <w:u w:val="single"/>
        </w:rPr>
      </w:pPr>
      <w:r>
        <w:tab/>
      </w:r>
      <w:r w:rsidRPr="00627192">
        <w:rPr>
          <w:u w:val="single"/>
        </w:rPr>
        <w:t xml:space="preserve">                                                                                                                     </w:t>
      </w:r>
    </w:p>
    <w:p w:rsidR="00116880" w:rsidRPr="00627192" w:rsidRDefault="00116880" w:rsidP="00116880">
      <w:pPr>
        <w:pStyle w:val="Style1"/>
        <w:rPr>
          <w:u w:val="single"/>
        </w:rPr>
      </w:pPr>
      <w:r>
        <w:tab/>
      </w:r>
      <w:r w:rsidRPr="00627192">
        <w:rPr>
          <w:u w:val="single"/>
        </w:rPr>
        <w:t xml:space="preserve">                                                                                                                     </w:t>
      </w:r>
    </w:p>
    <w:p w:rsidR="00116880" w:rsidRDefault="00116880" w:rsidP="00116880">
      <w:r>
        <w:t>(</w:t>
      </w:r>
      <w:proofErr w:type="gramStart"/>
      <w:r>
        <w:t>date</w:t>
      </w:r>
      <w:proofErr w:type="gramEnd"/>
      <w:r>
        <w:t>)</w:t>
      </w:r>
      <w:r>
        <w:tab/>
        <w:t>____</w:t>
      </w:r>
      <w:r w:rsidRPr="00375F1C">
        <w:rPr>
          <w:u w:val="single"/>
        </w:rPr>
        <w:t>April 25, 2013</w:t>
      </w:r>
      <w:r>
        <w:t>_______</w:t>
      </w:r>
    </w:p>
    <w:p w:rsidR="00116880" w:rsidRDefault="00116880" w:rsidP="00116880"/>
    <w:p w:rsidR="00116880" w:rsidRDefault="00116880" w:rsidP="00116880">
      <w:r>
        <w:t>*We also certify that written approval has been obtained for any proprietary material contained therein.</w:t>
      </w:r>
      <w:r>
        <w:br w:type="page"/>
      </w:r>
    </w:p>
    <w:sdt>
      <w:sdtPr>
        <w:rPr>
          <w:rFonts w:ascii="Times New Roman" w:hAnsi="Times New Roman"/>
          <w:b w:val="0"/>
          <w:bCs w:val="0"/>
          <w:sz w:val="24"/>
          <w:szCs w:val="22"/>
        </w:rPr>
        <w:id w:val="21186117"/>
        <w:docPartObj>
          <w:docPartGallery w:val="Table of Contents"/>
          <w:docPartUnique/>
        </w:docPartObj>
      </w:sdtPr>
      <w:sdtEndPr/>
      <w:sdtContent>
        <w:p w:rsidR="00116880" w:rsidRDefault="00116880" w:rsidP="00116880">
          <w:pPr>
            <w:pStyle w:val="Heading1NoNumber"/>
          </w:pPr>
          <w:r>
            <w:t>Contents</w:t>
          </w:r>
        </w:p>
        <w:p w:rsidR="005B79C7" w:rsidRDefault="00116880">
          <w:pPr>
            <w:pStyle w:val="TOC1"/>
            <w:rPr>
              <w:rFonts w:asciiTheme="minorHAnsi" w:eastAsiaTheme="minorEastAsia" w:hAnsiTheme="minorHAnsi" w:cstheme="minorBidi"/>
              <w:noProof/>
              <w:sz w:val="22"/>
              <w:lang w:bidi="ar-SA"/>
            </w:rPr>
          </w:pPr>
          <w:r>
            <w:fldChar w:fldCharType="begin"/>
          </w:r>
          <w:r>
            <w:instrText xml:space="preserve"> TOC \o "1-3" \h \z \u </w:instrText>
          </w:r>
          <w:r>
            <w:fldChar w:fldCharType="separate"/>
          </w:r>
          <w:hyperlink w:anchor="_Toc358269922" w:history="1">
            <w:r w:rsidR="005B79C7" w:rsidRPr="008A5A9C">
              <w:rPr>
                <w:rStyle w:val="Hyperlink"/>
                <w:noProof/>
              </w:rPr>
              <w:t>1. Introduction</w:t>
            </w:r>
            <w:r w:rsidR="005B79C7">
              <w:rPr>
                <w:noProof/>
                <w:webHidden/>
              </w:rPr>
              <w:tab/>
            </w:r>
            <w:r w:rsidR="005B79C7">
              <w:rPr>
                <w:noProof/>
                <w:webHidden/>
              </w:rPr>
              <w:fldChar w:fldCharType="begin"/>
            </w:r>
            <w:r w:rsidR="005B79C7">
              <w:rPr>
                <w:noProof/>
                <w:webHidden/>
              </w:rPr>
              <w:instrText xml:space="preserve"> PAGEREF _Toc358269922 \h </w:instrText>
            </w:r>
            <w:r w:rsidR="005B79C7">
              <w:rPr>
                <w:noProof/>
                <w:webHidden/>
              </w:rPr>
            </w:r>
            <w:r w:rsidR="005B79C7">
              <w:rPr>
                <w:noProof/>
                <w:webHidden/>
              </w:rPr>
              <w:fldChar w:fldCharType="separate"/>
            </w:r>
            <w:r w:rsidR="005B79C7">
              <w:rPr>
                <w:noProof/>
                <w:webHidden/>
              </w:rPr>
              <w:t>10</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23" w:history="1">
            <w:r w:rsidR="005B79C7" w:rsidRPr="008A5A9C">
              <w:rPr>
                <w:rStyle w:val="Hyperlink"/>
                <w:noProof/>
              </w:rPr>
              <w:t>2. Industrial Mobile Manipulation</w:t>
            </w:r>
            <w:r w:rsidR="005B79C7">
              <w:rPr>
                <w:noProof/>
                <w:webHidden/>
              </w:rPr>
              <w:tab/>
            </w:r>
            <w:r w:rsidR="005B79C7">
              <w:rPr>
                <w:noProof/>
                <w:webHidden/>
              </w:rPr>
              <w:fldChar w:fldCharType="begin"/>
            </w:r>
            <w:r w:rsidR="005B79C7">
              <w:rPr>
                <w:noProof/>
                <w:webHidden/>
              </w:rPr>
              <w:instrText xml:space="preserve"> PAGEREF _Toc358269923 \h </w:instrText>
            </w:r>
            <w:r w:rsidR="005B79C7">
              <w:rPr>
                <w:noProof/>
                <w:webHidden/>
              </w:rPr>
            </w:r>
            <w:r w:rsidR="005B79C7">
              <w:rPr>
                <w:noProof/>
                <w:webHidden/>
              </w:rPr>
              <w:fldChar w:fldCharType="separate"/>
            </w:r>
            <w:r w:rsidR="005B79C7">
              <w:rPr>
                <w:noProof/>
                <w:webHidden/>
              </w:rPr>
              <w:t>13</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24" w:history="1">
            <w:r w:rsidR="005B79C7" w:rsidRPr="008A5A9C">
              <w:rPr>
                <w:rStyle w:val="Hyperlink"/>
                <w:noProof/>
              </w:rPr>
              <w:t>3. ABBY—System Design</w:t>
            </w:r>
            <w:r w:rsidR="005B79C7">
              <w:rPr>
                <w:noProof/>
                <w:webHidden/>
              </w:rPr>
              <w:tab/>
            </w:r>
            <w:r w:rsidR="005B79C7">
              <w:rPr>
                <w:noProof/>
                <w:webHidden/>
              </w:rPr>
              <w:fldChar w:fldCharType="begin"/>
            </w:r>
            <w:r w:rsidR="005B79C7">
              <w:rPr>
                <w:noProof/>
                <w:webHidden/>
              </w:rPr>
              <w:instrText xml:space="preserve"> PAGEREF _Toc358269924 \h </w:instrText>
            </w:r>
            <w:r w:rsidR="005B79C7">
              <w:rPr>
                <w:noProof/>
                <w:webHidden/>
              </w:rPr>
            </w:r>
            <w:r w:rsidR="005B79C7">
              <w:rPr>
                <w:noProof/>
                <w:webHidden/>
              </w:rPr>
              <w:fldChar w:fldCharType="separate"/>
            </w:r>
            <w:r w:rsidR="005B79C7">
              <w:rPr>
                <w:noProof/>
                <w:webHidden/>
              </w:rPr>
              <w:t>16</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25" w:history="1">
            <w:r w:rsidR="005B79C7" w:rsidRPr="008A5A9C">
              <w:rPr>
                <w:rStyle w:val="Hyperlink"/>
                <w:noProof/>
              </w:rPr>
              <w:t>3.1 Invacare Ranger Wheelchair Base</w:t>
            </w:r>
            <w:r w:rsidR="005B79C7">
              <w:rPr>
                <w:noProof/>
                <w:webHidden/>
              </w:rPr>
              <w:tab/>
            </w:r>
            <w:r w:rsidR="005B79C7">
              <w:rPr>
                <w:noProof/>
                <w:webHidden/>
              </w:rPr>
              <w:fldChar w:fldCharType="begin"/>
            </w:r>
            <w:r w:rsidR="005B79C7">
              <w:rPr>
                <w:noProof/>
                <w:webHidden/>
              </w:rPr>
              <w:instrText xml:space="preserve"> PAGEREF _Toc358269925 \h </w:instrText>
            </w:r>
            <w:r w:rsidR="005B79C7">
              <w:rPr>
                <w:noProof/>
                <w:webHidden/>
              </w:rPr>
            </w:r>
            <w:r w:rsidR="005B79C7">
              <w:rPr>
                <w:noProof/>
                <w:webHidden/>
              </w:rPr>
              <w:fldChar w:fldCharType="separate"/>
            </w:r>
            <w:r w:rsidR="005B79C7">
              <w:rPr>
                <w:noProof/>
                <w:webHidden/>
              </w:rPr>
              <w:t>16</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26" w:history="1">
            <w:r w:rsidR="005B79C7" w:rsidRPr="008A5A9C">
              <w:rPr>
                <w:rStyle w:val="Hyperlink"/>
                <w:noProof/>
              </w:rPr>
              <w:t>3.2 ABB IRB-120 Robotic Arm</w:t>
            </w:r>
            <w:r w:rsidR="005B79C7">
              <w:rPr>
                <w:noProof/>
                <w:webHidden/>
              </w:rPr>
              <w:tab/>
            </w:r>
            <w:r w:rsidR="005B79C7">
              <w:rPr>
                <w:noProof/>
                <w:webHidden/>
              </w:rPr>
              <w:fldChar w:fldCharType="begin"/>
            </w:r>
            <w:r w:rsidR="005B79C7">
              <w:rPr>
                <w:noProof/>
                <w:webHidden/>
              </w:rPr>
              <w:instrText xml:space="preserve"> PAGEREF _Toc358269926 \h </w:instrText>
            </w:r>
            <w:r w:rsidR="005B79C7">
              <w:rPr>
                <w:noProof/>
                <w:webHidden/>
              </w:rPr>
            </w:r>
            <w:r w:rsidR="005B79C7">
              <w:rPr>
                <w:noProof/>
                <w:webHidden/>
              </w:rPr>
              <w:fldChar w:fldCharType="separate"/>
            </w:r>
            <w:r w:rsidR="005B79C7">
              <w:rPr>
                <w:noProof/>
                <w:webHidden/>
              </w:rPr>
              <w:t>17</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27" w:history="1">
            <w:r w:rsidR="005B79C7" w:rsidRPr="008A5A9C">
              <w:rPr>
                <w:rStyle w:val="Hyperlink"/>
                <w:noProof/>
              </w:rPr>
              <w:t>3.3 End Effector</w:t>
            </w:r>
            <w:r w:rsidR="005B79C7">
              <w:rPr>
                <w:noProof/>
                <w:webHidden/>
              </w:rPr>
              <w:tab/>
            </w:r>
            <w:r w:rsidR="005B79C7">
              <w:rPr>
                <w:noProof/>
                <w:webHidden/>
              </w:rPr>
              <w:fldChar w:fldCharType="begin"/>
            </w:r>
            <w:r w:rsidR="005B79C7">
              <w:rPr>
                <w:noProof/>
                <w:webHidden/>
              </w:rPr>
              <w:instrText xml:space="preserve"> PAGEREF _Toc358269927 \h </w:instrText>
            </w:r>
            <w:r w:rsidR="005B79C7">
              <w:rPr>
                <w:noProof/>
                <w:webHidden/>
              </w:rPr>
            </w:r>
            <w:r w:rsidR="005B79C7">
              <w:rPr>
                <w:noProof/>
                <w:webHidden/>
              </w:rPr>
              <w:fldChar w:fldCharType="separate"/>
            </w:r>
            <w:r w:rsidR="005B79C7">
              <w:rPr>
                <w:noProof/>
                <w:webHidden/>
              </w:rPr>
              <w:t>18</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28" w:history="1">
            <w:r w:rsidR="005B79C7" w:rsidRPr="008A5A9C">
              <w:rPr>
                <w:rStyle w:val="Hyperlink"/>
                <w:noProof/>
              </w:rPr>
              <w:t>3.4 Custom Frame Design</w:t>
            </w:r>
            <w:r w:rsidR="005B79C7">
              <w:rPr>
                <w:noProof/>
                <w:webHidden/>
              </w:rPr>
              <w:tab/>
            </w:r>
            <w:r w:rsidR="005B79C7">
              <w:rPr>
                <w:noProof/>
                <w:webHidden/>
              </w:rPr>
              <w:fldChar w:fldCharType="begin"/>
            </w:r>
            <w:r w:rsidR="005B79C7">
              <w:rPr>
                <w:noProof/>
                <w:webHidden/>
              </w:rPr>
              <w:instrText xml:space="preserve"> PAGEREF _Toc358269928 \h </w:instrText>
            </w:r>
            <w:r w:rsidR="005B79C7">
              <w:rPr>
                <w:noProof/>
                <w:webHidden/>
              </w:rPr>
            </w:r>
            <w:r w:rsidR="005B79C7">
              <w:rPr>
                <w:noProof/>
                <w:webHidden/>
              </w:rPr>
              <w:fldChar w:fldCharType="separate"/>
            </w:r>
            <w:r w:rsidR="005B79C7">
              <w:rPr>
                <w:noProof/>
                <w:webHidden/>
              </w:rPr>
              <w:t>20</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29" w:history="1">
            <w:r w:rsidR="005B79C7" w:rsidRPr="008A5A9C">
              <w:rPr>
                <w:rStyle w:val="Hyperlink"/>
                <w:noProof/>
              </w:rPr>
              <w:t>3.5 Power</w:t>
            </w:r>
            <w:r w:rsidR="005B79C7">
              <w:rPr>
                <w:noProof/>
                <w:webHidden/>
              </w:rPr>
              <w:tab/>
            </w:r>
            <w:r w:rsidR="005B79C7">
              <w:rPr>
                <w:noProof/>
                <w:webHidden/>
              </w:rPr>
              <w:fldChar w:fldCharType="begin"/>
            </w:r>
            <w:r w:rsidR="005B79C7">
              <w:rPr>
                <w:noProof/>
                <w:webHidden/>
              </w:rPr>
              <w:instrText xml:space="preserve"> PAGEREF _Toc358269929 \h </w:instrText>
            </w:r>
            <w:r w:rsidR="005B79C7">
              <w:rPr>
                <w:noProof/>
                <w:webHidden/>
              </w:rPr>
            </w:r>
            <w:r w:rsidR="005B79C7">
              <w:rPr>
                <w:noProof/>
                <w:webHidden/>
              </w:rPr>
              <w:fldChar w:fldCharType="separate"/>
            </w:r>
            <w:r w:rsidR="005B79C7">
              <w:rPr>
                <w:noProof/>
                <w:webHidden/>
              </w:rPr>
              <w:t>23</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30" w:history="1">
            <w:r w:rsidR="005B79C7" w:rsidRPr="008A5A9C">
              <w:rPr>
                <w:rStyle w:val="Hyperlink"/>
                <w:noProof/>
              </w:rPr>
              <w:t>3.6 Sensors</w:t>
            </w:r>
            <w:r w:rsidR="005B79C7">
              <w:rPr>
                <w:noProof/>
                <w:webHidden/>
              </w:rPr>
              <w:tab/>
            </w:r>
            <w:r w:rsidR="005B79C7">
              <w:rPr>
                <w:noProof/>
                <w:webHidden/>
              </w:rPr>
              <w:fldChar w:fldCharType="begin"/>
            </w:r>
            <w:r w:rsidR="005B79C7">
              <w:rPr>
                <w:noProof/>
                <w:webHidden/>
              </w:rPr>
              <w:instrText xml:space="preserve"> PAGEREF _Toc358269930 \h </w:instrText>
            </w:r>
            <w:r w:rsidR="005B79C7">
              <w:rPr>
                <w:noProof/>
                <w:webHidden/>
              </w:rPr>
            </w:r>
            <w:r w:rsidR="005B79C7">
              <w:rPr>
                <w:noProof/>
                <w:webHidden/>
              </w:rPr>
              <w:fldChar w:fldCharType="separate"/>
            </w:r>
            <w:r w:rsidR="005B79C7">
              <w:rPr>
                <w:noProof/>
                <w:webHidden/>
              </w:rPr>
              <w:t>26</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31" w:history="1">
            <w:r w:rsidR="005B79C7" w:rsidRPr="008A5A9C">
              <w:rPr>
                <w:rStyle w:val="Hyperlink"/>
                <w:noProof/>
              </w:rPr>
              <w:t>3.7 Computing Hardware</w:t>
            </w:r>
            <w:r w:rsidR="005B79C7">
              <w:rPr>
                <w:noProof/>
                <w:webHidden/>
              </w:rPr>
              <w:tab/>
            </w:r>
            <w:r w:rsidR="005B79C7">
              <w:rPr>
                <w:noProof/>
                <w:webHidden/>
              </w:rPr>
              <w:fldChar w:fldCharType="begin"/>
            </w:r>
            <w:r w:rsidR="005B79C7">
              <w:rPr>
                <w:noProof/>
                <w:webHidden/>
              </w:rPr>
              <w:instrText xml:space="preserve"> PAGEREF _Toc358269931 \h </w:instrText>
            </w:r>
            <w:r w:rsidR="005B79C7">
              <w:rPr>
                <w:noProof/>
                <w:webHidden/>
              </w:rPr>
            </w:r>
            <w:r w:rsidR="005B79C7">
              <w:rPr>
                <w:noProof/>
                <w:webHidden/>
              </w:rPr>
              <w:fldChar w:fldCharType="separate"/>
            </w:r>
            <w:r w:rsidR="005B79C7">
              <w:rPr>
                <w:noProof/>
                <w:webHidden/>
              </w:rPr>
              <w:t>28</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32" w:history="1">
            <w:r w:rsidR="005B79C7" w:rsidRPr="008A5A9C">
              <w:rPr>
                <w:rStyle w:val="Hyperlink"/>
                <w:noProof/>
              </w:rPr>
              <w:t>3.8 Robot Operating System</w:t>
            </w:r>
            <w:r w:rsidR="005B79C7">
              <w:rPr>
                <w:noProof/>
                <w:webHidden/>
              </w:rPr>
              <w:tab/>
            </w:r>
            <w:r w:rsidR="005B79C7">
              <w:rPr>
                <w:noProof/>
                <w:webHidden/>
              </w:rPr>
              <w:fldChar w:fldCharType="begin"/>
            </w:r>
            <w:r w:rsidR="005B79C7">
              <w:rPr>
                <w:noProof/>
                <w:webHidden/>
              </w:rPr>
              <w:instrText xml:space="preserve"> PAGEREF _Toc358269932 \h </w:instrText>
            </w:r>
            <w:r w:rsidR="005B79C7">
              <w:rPr>
                <w:noProof/>
                <w:webHidden/>
              </w:rPr>
            </w:r>
            <w:r w:rsidR="005B79C7">
              <w:rPr>
                <w:noProof/>
                <w:webHidden/>
              </w:rPr>
              <w:fldChar w:fldCharType="separate"/>
            </w:r>
            <w:r w:rsidR="005B79C7">
              <w:rPr>
                <w:noProof/>
                <w:webHidden/>
              </w:rPr>
              <w:t>31</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33" w:history="1">
            <w:r w:rsidR="005B79C7" w:rsidRPr="008A5A9C">
              <w:rPr>
                <w:rStyle w:val="Hyperlink"/>
                <w:noProof/>
              </w:rPr>
              <w:t>The Robot Model</w:t>
            </w:r>
            <w:r w:rsidR="005B79C7">
              <w:rPr>
                <w:noProof/>
                <w:webHidden/>
              </w:rPr>
              <w:tab/>
            </w:r>
            <w:r w:rsidR="005B79C7">
              <w:rPr>
                <w:noProof/>
                <w:webHidden/>
              </w:rPr>
              <w:fldChar w:fldCharType="begin"/>
            </w:r>
            <w:r w:rsidR="005B79C7">
              <w:rPr>
                <w:noProof/>
                <w:webHidden/>
              </w:rPr>
              <w:instrText xml:space="preserve"> PAGEREF _Toc358269933 \h </w:instrText>
            </w:r>
            <w:r w:rsidR="005B79C7">
              <w:rPr>
                <w:noProof/>
                <w:webHidden/>
              </w:rPr>
            </w:r>
            <w:r w:rsidR="005B79C7">
              <w:rPr>
                <w:noProof/>
                <w:webHidden/>
              </w:rPr>
              <w:fldChar w:fldCharType="separate"/>
            </w:r>
            <w:r w:rsidR="005B79C7">
              <w:rPr>
                <w:noProof/>
                <w:webHidden/>
              </w:rPr>
              <w:t>32</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34" w:history="1">
            <w:r w:rsidR="005B79C7" w:rsidRPr="008A5A9C">
              <w:rPr>
                <w:rStyle w:val="Hyperlink"/>
                <w:noProof/>
              </w:rPr>
              <w:t>3.9 Hardware Drivers</w:t>
            </w:r>
            <w:r w:rsidR="005B79C7">
              <w:rPr>
                <w:noProof/>
                <w:webHidden/>
              </w:rPr>
              <w:tab/>
            </w:r>
            <w:r w:rsidR="005B79C7">
              <w:rPr>
                <w:noProof/>
                <w:webHidden/>
              </w:rPr>
              <w:fldChar w:fldCharType="begin"/>
            </w:r>
            <w:r w:rsidR="005B79C7">
              <w:rPr>
                <w:noProof/>
                <w:webHidden/>
              </w:rPr>
              <w:instrText xml:space="preserve"> PAGEREF _Toc358269934 \h </w:instrText>
            </w:r>
            <w:r w:rsidR="005B79C7">
              <w:rPr>
                <w:noProof/>
                <w:webHidden/>
              </w:rPr>
            </w:r>
            <w:r w:rsidR="005B79C7">
              <w:rPr>
                <w:noProof/>
                <w:webHidden/>
              </w:rPr>
              <w:fldChar w:fldCharType="separate"/>
            </w:r>
            <w:r w:rsidR="005B79C7">
              <w:rPr>
                <w:noProof/>
                <w:webHidden/>
              </w:rPr>
              <w:t>34</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35" w:history="1">
            <w:r w:rsidR="005B79C7" w:rsidRPr="008A5A9C">
              <w:rPr>
                <w:rStyle w:val="Hyperlink"/>
                <w:noProof/>
              </w:rPr>
              <w:t>4. Experimental Software</w:t>
            </w:r>
            <w:r w:rsidR="005B79C7">
              <w:rPr>
                <w:noProof/>
                <w:webHidden/>
              </w:rPr>
              <w:tab/>
            </w:r>
            <w:r w:rsidR="005B79C7">
              <w:rPr>
                <w:noProof/>
                <w:webHidden/>
              </w:rPr>
              <w:fldChar w:fldCharType="begin"/>
            </w:r>
            <w:r w:rsidR="005B79C7">
              <w:rPr>
                <w:noProof/>
                <w:webHidden/>
              </w:rPr>
              <w:instrText xml:space="preserve"> PAGEREF _Toc358269935 \h </w:instrText>
            </w:r>
            <w:r w:rsidR="005B79C7">
              <w:rPr>
                <w:noProof/>
                <w:webHidden/>
              </w:rPr>
            </w:r>
            <w:r w:rsidR="005B79C7">
              <w:rPr>
                <w:noProof/>
                <w:webHidden/>
              </w:rPr>
              <w:fldChar w:fldCharType="separate"/>
            </w:r>
            <w:r w:rsidR="005B79C7">
              <w:rPr>
                <w:noProof/>
                <w:webHidden/>
              </w:rPr>
              <w:t>39</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36" w:history="1">
            <w:r w:rsidR="005B79C7" w:rsidRPr="008A5A9C">
              <w:rPr>
                <w:rStyle w:val="Hyperlink"/>
                <w:noProof/>
              </w:rPr>
              <w:t>4.1 Mobile Base Planning</w:t>
            </w:r>
            <w:r w:rsidR="005B79C7">
              <w:rPr>
                <w:noProof/>
                <w:webHidden/>
              </w:rPr>
              <w:tab/>
            </w:r>
            <w:r w:rsidR="005B79C7">
              <w:rPr>
                <w:noProof/>
                <w:webHidden/>
              </w:rPr>
              <w:fldChar w:fldCharType="begin"/>
            </w:r>
            <w:r w:rsidR="005B79C7">
              <w:rPr>
                <w:noProof/>
                <w:webHidden/>
              </w:rPr>
              <w:instrText xml:space="preserve"> PAGEREF _Toc358269936 \h </w:instrText>
            </w:r>
            <w:r w:rsidR="005B79C7">
              <w:rPr>
                <w:noProof/>
                <w:webHidden/>
              </w:rPr>
            </w:r>
            <w:r w:rsidR="005B79C7">
              <w:rPr>
                <w:noProof/>
                <w:webHidden/>
              </w:rPr>
              <w:fldChar w:fldCharType="separate"/>
            </w:r>
            <w:r w:rsidR="005B79C7">
              <w:rPr>
                <w:noProof/>
                <w:webHidden/>
              </w:rPr>
              <w:t>39</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37" w:history="1">
            <w:r w:rsidR="005B79C7" w:rsidRPr="008A5A9C">
              <w:rPr>
                <w:rStyle w:val="Hyperlink"/>
                <w:noProof/>
              </w:rPr>
              <w:t>Localization</w:t>
            </w:r>
            <w:r w:rsidR="005B79C7">
              <w:rPr>
                <w:noProof/>
                <w:webHidden/>
              </w:rPr>
              <w:tab/>
            </w:r>
            <w:r w:rsidR="005B79C7">
              <w:rPr>
                <w:noProof/>
                <w:webHidden/>
              </w:rPr>
              <w:fldChar w:fldCharType="begin"/>
            </w:r>
            <w:r w:rsidR="005B79C7">
              <w:rPr>
                <w:noProof/>
                <w:webHidden/>
              </w:rPr>
              <w:instrText xml:space="preserve"> PAGEREF _Toc358269937 \h </w:instrText>
            </w:r>
            <w:r w:rsidR="005B79C7">
              <w:rPr>
                <w:noProof/>
                <w:webHidden/>
              </w:rPr>
            </w:r>
            <w:r w:rsidR="005B79C7">
              <w:rPr>
                <w:noProof/>
                <w:webHidden/>
              </w:rPr>
              <w:fldChar w:fldCharType="separate"/>
            </w:r>
            <w:r w:rsidR="005B79C7">
              <w:rPr>
                <w:noProof/>
                <w:webHidden/>
              </w:rPr>
              <w:t>39</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38" w:history="1">
            <w:r w:rsidR="005B79C7" w:rsidRPr="008A5A9C">
              <w:rPr>
                <w:rStyle w:val="Hyperlink"/>
                <w:noProof/>
              </w:rPr>
              <w:t>Mobile Base Trajectory Planning</w:t>
            </w:r>
            <w:r w:rsidR="005B79C7">
              <w:rPr>
                <w:noProof/>
                <w:webHidden/>
              </w:rPr>
              <w:tab/>
            </w:r>
            <w:r w:rsidR="005B79C7">
              <w:rPr>
                <w:noProof/>
                <w:webHidden/>
              </w:rPr>
              <w:fldChar w:fldCharType="begin"/>
            </w:r>
            <w:r w:rsidR="005B79C7">
              <w:rPr>
                <w:noProof/>
                <w:webHidden/>
              </w:rPr>
              <w:instrText xml:space="preserve"> PAGEREF _Toc358269938 \h </w:instrText>
            </w:r>
            <w:r w:rsidR="005B79C7">
              <w:rPr>
                <w:noProof/>
                <w:webHidden/>
              </w:rPr>
            </w:r>
            <w:r w:rsidR="005B79C7">
              <w:rPr>
                <w:noProof/>
                <w:webHidden/>
              </w:rPr>
              <w:fldChar w:fldCharType="separate"/>
            </w:r>
            <w:r w:rsidR="005B79C7">
              <w:rPr>
                <w:noProof/>
                <w:webHidden/>
              </w:rPr>
              <w:t>45</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39" w:history="1">
            <w:r w:rsidR="005B79C7" w:rsidRPr="008A5A9C">
              <w:rPr>
                <w:rStyle w:val="Hyperlink"/>
                <w:noProof/>
              </w:rPr>
              <w:t>4.2 Inverse Kinematics solver</w:t>
            </w:r>
            <w:r w:rsidR="005B79C7">
              <w:rPr>
                <w:noProof/>
                <w:webHidden/>
              </w:rPr>
              <w:tab/>
            </w:r>
            <w:r w:rsidR="005B79C7">
              <w:rPr>
                <w:noProof/>
                <w:webHidden/>
              </w:rPr>
              <w:fldChar w:fldCharType="begin"/>
            </w:r>
            <w:r w:rsidR="005B79C7">
              <w:rPr>
                <w:noProof/>
                <w:webHidden/>
              </w:rPr>
              <w:instrText xml:space="preserve"> PAGEREF _Toc358269939 \h </w:instrText>
            </w:r>
            <w:r w:rsidR="005B79C7">
              <w:rPr>
                <w:noProof/>
                <w:webHidden/>
              </w:rPr>
            </w:r>
            <w:r w:rsidR="005B79C7">
              <w:rPr>
                <w:noProof/>
                <w:webHidden/>
              </w:rPr>
              <w:fldChar w:fldCharType="separate"/>
            </w:r>
            <w:r w:rsidR="005B79C7">
              <w:rPr>
                <w:noProof/>
                <w:webHidden/>
              </w:rPr>
              <w:t>47</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40" w:history="1">
            <w:r w:rsidR="005B79C7" w:rsidRPr="008A5A9C">
              <w:rPr>
                <w:rStyle w:val="Hyperlink"/>
                <w:noProof/>
              </w:rPr>
              <w:t>4.3 Arm Navigation</w:t>
            </w:r>
            <w:r w:rsidR="005B79C7">
              <w:rPr>
                <w:noProof/>
                <w:webHidden/>
              </w:rPr>
              <w:tab/>
            </w:r>
            <w:r w:rsidR="005B79C7">
              <w:rPr>
                <w:noProof/>
                <w:webHidden/>
              </w:rPr>
              <w:fldChar w:fldCharType="begin"/>
            </w:r>
            <w:r w:rsidR="005B79C7">
              <w:rPr>
                <w:noProof/>
                <w:webHidden/>
              </w:rPr>
              <w:instrText xml:space="preserve"> PAGEREF _Toc358269940 \h </w:instrText>
            </w:r>
            <w:r w:rsidR="005B79C7">
              <w:rPr>
                <w:noProof/>
                <w:webHidden/>
              </w:rPr>
            </w:r>
            <w:r w:rsidR="005B79C7">
              <w:rPr>
                <w:noProof/>
                <w:webHidden/>
              </w:rPr>
              <w:fldChar w:fldCharType="separate"/>
            </w:r>
            <w:r w:rsidR="005B79C7">
              <w:rPr>
                <w:noProof/>
                <w:webHidden/>
              </w:rPr>
              <w:t>50</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41" w:history="1">
            <w:r w:rsidR="005B79C7" w:rsidRPr="008A5A9C">
              <w:rPr>
                <w:rStyle w:val="Hyperlink"/>
                <w:noProof/>
              </w:rPr>
              <w:t>Collision Detection</w:t>
            </w:r>
            <w:r w:rsidR="005B79C7">
              <w:rPr>
                <w:noProof/>
                <w:webHidden/>
              </w:rPr>
              <w:tab/>
            </w:r>
            <w:r w:rsidR="005B79C7">
              <w:rPr>
                <w:noProof/>
                <w:webHidden/>
              </w:rPr>
              <w:fldChar w:fldCharType="begin"/>
            </w:r>
            <w:r w:rsidR="005B79C7">
              <w:rPr>
                <w:noProof/>
                <w:webHidden/>
              </w:rPr>
              <w:instrText xml:space="preserve"> PAGEREF _Toc358269941 \h </w:instrText>
            </w:r>
            <w:r w:rsidR="005B79C7">
              <w:rPr>
                <w:noProof/>
                <w:webHidden/>
              </w:rPr>
            </w:r>
            <w:r w:rsidR="005B79C7">
              <w:rPr>
                <w:noProof/>
                <w:webHidden/>
              </w:rPr>
              <w:fldChar w:fldCharType="separate"/>
            </w:r>
            <w:r w:rsidR="005B79C7">
              <w:rPr>
                <w:noProof/>
                <w:webHidden/>
              </w:rPr>
              <w:t>50</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42" w:history="1">
            <w:r w:rsidR="005B79C7" w:rsidRPr="008A5A9C">
              <w:rPr>
                <w:rStyle w:val="Hyperlink"/>
                <w:noProof/>
              </w:rPr>
              <w:t>Kinect Data Filtering</w:t>
            </w:r>
            <w:r w:rsidR="005B79C7">
              <w:rPr>
                <w:noProof/>
                <w:webHidden/>
              </w:rPr>
              <w:tab/>
            </w:r>
            <w:r w:rsidR="005B79C7">
              <w:rPr>
                <w:noProof/>
                <w:webHidden/>
              </w:rPr>
              <w:fldChar w:fldCharType="begin"/>
            </w:r>
            <w:r w:rsidR="005B79C7">
              <w:rPr>
                <w:noProof/>
                <w:webHidden/>
              </w:rPr>
              <w:instrText xml:space="preserve"> PAGEREF _Toc358269942 \h </w:instrText>
            </w:r>
            <w:r w:rsidR="005B79C7">
              <w:rPr>
                <w:noProof/>
                <w:webHidden/>
              </w:rPr>
            </w:r>
            <w:r w:rsidR="005B79C7">
              <w:rPr>
                <w:noProof/>
                <w:webHidden/>
              </w:rPr>
              <w:fldChar w:fldCharType="separate"/>
            </w:r>
            <w:r w:rsidR="005B79C7">
              <w:rPr>
                <w:noProof/>
                <w:webHidden/>
              </w:rPr>
              <w:t>51</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43" w:history="1">
            <w:r w:rsidR="005B79C7" w:rsidRPr="008A5A9C">
              <w:rPr>
                <w:rStyle w:val="Hyperlink"/>
                <w:noProof/>
              </w:rPr>
              <w:t>4.4 Tabletop Box Manipulation</w:t>
            </w:r>
            <w:r w:rsidR="005B79C7">
              <w:rPr>
                <w:noProof/>
                <w:webHidden/>
              </w:rPr>
              <w:tab/>
            </w:r>
            <w:r w:rsidR="005B79C7">
              <w:rPr>
                <w:noProof/>
                <w:webHidden/>
              </w:rPr>
              <w:fldChar w:fldCharType="begin"/>
            </w:r>
            <w:r w:rsidR="005B79C7">
              <w:rPr>
                <w:noProof/>
                <w:webHidden/>
              </w:rPr>
              <w:instrText xml:space="preserve"> PAGEREF _Toc358269943 \h </w:instrText>
            </w:r>
            <w:r w:rsidR="005B79C7">
              <w:rPr>
                <w:noProof/>
                <w:webHidden/>
              </w:rPr>
            </w:r>
            <w:r w:rsidR="005B79C7">
              <w:rPr>
                <w:noProof/>
                <w:webHidden/>
              </w:rPr>
              <w:fldChar w:fldCharType="separate"/>
            </w:r>
            <w:r w:rsidR="005B79C7">
              <w:rPr>
                <w:noProof/>
                <w:webHidden/>
              </w:rPr>
              <w:t>51</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44" w:history="1">
            <w:r w:rsidR="005B79C7" w:rsidRPr="008A5A9C">
              <w:rPr>
                <w:rStyle w:val="Hyperlink"/>
                <w:noProof/>
              </w:rPr>
              <w:t>The Manipulation Controller</w:t>
            </w:r>
            <w:r w:rsidR="005B79C7">
              <w:rPr>
                <w:noProof/>
                <w:webHidden/>
              </w:rPr>
              <w:tab/>
            </w:r>
            <w:r w:rsidR="005B79C7">
              <w:rPr>
                <w:noProof/>
                <w:webHidden/>
              </w:rPr>
              <w:fldChar w:fldCharType="begin"/>
            </w:r>
            <w:r w:rsidR="005B79C7">
              <w:rPr>
                <w:noProof/>
                <w:webHidden/>
              </w:rPr>
              <w:instrText xml:space="preserve"> PAGEREF _Toc358269944 \h </w:instrText>
            </w:r>
            <w:r w:rsidR="005B79C7">
              <w:rPr>
                <w:noProof/>
                <w:webHidden/>
              </w:rPr>
            </w:r>
            <w:r w:rsidR="005B79C7">
              <w:rPr>
                <w:noProof/>
                <w:webHidden/>
              </w:rPr>
              <w:fldChar w:fldCharType="separate"/>
            </w:r>
            <w:r w:rsidR="005B79C7">
              <w:rPr>
                <w:noProof/>
                <w:webHidden/>
              </w:rPr>
              <w:t>53</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45" w:history="1">
            <w:r w:rsidR="005B79C7" w:rsidRPr="008A5A9C">
              <w:rPr>
                <w:rStyle w:val="Hyperlink"/>
                <w:noProof/>
              </w:rPr>
              <w:t>Box Manipulation</w:t>
            </w:r>
            <w:r w:rsidR="005B79C7">
              <w:rPr>
                <w:noProof/>
                <w:webHidden/>
              </w:rPr>
              <w:tab/>
            </w:r>
            <w:r w:rsidR="005B79C7">
              <w:rPr>
                <w:noProof/>
                <w:webHidden/>
              </w:rPr>
              <w:fldChar w:fldCharType="begin"/>
            </w:r>
            <w:r w:rsidR="005B79C7">
              <w:rPr>
                <w:noProof/>
                <w:webHidden/>
              </w:rPr>
              <w:instrText xml:space="preserve"> PAGEREF _Toc358269945 \h </w:instrText>
            </w:r>
            <w:r w:rsidR="005B79C7">
              <w:rPr>
                <w:noProof/>
                <w:webHidden/>
              </w:rPr>
            </w:r>
            <w:r w:rsidR="005B79C7">
              <w:rPr>
                <w:noProof/>
                <w:webHidden/>
              </w:rPr>
              <w:fldChar w:fldCharType="separate"/>
            </w:r>
            <w:r w:rsidR="005B79C7">
              <w:rPr>
                <w:noProof/>
                <w:webHidden/>
              </w:rPr>
              <w:t>54</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46" w:history="1">
            <w:r w:rsidR="005B79C7" w:rsidRPr="008A5A9C">
              <w:rPr>
                <w:rStyle w:val="Hyperlink"/>
                <w:noProof/>
              </w:rPr>
              <w:t>4.5 Calibration</w:t>
            </w:r>
            <w:r w:rsidR="005B79C7">
              <w:rPr>
                <w:noProof/>
                <w:webHidden/>
              </w:rPr>
              <w:tab/>
            </w:r>
            <w:r w:rsidR="005B79C7">
              <w:rPr>
                <w:noProof/>
                <w:webHidden/>
              </w:rPr>
              <w:fldChar w:fldCharType="begin"/>
            </w:r>
            <w:r w:rsidR="005B79C7">
              <w:rPr>
                <w:noProof/>
                <w:webHidden/>
              </w:rPr>
              <w:instrText xml:space="preserve"> PAGEREF _Toc358269946 \h </w:instrText>
            </w:r>
            <w:r w:rsidR="005B79C7">
              <w:rPr>
                <w:noProof/>
                <w:webHidden/>
              </w:rPr>
            </w:r>
            <w:r w:rsidR="005B79C7">
              <w:rPr>
                <w:noProof/>
                <w:webHidden/>
              </w:rPr>
              <w:fldChar w:fldCharType="separate"/>
            </w:r>
            <w:r w:rsidR="005B79C7">
              <w:rPr>
                <w:noProof/>
                <w:webHidden/>
              </w:rPr>
              <w:t>54</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47" w:history="1">
            <w:r w:rsidR="005B79C7" w:rsidRPr="008A5A9C">
              <w:rPr>
                <w:rStyle w:val="Hyperlink"/>
                <w:noProof/>
              </w:rPr>
              <w:t>4.6 QR Code Recognition and 3D Localization</w:t>
            </w:r>
            <w:r w:rsidR="005B79C7">
              <w:rPr>
                <w:noProof/>
                <w:webHidden/>
              </w:rPr>
              <w:tab/>
            </w:r>
            <w:r w:rsidR="005B79C7">
              <w:rPr>
                <w:noProof/>
                <w:webHidden/>
              </w:rPr>
              <w:fldChar w:fldCharType="begin"/>
            </w:r>
            <w:r w:rsidR="005B79C7">
              <w:rPr>
                <w:noProof/>
                <w:webHidden/>
              </w:rPr>
              <w:instrText xml:space="preserve"> PAGEREF _Toc358269947 \h </w:instrText>
            </w:r>
            <w:r w:rsidR="005B79C7">
              <w:rPr>
                <w:noProof/>
                <w:webHidden/>
              </w:rPr>
            </w:r>
            <w:r w:rsidR="005B79C7">
              <w:rPr>
                <w:noProof/>
                <w:webHidden/>
              </w:rPr>
              <w:fldChar w:fldCharType="separate"/>
            </w:r>
            <w:r w:rsidR="005B79C7">
              <w:rPr>
                <w:noProof/>
                <w:webHidden/>
              </w:rPr>
              <w:t>56</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48" w:history="1">
            <w:r w:rsidR="005B79C7" w:rsidRPr="008A5A9C">
              <w:rPr>
                <w:rStyle w:val="Hyperlink"/>
                <w:noProof/>
              </w:rPr>
              <w:t>5. Industrial Safety</w:t>
            </w:r>
            <w:r w:rsidR="005B79C7">
              <w:rPr>
                <w:noProof/>
                <w:webHidden/>
              </w:rPr>
              <w:tab/>
            </w:r>
            <w:r w:rsidR="005B79C7">
              <w:rPr>
                <w:noProof/>
                <w:webHidden/>
              </w:rPr>
              <w:fldChar w:fldCharType="begin"/>
            </w:r>
            <w:r w:rsidR="005B79C7">
              <w:rPr>
                <w:noProof/>
                <w:webHidden/>
              </w:rPr>
              <w:instrText xml:space="preserve"> PAGEREF _Toc358269948 \h </w:instrText>
            </w:r>
            <w:r w:rsidR="005B79C7">
              <w:rPr>
                <w:noProof/>
                <w:webHidden/>
              </w:rPr>
            </w:r>
            <w:r w:rsidR="005B79C7">
              <w:rPr>
                <w:noProof/>
                <w:webHidden/>
              </w:rPr>
              <w:fldChar w:fldCharType="separate"/>
            </w:r>
            <w:r w:rsidR="005B79C7">
              <w:rPr>
                <w:noProof/>
                <w:webHidden/>
              </w:rPr>
              <w:t>60</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49" w:history="1">
            <w:r w:rsidR="005B79C7" w:rsidRPr="008A5A9C">
              <w:rPr>
                <w:rStyle w:val="Hyperlink"/>
                <w:noProof/>
              </w:rPr>
              <w:t>5.1 Reflexive Collision Avoidance</w:t>
            </w:r>
            <w:r w:rsidR="005B79C7">
              <w:rPr>
                <w:noProof/>
                <w:webHidden/>
              </w:rPr>
              <w:tab/>
            </w:r>
            <w:r w:rsidR="005B79C7">
              <w:rPr>
                <w:noProof/>
                <w:webHidden/>
              </w:rPr>
              <w:fldChar w:fldCharType="begin"/>
            </w:r>
            <w:r w:rsidR="005B79C7">
              <w:rPr>
                <w:noProof/>
                <w:webHidden/>
              </w:rPr>
              <w:instrText xml:space="preserve"> PAGEREF _Toc358269949 \h </w:instrText>
            </w:r>
            <w:r w:rsidR="005B79C7">
              <w:rPr>
                <w:noProof/>
                <w:webHidden/>
              </w:rPr>
            </w:r>
            <w:r w:rsidR="005B79C7">
              <w:rPr>
                <w:noProof/>
                <w:webHidden/>
              </w:rPr>
              <w:fldChar w:fldCharType="separate"/>
            </w:r>
            <w:r w:rsidR="005B79C7">
              <w:rPr>
                <w:noProof/>
                <w:webHidden/>
              </w:rPr>
              <w:t>60</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50" w:history="1">
            <w:r w:rsidR="005B79C7" w:rsidRPr="008A5A9C">
              <w:rPr>
                <w:rStyle w:val="Hyperlink"/>
                <w:noProof/>
              </w:rPr>
              <w:t>5.2 Emergency Stop System</w:t>
            </w:r>
            <w:r w:rsidR="005B79C7">
              <w:rPr>
                <w:noProof/>
                <w:webHidden/>
              </w:rPr>
              <w:tab/>
            </w:r>
            <w:r w:rsidR="005B79C7">
              <w:rPr>
                <w:noProof/>
                <w:webHidden/>
              </w:rPr>
              <w:fldChar w:fldCharType="begin"/>
            </w:r>
            <w:r w:rsidR="005B79C7">
              <w:rPr>
                <w:noProof/>
                <w:webHidden/>
              </w:rPr>
              <w:instrText xml:space="preserve"> PAGEREF _Toc358269950 \h </w:instrText>
            </w:r>
            <w:r w:rsidR="005B79C7">
              <w:rPr>
                <w:noProof/>
                <w:webHidden/>
              </w:rPr>
            </w:r>
            <w:r w:rsidR="005B79C7">
              <w:rPr>
                <w:noProof/>
                <w:webHidden/>
              </w:rPr>
              <w:fldChar w:fldCharType="separate"/>
            </w:r>
            <w:r w:rsidR="005B79C7">
              <w:rPr>
                <w:noProof/>
                <w:webHidden/>
              </w:rPr>
              <w:t>61</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51" w:history="1">
            <w:r w:rsidR="005B79C7" w:rsidRPr="008A5A9C">
              <w:rPr>
                <w:rStyle w:val="Hyperlink"/>
                <w:noProof/>
              </w:rPr>
              <w:t>E-Stop Systems Used in This Lab</w:t>
            </w:r>
            <w:r w:rsidR="005B79C7">
              <w:rPr>
                <w:noProof/>
                <w:webHidden/>
              </w:rPr>
              <w:tab/>
            </w:r>
            <w:r w:rsidR="005B79C7">
              <w:rPr>
                <w:noProof/>
                <w:webHidden/>
              </w:rPr>
              <w:fldChar w:fldCharType="begin"/>
            </w:r>
            <w:r w:rsidR="005B79C7">
              <w:rPr>
                <w:noProof/>
                <w:webHidden/>
              </w:rPr>
              <w:instrText xml:space="preserve"> PAGEREF _Toc358269951 \h </w:instrText>
            </w:r>
            <w:r w:rsidR="005B79C7">
              <w:rPr>
                <w:noProof/>
                <w:webHidden/>
              </w:rPr>
            </w:r>
            <w:r w:rsidR="005B79C7">
              <w:rPr>
                <w:noProof/>
                <w:webHidden/>
              </w:rPr>
              <w:fldChar w:fldCharType="separate"/>
            </w:r>
            <w:r w:rsidR="005B79C7">
              <w:rPr>
                <w:noProof/>
                <w:webHidden/>
              </w:rPr>
              <w:t>61</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52" w:history="1">
            <w:r w:rsidR="005B79C7" w:rsidRPr="008A5A9C">
              <w:rPr>
                <w:rStyle w:val="Hyperlink"/>
                <w:noProof/>
              </w:rPr>
              <w:t>E-Stop Requirements</w:t>
            </w:r>
            <w:r w:rsidR="005B79C7">
              <w:rPr>
                <w:noProof/>
                <w:webHidden/>
              </w:rPr>
              <w:tab/>
            </w:r>
            <w:r w:rsidR="005B79C7">
              <w:rPr>
                <w:noProof/>
                <w:webHidden/>
              </w:rPr>
              <w:fldChar w:fldCharType="begin"/>
            </w:r>
            <w:r w:rsidR="005B79C7">
              <w:rPr>
                <w:noProof/>
                <w:webHidden/>
              </w:rPr>
              <w:instrText xml:space="preserve"> PAGEREF _Toc358269952 \h </w:instrText>
            </w:r>
            <w:r w:rsidR="005B79C7">
              <w:rPr>
                <w:noProof/>
                <w:webHidden/>
              </w:rPr>
            </w:r>
            <w:r w:rsidR="005B79C7">
              <w:rPr>
                <w:noProof/>
                <w:webHidden/>
              </w:rPr>
              <w:fldChar w:fldCharType="separate"/>
            </w:r>
            <w:r w:rsidR="005B79C7">
              <w:rPr>
                <w:noProof/>
                <w:webHidden/>
              </w:rPr>
              <w:t>62</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53" w:history="1">
            <w:r w:rsidR="005B79C7" w:rsidRPr="008A5A9C">
              <w:rPr>
                <w:rStyle w:val="Hyperlink"/>
                <w:noProof/>
              </w:rPr>
              <w:t>6. Validation Results</w:t>
            </w:r>
            <w:r w:rsidR="005B79C7">
              <w:rPr>
                <w:noProof/>
                <w:webHidden/>
              </w:rPr>
              <w:tab/>
            </w:r>
            <w:r w:rsidR="005B79C7">
              <w:rPr>
                <w:noProof/>
                <w:webHidden/>
              </w:rPr>
              <w:fldChar w:fldCharType="begin"/>
            </w:r>
            <w:r w:rsidR="005B79C7">
              <w:rPr>
                <w:noProof/>
                <w:webHidden/>
              </w:rPr>
              <w:instrText xml:space="preserve"> PAGEREF _Toc358269953 \h </w:instrText>
            </w:r>
            <w:r w:rsidR="005B79C7">
              <w:rPr>
                <w:noProof/>
                <w:webHidden/>
              </w:rPr>
            </w:r>
            <w:r w:rsidR="005B79C7">
              <w:rPr>
                <w:noProof/>
                <w:webHidden/>
              </w:rPr>
              <w:fldChar w:fldCharType="separate"/>
            </w:r>
            <w:r w:rsidR="005B79C7">
              <w:rPr>
                <w:noProof/>
                <w:webHidden/>
              </w:rPr>
              <w:t>67</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54" w:history="1">
            <w:r w:rsidR="005B79C7" w:rsidRPr="008A5A9C">
              <w:rPr>
                <w:rStyle w:val="Hyperlink"/>
                <w:noProof/>
              </w:rPr>
              <w:t>6.1 Localization</w:t>
            </w:r>
            <w:r w:rsidR="005B79C7">
              <w:rPr>
                <w:noProof/>
                <w:webHidden/>
              </w:rPr>
              <w:tab/>
            </w:r>
            <w:r w:rsidR="005B79C7">
              <w:rPr>
                <w:noProof/>
                <w:webHidden/>
              </w:rPr>
              <w:fldChar w:fldCharType="begin"/>
            </w:r>
            <w:r w:rsidR="005B79C7">
              <w:rPr>
                <w:noProof/>
                <w:webHidden/>
              </w:rPr>
              <w:instrText xml:space="preserve"> PAGEREF _Toc358269954 \h </w:instrText>
            </w:r>
            <w:r w:rsidR="005B79C7">
              <w:rPr>
                <w:noProof/>
                <w:webHidden/>
              </w:rPr>
            </w:r>
            <w:r w:rsidR="005B79C7">
              <w:rPr>
                <w:noProof/>
                <w:webHidden/>
              </w:rPr>
              <w:fldChar w:fldCharType="separate"/>
            </w:r>
            <w:r w:rsidR="005B79C7">
              <w:rPr>
                <w:noProof/>
                <w:webHidden/>
              </w:rPr>
              <w:t>67</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55" w:history="1">
            <w:r w:rsidR="005B79C7" w:rsidRPr="008A5A9C">
              <w:rPr>
                <w:rStyle w:val="Hyperlink"/>
                <w:noProof/>
              </w:rPr>
              <w:t>6.2 Validation Tasks</w:t>
            </w:r>
            <w:r w:rsidR="005B79C7">
              <w:rPr>
                <w:noProof/>
                <w:webHidden/>
              </w:rPr>
              <w:tab/>
            </w:r>
            <w:r w:rsidR="005B79C7">
              <w:rPr>
                <w:noProof/>
                <w:webHidden/>
              </w:rPr>
              <w:fldChar w:fldCharType="begin"/>
            </w:r>
            <w:r w:rsidR="005B79C7">
              <w:rPr>
                <w:noProof/>
                <w:webHidden/>
              </w:rPr>
              <w:instrText xml:space="preserve"> PAGEREF _Toc358269955 \h </w:instrText>
            </w:r>
            <w:r w:rsidR="005B79C7">
              <w:rPr>
                <w:noProof/>
                <w:webHidden/>
              </w:rPr>
            </w:r>
            <w:r w:rsidR="005B79C7">
              <w:rPr>
                <w:noProof/>
                <w:webHidden/>
              </w:rPr>
              <w:fldChar w:fldCharType="separate"/>
            </w:r>
            <w:r w:rsidR="005B79C7">
              <w:rPr>
                <w:noProof/>
                <w:webHidden/>
              </w:rPr>
              <w:t>69</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56" w:history="1">
            <w:r w:rsidR="005B79C7" w:rsidRPr="008A5A9C">
              <w:rPr>
                <w:rStyle w:val="Hyperlink"/>
                <w:noProof/>
              </w:rPr>
              <w:t>6.3 Battery Performance</w:t>
            </w:r>
            <w:r w:rsidR="005B79C7">
              <w:rPr>
                <w:noProof/>
                <w:webHidden/>
              </w:rPr>
              <w:tab/>
            </w:r>
            <w:r w:rsidR="005B79C7">
              <w:rPr>
                <w:noProof/>
                <w:webHidden/>
              </w:rPr>
              <w:fldChar w:fldCharType="begin"/>
            </w:r>
            <w:r w:rsidR="005B79C7">
              <w:rPr>
                <w:noProof/>
                <w:webHidden/>
              </w:rPr>
              <w:instrText xml:space="preserve"> PAGEREF _Toc358269956 \h </w:instrText>
            </w:r>
            <w:r w:rsidR="005B79C7">
              <w:rPr>
                <w:noProof/>
                <w:webHidden/>
              </w:rPr>
            </w:r>
            <w:r w:rsidR="005B79C7">
              <w:rPr>
                <w:noProof/>
                <w:webHidden/>
              </w:rPr>
              <w:fldChar w:fldCharType="separate"/>
            </w:r>
            <w:r w:rsidR="005B79C7">
              <w:rPr>
                <w:noProof/>
                <w:webHidden/>
              </w:rPr>
              <w:t>74</w:t>
            </w:r>
            <w:r w:rsidR="005B79C7">
              <w:rPr>
                <w:noProof/>
                <w:webHidden/>
              </w:rPr>
              <w:fldChar w:fldCharType="end"/>
            </w:r>
          </w:hyperlink>
        </w:p>
        <w:p w:rsidR="005B79C7" w:rsidRDefault="00BB3B4D">
          <w:pPr>
            <w:pStyle w:val="TOC2"/>
            <w:rPr>
              <w:rFonts w:asciiTheme="minorHAnsi" w:eastAsiaTheme="minorEastAsia" w:hAnsiTheme="minorHAnsi" w:cstheme="minorBidi"/>
              <w:noProof/>
              <w:sz w:val="22"/>
              <w:lang w:bidi="ar-SA"/>
            </w:rPr>
          </w:pPr>
          <w:hyperlink w:anchor="_Toc358269957" w:history="1">
            <w:r w:rsidR="005B79C7" w:rsidRPr="008A5A9C">
              <w:rPr>
                <w:rStyle w:val="Hyperlink"/>
                <w:noProof/>
              </w:rPr>
              <w:t>6.4 The Kinect</w:t>
            </w:r>
            <w:r w:rsidR="005B79C7">
              <w:rPr>
                <w:noProof/>
                <w:webHidden/>
              </w:rPr>
              <w:tab/>
            </w:r>
            <w:r w:rsidR="005B79C7">
              <w:rPr>
                <w:noProof/>
                <w:webHidden/>
              </w:rPr>
              <w:fldChar w:fldCharType="begin"/>
            </w:r>
            <w:r w:rsidR="005B79C7">
              <w:rPr>
                <w:noProof/>
                <w:webHidden/>
              </w:rPr>
              <w:instrText xml:space="preserve"> PAGEREF _Toc358269957 \h </w:instrText>
            </w:r>
            <w:r w:rsidR="005B79C7">
              <w:rPr>
                <w:noProof/>
                <w:webHidden/>
              </w:rPr>
            </w:r>
            <w:r w:rsidR="005B79C7">
              <w:rPr>
                <w:noProof/>
                <w:webHidden/>
              </w:rPr>
              <w:fldChar w:fldCharType="separate"/>
            </w:r>
            <w:r w:rsidR="005B79C7">
              <w:rPr>
                <w:noProof/>
                <w:webHidden/>
              </w:rPr>
              <w:t>77</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58" w:history="1">
            <w:r w:rsidR="005B79C7" w:rsidRPr="008A5A9C">
              <w:rPr>
                <w:rStyle w:val="Hyperlink"/>
                <w:noProof/>
              </w:rPr>
              <w:t>For Object Localization and Arm Planning</w:t>
            </w:r>
            <w:r w:rsidR="005B79C7">
              <w:rPr>
                <w:noProof/>
                <w:webHidden/>
              </w:rPr>
              <w:tab/>
            </w:r>
            <w:r w:rsidR="005B79C7">
              <w:rPr>
                <w:noProof/>
                <w:webHidden/>
              </w:rPr>
              <w:fldChar w:fldCharType="begin"/>
            </w:r>
            <w:r w:rsidR="005B79C7">
              <w:rPr>
                <w:noProof/>
                <w:webHidden/>
              </w:rPr>
              <w:instrText xml:space="preserve"> PAGEREF _Toc358269958 \h </w:instrText>
            </w:r>
            <w:r w:rsidR="005B79C7">
              <w:rPr>
                <w:noProof/>
                <w:webHidden/>
              </w:rPr>
            </w:r>
            <w:r w:rsidR="005B79C7">
              <w:rPr>
                <w:noProof/>
                <w:webHidden/>
              </w:rPr>
              <w:fldChar w:fldCharType="separate"/>
            </w:r>
            <w:r w:rsidR="005B79C7">
              <w:rPr>
                <w:noProof/>
                <w:webHidden/>
              </w:rPr>
              <w:t>77</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59" w:history="1">
            <w:r w:rsidR="005B79C7" w:rsidRPr="008A5A9C">
              <w:rPr>
                <w:rStyle w:val="Hyperlink"/>
                <w:noProof/>
              </w:rPr>
              <w:t>For Reading QR Codes</w:t>
            </w:r>
            <w:r w:rsidR="005B79C7">
              <w:rPr>
                <w:noProof/>
                <w:webHidden/>
              </w:rPr>
              <w:tab/>
            </w:r>
            <w:r w:rsidR="005B79C7">
              <w:rPr>
                <w:noProof/>
                <w:webHidden/>
              </w:rPr>
              <w:fldChar w:fldCharType="begin"/>
            </w:r>
            <w:r w:rsidR="005B79C7">
              <w:rPr>
                <w:noProof/>
                <w:webHidden/>
              </w:rPr>
              <w:instrText xml:space="preserve"> PAGEREF _Toc358269959 \h </w:instrText>
            </w:r>
            <w:r w:rsidR="005B79C7">
              <w:rPr>
                <w:noProof/>
                <w:webHidden/>
              </w:rPr>
            </w:r>
            <w:r w:rsidR="005B79C7">
              <w:rPr>
                <w:noProof/>
                <w:webHidden/>
              </w:rPr>
              <w:fldChar w:fldCharType="separate"/>
            </w:r>
            <w:r w:rsidR="005B79C7">
              <w:rPr>
                <w:noProof/>
                <w:webHidden/>
              </w:rPr>
              <w:t>77</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60" w:history="1">
            <w:r w:rsidR="005B79C7" w:rsidRPr="008A5A9C">
              <w:rPr>
                <w:rStyle w:val="Hyperlink"/>
                <w:noProof/>
              </w:rPr>
              <w:t>7. Conclusion</w:t>
            </w:r>
            <w:r w:rsidR="005B79C7">
              <w:rPr>
                <w:noProof/>
                <w:webHidden/>
              </w:rPr>
              <w:tab/>
            </w:r>
            <w:r w:rsidR="005B79C7">
              <w:rPr>
                <w:noProof/>
                <w:webHidden/>
              </w:rPr>
              <w:fldChar w:fldCharType="begin"/>
            </w:r>
            <w:r w:rsidR="005B79C7">
              <w:rPr>
                <w:noProof/>
                <w:webHidden/>
              </w:rPr>
              <w:instrText xml:space="preserve"> PAGEREF _Toc358269960 \h </w:instrText>
            </w:r>
            <w:r w:rsidR="005B79C7">
              <w:rPr>
                <w:noProof/>
                <w:webHidden/>
              </w:rPr>
            </w:r>
            <w:r w:rsidR="005B79C7">
              <w:rPr>
                <w:noProof/>
                <w:webHidden/>
              </w:rPr>
              <w:fldChar w:fldCharType="separate"/>
            </w:r>
            <w:r w:rsidR="005B79C7">
              <w:rPr>
                <w:noProof/>
                <w:webHidden/>
              </w:rPr>
              <w:t>79</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61" w:history="1">
            <w:r w:rsidR="005B79C7" w:rsidRPr="008A5A9C">
              <w:rPr>
                <w:rStyle w:val="Hyperlink"/>
                <w:noProof/>
              </w:rPr>
              <w:t>8. Future Work</w:t>
            </w:r>
            <w:r w:rsidR="005B79C7">
              <w:rPr>
                <w:noProof/>
                <w:webHidden/>
              </w:rPr>
              <w:tab/>
            </w:r>
            <w:r w:rsidR="005B79C7">
              <w:rPr>
                <w:noProof/>
                <w:webHidden/>
              </w:rPr>
              <w:fldChar w:fldCharType="begin"/>
            </w:r>
            <w:r w:rsidR="005B79C7">
              <w:rPr>
                <w:noProof/>
                <w:webHidden/>
              </w:rPr>
              <w:instrText xml:space="preserve"> PAGEREF _Toc358269961 \h </w:instrText>
            </w:r>
            <w:r w:rsidR="005B79C7">
              <w:rPr>
                <w:noProof/>
                <w:webHidden/>
              </w:rPr>
            </w:r>
            <w:r w:rsidR="005B79C7">
              <w:rPr>
                <w:noProof/>
                <w:webHidden/>
              </w:rPr>
              <w:fldChar w:fldCharType="separate"/>
            </w:r>
            <w:r w:rsidR="005B79C7">
              <w:rPr>
                <w:noProof/>
                <w:webHidden/>
              </w:rPr>
              <w:t>82</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62" w:history="1">
            <w:r w:rsidR="005B79C7" w:rsidRPr="008A5A9C">
              <w:rPr>
                <w:rStyle w:val="Hyperlink"/>
                <w:noProof/>
              </w:rPr>
              <w:t>Appendix 1: Bill of Materials</w:t>
            </w:r>
            <w:r w:rsidR="005B79C7">
              <w:rPr>
                <w:noProof/>
                <w:webHidden/>
              </w:rPr>
              <w:tab/>
            </w:r>
            <w:r w:rsidR="005B79C7">
              <w:rPr>
                <w:noProof/>
                <w:webHidden/>
              </w:rPr>
              <w:fldChar w:fldCharType="begin"/>
            </w:r>
            <w:r w:rsidR="005B79C7">
              <w:rPr>
                <w:noProof/>
                <w:webHidden/>
              </w:rPr>
              <w:instrText xml:space="preserve"> PAGEREF _Toc358269962 \h </w:instrText>
            </w:r>
            <w:r w:rsidR="005B79C7">
              <w:rPr>
                <w:noProof/>
                <w:webHidden/>
              </w:rPr>
            </w:r>
            <w:r w:rsidR="005B79C7">
              <w:rPr>
                <w:noProof/>
                <w:webHidden/>
              </w:rPr>
              <w:fldChar w:fldCharType="separate"/>
            </w:r>
            <w:r w:rsidR="005B79C7">
              <w:rPr>
                <w:noProof/>
                <w:webHidden/>
              </w:rPr>
              <w:t>85</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63" w:history="1">
            <w:r w:rsidR="005B79C7" w:rsidRPr="008A5A9C">
              <w:rPr>
                <w:rStyle w:val="Hyperlink"/>
                <w:noProof/>
              </w:rPr>
              <w:t>Appendix 2: Revised Emergency Stop Design</w:t>
            </w:r>
            <w:r w:rsidR="005B79C7">
              <w:rPr>
                <w:noProof/>
                <w:webHidden/>
              </w:rPr>
              <w:tab/>
            </w:r>
            <w:r w:rsidR="005B79C7">
              <w:rPr>
                <w:noProof/>
                <w:webHidden/>
              </w:rPr>
              <w:fldChar w:fldCharType="begin"/>
            </w:r>
            <w:r w:rsidR="005B79C7">
              <w:rPr>
                <w:noProof/>
                <w:webHidden/>
              </w:rPr>
              <w:instrText xml:space="preserve"> PAGEREF _Toc358269963 \h </w:instrText>
            </w:r>
            <w:r w:rsidR="005B79C7">
              <w:rPr>
                <w:noProof/>
                <w:webHidden/>
              </w:rPr>
            </w:r>
            <w:r w:rsidR="005B79C7">
              <w:rPr>
                <w:noProof/>
                <w:webHidden/>
              </w:rPr>
              <w:fldChar w:fldCharType="separate"/>
            </w:r>
            <w:r w:rsidR="005B79C7">
              <w:rPr>
                <w:noProof/>
                <w:webHidden/>
              </w:rPr>
              <w:t>86</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64" w:history="1">
            <w:r w:rsidR="005B79C7" w:rsidRPr="008A5A9C">
              <w:rPr>
                <w:rStyle w:val="Hyperlink"/>
                <w:noProof/>
              </w:rPr>
              <w:t>Appendix 3: Reflexive Collision Avoidance Systems</w:t>
            </w:r>
            <w:r w:rsidR="005B79C7">
              <w:rPr>
                <w:noProof/>
                <w:webHidden/>
              </w:rPr>
              <w:tab/>
            </w:r>
            <w:r w:rsidR="005B79C7">
              <w:rPr>
                <w:noProof/>
                <w:webHidden/>
              </w:rPr>
              <w:fldChar w:fldCharType="begin"/>
            </w:r>
            <w:r w:rsidR="005B79C7">
              <w:rPr>
                <w:noProof/>
                <w:webHidden/>
              </w:rPr>
              <w:instrText xml:space="preserve"> PAGEREF _Toc358269964 \h </w:instrText>
            </w:r>
            <w:r w:rsidR="005B79C7">
              <w:rPr>
                <w:noProof/>
                <w:webHidden/>
              </w:rPr>
            </w:r>
            <w:r w:rsidR="005B79C7">
              <w:rPr>
                <w:noProof/>
                <w:webHidden/>
              </w:rPr>
              <w:fldChar w:fldCharType="separate"/>
            </w:r>
            <w:r w:rsidR="005B79C7">
              <w:rPr>
                <w:noProof/>
                <w:webHidden/>
              </w:rPr>
              <w:t>89</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65" w:history="1">
            <w:r w:rsidR="005B79C7" w:rsidRPr="008A5A9C">
              <w:rPr>
                <w:rStyle w:val="Hyperlink"/>
                <w:noProof/>
              </w:rPr>
              <w:t>Reflexive Halt Methods for Mobile Bases</w:t>
            </w:r>
            <w:r w:rsidR="005B79C7">
              <w:rPr>
                <w:noProof/>
                <w:webHidden/>
              </w:rPr>
              <w:tab/>
            </w:r>
            <w:r w:rsidR="005B79C7">
              <w:rPr>
                <w:noProof/>
                <w:webHidden/>
              </w:rPr>
              <w:fldChar w:fldCharType="begin"/>
            </w:r>
            <w:r w:rsidR="005B79C7">
              <w:rPr>
                <w:noProof/>
                <w:webHidden/>
              </w:rPr>
              <w:instrText xml:space="preserve"> PAGEREF _Toc358269965 \h </w:instrText>
            </w:r>
            <w:r w:rsidR="005B79C7">
              <w:rPr>
                <w:noProof/>
                <w:webHidden/>
              </w:rPr>
            </w:r>
            <w:r w:rsidR="005B79C7">
              <w:rPr>
                <w:noProof/>
                <w:webHidden/>
              </w:rPr>
              <w:fldChar w:fldCharType="separate"/>
            </w:r>
            <w:r w:rsidR="005B79C7">
              <w:rPr>
                <w:noProof/>
                <w:webHidden/>
              </w:rPr>
              <w:t>89</w:t>
            </w:r>
            <w:r w:rsidR="005B79C7">
              <w:rPr>
                <w:noProof/>
                <w:webHidden/>
              </w:rPr>
              <w:fldChar w:fldCharType="end"/>
            </w:r>
          </w:hyperlink>
        </w:p>
        <w:p w:rsidR="005B79C7" w:rsidRDefault="00BB3B4D">
          <w:pPr>
            <w:pStyle w:val="TOC3"/>
            <w:rPr>
              <w:rFonts w:asciiTheme="minorHAnsi" w:eastAsiaTheme="minorEastAsia" w:hAnsiTheme="minorHAnsi" w:cstheme="minorBidi"/>
              <w:noProof/>
              <w:sz w:val="22"/>
              <w:lang w:bidi="ar-SA"/>
            </w:rPr>
          </w:pPr>
          <w:hyperlink w:anchor="_Toc358269966" w:history="1">
            <w:r w:rsidR="005B79C7" w:rsidRPr="008A5A9C">
              <w:rPr>
                <w:rStyle w:val="Hyperlink"/>
                <w:noProof/>
              </w:rPr>
              <w:t>Reflexive Halting for Manipulators</w:t>
            </w:r>
            <w:r w:rsidR="005B79C7">
              <w:rPr>
                <w:noProof/>
                <w:webHidden/>
              </w:rPr>
              <w:tab/>
            </w:r>
            <w:r w:rsidR="005B79C7">
              <w:rPr>
                <w:noProof/>
                <w:webHidden/>
              </w:rPr>
              <w:fldChar w:fldCharType="begin"/>
            </w:r>
            <w:r w:rsidR="005B79C7">
              <w:rPr>
                <w:noProof/>
                <w:webHidden/>
              </w:rPr>
              <w:instrText xml:space="preserve"> PAGEREF _Toc358269966 \h </w:instrText>
            </w:r>
            <w:r w:rsidR="005B79C7">
              <w:rPr>
                <w:noProof/>
                <w:webHidden/>
              </w:rPr>
            </w:r>
            <w:r w:rsidR="005B79C7">
              <w:rPr>
                <w:noProof/>
                <w:webHidden/>
              </w:rPr>
              <w:fldChar w:fldCharType="separate"/>
            </w:r>
            <w:r w:rsidR="005B79C7">
              <w:rPr>
                <w:noProof/>
                <w:webHidden/>
              </w:rPr>
              <w:t>90</w:t>
            </w:r>
            <w:r w:rsidR="005B79C7">
              <w:rPr>
                <w:noProof/>
                <w:webHidden/>
              </w:rPr>
              <w:fldChar w:fldCharType="end"/>
            </w:r>
          </w:hyperlink>
        </w:p>
        <w:p w:rsidR="005B79C7" w:rsidRDefault="00BB3B4D">
          <w:pPr>
            <w:pStyle w:val="TOC1"/>
            <w:rPr>
              <w:rFonts w:asciiTheme="minorHAnsi" w:eastAsiaTheme="minorEastAsia" w:hAnsiTheme="minorHAnsi" w:cstheme="minorBidi"/>
              <w:noProof/>
              <w:sz w:val="22"/>
              <w:lang w:bidi="ar-SA"/>
            </w:rPr>
          </w:pPr>
          <w:hyperlink w:anchor="_Toc358269967" w:history="1">
            <w:r w:rsidR="005B79C7" w:rsidRPr="008A5A9C">
              <w:rPr>
                <w:rStyle w:val="Hyperlink"/>
                <w:noProof/>
              </w:rPr>
              <w:t>9. Bibliography</w:t>
            </w:r>
            <w:r w:rsidR="005B79C7">
              <w:rPr>
                <w:noProof/>
                <w:webHidden/>
              </w:rPr>
              <w:tab/>
            </w:r>
            <w:r w:rsidR="005B79C7">
              <w:rPr>
                <w:noProof/>
                <w:webHidden/>
              </w:rPr>
              <w:fldChar w:fldCharType="begin"/>
            </w:r>
            <w:r w:rsidR="005B79C7">
              <w:rPr>
                <w:noProof/>
                <w:webHidden/>
              </w:rPr>
              <w:instrText xml:space="preserve"> PAGEREF _Toc358269967 \h </w:instrText>
            </w:r>
            <w:r w:rsidR="005B79C7">
              <w:rPr>
                <w:noProof/>
                <w:webHidden/>
              </w:rPr>
            </w:r>
            <w:r w:rsidR="005B79C7">
              <w:rPr>
                <w:noProof/>
                <w:webHidden/>
              </w:rPr>
              <w:fldChar w:fldCharType="separate"/>
            </w:r>
            <w:r w:rsidR="005B79C7">
              <w:rPr>
                <w:noProof/>
                <w:webHidden/>
              </w:rPr>
              <w:t>93</w:t>
            </w:r>
            <w:r w:rsidR="005B79C7">
              <w:rPr>
                <w:noProof/>
                <w:webHidden/>
              </w:rPr>
              <w:fldChar w:fldCharType="end"/>
            </w:r>
          </w:hyperlink>
        </w:p>
        <w:p w:rsidR="00116880" w:rsidRDefault="00116880" w:rsidP="00116880">
          <w:r>
            <w:fldChar w:fldCharType="end"/>
          </w:r>
        </w:p>
      </w:sdtContent>
    </w:sdt>
    <w:p w:rsidR="00116880" w:rsidRDefault="00116880" w:rsidP="00116880"/>
    <w:p w:rsidR="00116880" w:rsidRPr="000B6F09" w:rsidRDefault="00116880" w:rsidP="00116880">
      <w:pPr>
        <w:pStyle w:val="Heading1NoNumber"/>
        <w:rPr>
          <w:noProof/>
        </w:rPr>
      </w:pPr>
      <w:r w:rsidRPr="000B6F09">
        <w:rPr>
          <w:noProof/>
        </w:rPr>
        <w:lastRenderedPageBreak/>
        <w:t>Tables</w:t>
      </w:r>
    </w:p>
    <w:p w:rsidR="00116880" w:rsidRDefault="00116880" w:rsidP="00116880">
      <w:pPr>
        <w:pStyle w:val="TableofFigures"/>
        <w:tabs>
          <w:tab w:val="right" w:leader="dot" w:pos="8630"/>
        </w:tabs>
        <w:rPr>
          <w:rFonts w:asciiTheme="minorHAnsi" w:eastAsiaTheme="minorEastAsia" w:hAnsiTheme="minorHAnsi" w:cstheme="minorBidi"/>
          <w:noProof/>
          <w:sz w:val="22"/>
          <w:lang w:bidi="ar-SA"/>
        </w:rPr>
      </w:pPr>
      <w:r w:rsidRPr="00116880">
        <w:rPr>
          <w:rStyle w:val="Hyperlink"/>
          <w:noProof/>
          <w:color w:val="auto"/>
          <w:u w:val="none"/>
        </w:rPr>
        <w:t>Table 1: Ten meter odometry test. Measurements in meters.</w:t>
      </w:r>
      <w:r>
        <w:rPr>
          <w:noProof/>
          <w:webHidden/>
        </w:rPr>
        <w:tab/>
      </w:r>
      <w:r>
        <w:rPr>
          <w:noProof/>
          <w:webHidden/>
        </w:rPr>
        <w:fldChar w:fldCharType="begin"/>
      </w:r>
      <w:r>
        <w:rPr>
          <w:noProof/>
          <w:webHidden/>
        </w:rPr>
        <w:instrText xml:space="preserve"> PAGEREF _Toc357772024 \h </w:instrText>
      </w:r>
      <w:r>
        <w:rPr>
          <w:noProof/>
          <w:webHidden/>
        </w:rPr>
      </w:r>
      <w:r>
        <w:rPr>
          <w:noProof/>
          <w:webHidden/>
        </w:rPr>
        <w:fldChar w:fldCharType="separate"/>
      </w:r>
      <w:r>
        <w:rPr>
          <w:noProof/>
          <w:webHidden/>
        </w:rPr>
        <w:t>68</w:t>
      </w:r>
      <w:r>
        <w:rPr>
          <w:noProof/>
          <w:webHidden/>
        </w:rPr>
        <w:fldChar w:fldCharType="end"/>
      </w:r>
    </w:p>
    <w:p w:rsidR="00116880" w:rsidRDefault="00116880">
      <w:pPr>
        <w:pStyle w:val="TableofFigures"/>
        <w:tabs>
          <w:tab w:val="right" w:leader="dot" w:pos="8630"/>
        </w:tabs>
        <w:rPr>
          <w:rFonts w:asciiTheme="minorHAnsi" w:eastAsiaTheme="minorEastAsia" w:hAnsiTheme="minorHAnsi" w:cstheme="minorBidi"/>
          <w:noProof/>
          <w:sz w:val="22"/>
          <w:lang w:bidi="ar-SA"/>
        </w:rPr>
      </w:pPr>
      <w:r w:rsidRPr="000B6F09">
        <w:rPr>
          <w:noProof/>
        </w:rPr>
        <w:fldChar w:fldCharType="begin"/>
      </w:r>
      <w:r w:rsidRPr="000B6F09">
        <w:rPr>
          <w:noProof/>
        </w:rPr>
        <w:instrText xml:space="preserve"> TOC \h \z \c "Table" </w:instrText>
      </w:r>
      <w:r w:rsidRPr="000B6F09">
        <w:rPr>
          <w:noProof/>
        </w:rPr>
        <w:fldChar w:fldCharType="separate"/>
      </w:r>
      <w:hyperlink w:anchor="_Toc357772023" w:history="1">
        <w:r w:rsidRPr="0050206C">
          <w:rPr>
            <w:rStyle w:val="Hyperlink"/>
            <w:noProof/>
          </w:rPr>
          <w:t>Table 2: One meter radius circle odometry test. Measurements in meters except where noted. Oz and Ow indicate quaternion components z and w (components x and y are 0).</w:t>
        </w:r>
        <w:r>
          <w:rPr>
            <w:noProof/>
            <w:webHidden/>
          </w:rPr>
          <w:tab/>
        </w:r>
        <w:r>
          <w:rPr>
            <w:noProof/>
            <w:webHidden/>
          </w:rPr>
          <w:fldChar w:fldCharType="begin"/>
        </w:r>
        <w:r>
          <w:rPr>
            <w:noProof/>
            <w:webHidden/>
          </w:rPr>
          <w:instrText xml:space="preserve"> PAGEREF _Toc357772023 \h </w:instrText>
        </w:r>
        <w:r>
          <w:rPr>
            <w:noProof/>
            <w:webHidden/>
          </w:rPr>
        </w:r>
        <w:r>
          <w:rPr>
            <w:noProof/>
            <w:webHidden/>
          </w:rPr>
          <w:fldChar w:fldCharType="separate"/>
        </w:r>
        <w:r w:rsidR="005B79C7">
          <w:rPr>
            <w:noProof/>
            <w:webHidden/>
          </w:rPr>
          <w:t>68</w:t>
        </w:r>
        <w:r>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25" w:history="1">
        <w:r w:rsidR="00116880" w:rsidRPr="0050206C">
          <w:rPr>
            <w:rStyle w:val="Hyperlink"/>
            <w:noProof/>
          </w:rPr>
          <w:t>Table 3: Results of drive base validation tests</w:t>
        </w:r>
        <w:r w:rsidR="00116880">
          <w:rPr>
            <w:noProof/>
            <w:webHidden/>
          </w:rPr>
          <w:tab/>
        </w:r>
        <w:r w:rsidR="00116880">
          <w:rPr>
            <w:noProof/>
            <w:webHidden/>
          </w:rPr>
          <w:fldChar w:fldCharType="begin"/>
        </w:r>
        <w:r w:rsidR="00116880">
          <w:rPr>
            <w:noProof/>
            <w:webHidden/>
          </w:rPr>
          <w:instrText xml:space="preserve"> PAGEREF _Toc357772025 \h </w:instrText>
        </w:r>
        <w:r w:rsidR="00116880">
          <w:rPr>
            <w:noProof/>
            <w:webHidden/>
          </w:rPr>
        </w:r>
        <w:r w:rsidR="00116880">
          <w:rPr>
            <w:noProof/>
            <w:webHidden/>
          </w:rPr>
          <w:fldChar w:fldCharType="separate"/>
        </w:r>
        <w:r w:rsidR="005B79C7">
          <w:rPr>
            <w:noProof/>
            <w:webHidden/>
          </w:rPr>
          <w:t>70</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26" w:history="1">
        <w:r w:rsidR="00116880" w:rsidRPr="0050206C">
          <w:rPr>
            <w:rStyle w:val="Hyperlink"/>
            <w:noProof/>
          </w:rPr>
          <w:t>Table 4: Results of object recognition and manipulation tests</w:t>
        </w:r>
        <w:r w:rsidR="00116880">
          <w:rPr>
            <w:noProof/>
            <w:webHidden/>
          </w:rPr>
          <w:tab/>
        </w:r>
        <w:r w:rsidR="00116880">
          <w:rPr>
            <w:noProof/>
            <w:webHidden/>
          </w:rPr>
          <w:fldChar w:fldCharType="begin"/>
        </w:r>
        <w:r w:rsidR="00116880">
          <w:rPr>
            <w:noProof/>
            <w:webHidden/>
          </w:rPr>
          <w:instrText xml:space="preserve"> PAGEREF _Toc357772026 \h </w:instrText>
        </w:r>
        <w:r w:rsidR="00116880">
          <w:rPr>
            <w:noProof/>
            <w:webHidden/>
          </w:rPr>
        </w:r>
        <w:r w:rsidR="00116880">
          <w:rPr>
            <w:noProof/>
            <w:webHidden/>
          </w:rPr>
          <w:fldChar w:fldCharType="separate"/>
        </w:r>
        <w:r w:rsidR="005B79C7">
          <w:rPr>
            <w:noProof/>
            <w:webHidden/>
          </w:rPr>
          <w:t>72</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27" w:history="1">
        <w:r w:rsidR="00116880" w:rsidRPr="0050206C">
          <w:rPr>
            <w:rStyle w:val="Hyperlink"/>
            <w:noProof/>
          </w:rPr>
          <w:t>Table 5: Validation Task Results</w:t>
        </w:r>
        <w:r w:rsidR="00116880">
          <w:rPr>
            <w:noProof/>
            <w:webHidden/>
          </w:rPr>
          <w:tab/>
        </w:r>
        <w:r w:rsidR="00116880">
          <w:rPr>
            <w:noProof/>
            <w:webHidden/>
          </w:rPr>
          <w:fldChar w:fldCharType="begin"/>
        </w:r>
        <w:r w:rsidR="00116880">
          <w:rPr>
            <w:noProof/>
            <w:webHidden/>
          </w:rPr>
          <w:instrText xml:space="preserve"> PAGEREF _Toc357772027 \h </w:instrText>
        </w:r>
        <w:r w:rsidR="00116880">
          <w:rPr>
            <w:noProof/>
            <w:webHidden/>
          </w:rPr>
        </w:r>
        <w:r w:rsidR="00116880">
          <w:rPr>
            <w:noProof/>
            <w:webHidden/>
          </w:rPr>
          <w:fldChar w:fldCharType="separate"/>
        </w:r>
        <w:r w:rsidR="005B79C7">
          <w:rPr>
            <w:noProof/>
            <w:webHidden/>
          </w:rPr>
          <w:t>74</w:t>
        </w:r>
        <w:r w:rsidR="00116880">
          <w:rPr>
            <w:noProof/>
            <w:webHidden/>
          </w:rPr>
          <w:fldChar w:fldCharType="end"/>
        </w:r>
      </w:hyperlink>
    </w:p>
    <w:p w:rsidR="00116880" w:rsidRDefault="00116880" w:rsidP="00116880">
      <w:pPr>
        <w:ind w:left="0"/>
        <w:jc w:val="left"/>
        <w:rPr>
          <w:rFonts w:ascii="Cambria" w:hAnsi="Cambria"/>
          <w:b/>
          <w:bCs/>
          <w:noProof/>
          <w:sz w:val="28"/>
          <w:szCs w:val="28"/>
        </w:rPr>
      </w:pPr>
      <w:r w:rsidRPr="000B6F09">
        <w:rPr>
          <w:noProof/>
        </w:rPr>
        <w:fldChar w:fldCharType="end"/>
      </w:r>
      <w:r>
        <w:rPr>
          <w:noProof/>
        </w:rPr>
        <w:br w:type="page"/>
      </w:r>
    </w:p>
    <w:p w:rsidR="00116880" w:rsidRDefault="00116880" w:rsidP="00116880">
      <w:pPr>
        <w:pStyle w:val="Heading1NoNumber"/>
        <w:rPr>
          <w:noProof/>
        </w:rPr>
      </w:pPr>
      <w:r>
        <w:rPr>
          <w:noProof/>
        </w:rPr>
        <w:lastRenderedPageBreak/>
        <w:t>Figures</w:t>
      </w:r>
    </w:p>
    <w:p w:rsidR="00116880" w:rsidRDefault="00116880">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Pr>
          <w:noProof/>
        </w:rPr>
        <w:instrText xml:space="preserve"> TOC \h \z \c "Figure" </w:instrText>
      </w:r>
      <w:r>
        <w:rPr>
          <w:noProof/>
        </w:rPr>
        <w:fldChar w:fldCharType="separate"/>
      </w:r>
      <w:hyperlink w:anchor="_Toc357772028" w:history="1">
        <w:r w:rsidRPr="00774FDF">
          <w:rPr>
            <w:rStyle w:val="Hyperlink"/>
            <w:noProof/>
          </w:rPr>
          <w:t>Figure 1: An annotated rendering of ABBY showing several major components.</w:t>
        </w:r>
        <w:r>
          <w:rPr>
            <w:noProof/>
            <w:webHidden/>
          </w:rPr>
          <w:tab/>
        </w:r>
        <w:r>
          <w:rPr>
            <w:noProof/>
            <w:webHidden/>
          </w:rPr>
          <w:fldChar w:fldCharType="begin"/>
        </w:r>
        <w:r>
          <w:rPr>
            <w:noProof/>
            <w:webHidden/>
          </w:rPr>
          <w:instrText xml:space="preserve"> PAGEREF _Toc357772028 \h </w:instrText>
        </w:r>
        <w:r>
          <w:rPr>
            <w:noProof/>
            <w:webHidden/>
          </w:rPr>
        </w:r>
        <w:r>
          <w:rPr>
            <w:noProof/>
            <w:webHidden/>
          </w:rPr>
          <w:fldChar w:fldCharType="separate"/>
        </w:r>
        <w:r w:rsidR="005B79C7">
          <w:rPr>
            <w:noProof/>
            <w:webHidden/>
          </w:rPr>
          <w:t>16</w:t>
        </w:r>
        <w:r>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r:id="rId13" w:anchor="_Toc357772029" w:history="1">
        <w:r w:rsidR="00116880" w:rsidRPr="00774FDF">
          <w:rPr>
            <w:rStyle w:val="Hyperlink"/>
            <w:noProof/>
          </w:rPr>
          <w:t>Figure 2 The electrical circuit to control the pneumatic gripper using an Arduino microcontroller and a pneumatic solenoid valve.</w:t>
        </w:r>
        <w:r w:rsidR="00116880">
          <w:rPr>
            <w:noProof/>
            <w:webHidden/>
          </w:rPr>
          <w:tab/>
        </w:r>
        <w:r w:rsidR="00116880">
          <w:rPr>
            <w:noProof/>
            <w:webHidden/>
          </w:rPr>
          <w:fldChar w:fldCharType="begin"/>
        </w:r>
        <w:r w:rsidR="00116880">
          <w:rPr>
            <w:noProof/>
            <w:webHidden/>
          </w:rPr>
          <w:instrText xml:space="preserve"> PAGEREF _Toc357772029 \h </w:instrText>
        </w:r>
        <w:r w:rsidR="00116880">
          <w:rPr>
            <w:noProof/>
            <w:webHidden/>
          </w:rPr>
        </w:r>
        <w:r w:rsidR="00116880">
          <w:rPr>
            <w:noProof/>
            <w:webHidden/>
          </w:rPr>
          <w:fldChar w:fldCharType="separate"/>
        </w:r>
        <w:r w:rsidR="005B79C7">
          <w:rPr>
            <w:noProof/>
            <w:webHidden/>
          </w:rPr>
          <w:t>20</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0" w:history="1">
        <w:r w:rsidR="00116880" w:rsidRPr="00774FDF">
          <w:rPr>
            <w:rStyle w:val="Hyperlink"/>
            <w:noProof/>
          </w:rPr>
          <w:t>Figure 3: ABBY, a mobile industrial manipulator.</w:t>
        </w:r>
        <w:r w:rsidR="00116880">
          <w:rPr>
            <w:noProof/>
            <w:webHidden/>
          </w:rPr>
          <w:tab/>
        </w:r>
        <w:r w:rsidR="00116880">
          <w:rPr>
            <w:noProof/>
            <w:webHidden/>
          </w:rPr>
          <w:fldChar w:fldCharType="begin"/>
        </w:r>
        <w:r w:rsidR="00116880">
          <w:rPr>
            <w:noProof/>
            <w:webHidden/>
          </w:rPr>
          <w:instrText xml:space="preserve"> PAGEREF _Toc357772030 \h </w:instrText>
        </w:r>
        <w:r w:rsidR="00116880">
          <w:rPr>
            <w:noProof/>
            <w:webHidden/>
          </w:rPr>
        </w:r>
        <w:r w:rsidR="00116880">
          <w:rPr>
            <w:noProof/>
            <w:webHidden/>
          </w:rPr>
          <w:fldChar w:fldCharType="separate"/>
        </w:r>
        <w:r w:rsidR="005B79C7">
          <w:rPr>
            <w:noProof/>
            <w:webHidden/>
          </w:rPr>
          <w:t>21</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1" w:history="1">
        <w:r w:rsidR="00116880" w:rsidRPr="00774FDF">
          <w:rPr>
            <w:rStyle w:val="Hyperlink"/>
            <w:noProof/>
          </w:rPr>
          <w:t>Figure 4: A block diagram of the power distribution system on the robot.</w:t>
        </w:r>
        <w:r w:rsidR="00116880">
          <w:rPr>
            <w:noProof/>
            <w:webHidden/>
          </w:rPr>
          <w:tab/>
        </w:r>
        <w:r w:rsidR="00116880">
          <w:rPr>
            <w:noProof/>
            <w:webHidden/>
          </w:rPr>
          <w:fldChar w:fldCharType="begin"/>
        </w:r>
        <w:r w:rsidR="00116880">
          <w:rPr>
            <w:noProof/>
            <w:webHidden/>
          </w:rPr>
          <w:instrText xml:space="preserve"> PAGEREF _Toc357772031 \h </w:instrText>
        </w:r>
        <w:r w:rsidR="00116880">
          <w:rPr>
            <w:noProof/>
            <w:webHidden/>
          </w:rPr>
        </w:r>
        <w:r w:rsidR="00116880">
          <w:rPr>
            <w:noProof/>
            <w:webHidden/>
          </w:rPr>
          <w:fldChar w:fldCharType="separate"/>
        </w:r>
        <w:r w:rsidR="005B79C7">
          <w:rPr>
            <w:noProof/>
            <w:webHidden/>
          </w:rPr>
          <w:t>23</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2" w:history="1">
        <w:r w:rsidR="00116880" w:rsidRPr="00774FDF">
          <w:rPr>
            <w:rStyle w:val="Hyperlink"/>
            <w:noProof/>
          </w:rPr>
          <w:t>Figure 5: 13.8 volt rail dropout when compressor turns on (before addition of filter).</w:t>
        </w:r>
        <w:r w:rsidR="00116880">
          <w:rPr>
            <w:noProof/>
            <w:webHidden/>
          </w:rPr>
          <w:tab/>
        </w:r>
        <w:r w:rsidR="00116880">
          <w:rPr>
            <w:noProof/>
            <w:webHidden/>
          </w:rPr>
          <w:fldChar w:fldCharType="begin"/>
        </w:r>
        <w:r w:rsidR="00116880">
          <w:rPr>
            <w:noProof/>
            <w:webHidden/>
          </w:rPr>
          <w:instrText xml:space="preserve"> PAGEREF _Toc357772032 \h </w:instrText>
        </w:r>
        <w:r w:rsidR="00116880">
          <w:rPr>
            <w:noProof/>
            <w:webHidden/>
          </w:rPr>
        </w:r>
        <w:r w:rsidR="00116880">
          <w:rPr>
            <w:noProof/>
            <w:webHidden/>
          </w:rPr>
          <w:fldChar w:fldCharType="separate"/>
        </w:r>
        <w:r w:rsidR="005B79C7">
          <w:rPr>
            <w:noProof/>
            <w:webHidden/>
          </w:rPr>
          <w:t>25</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3" w:history="1">
        <w:r w:rsidR="00116880" w:rsidRPr="00774FDF">
          <w:rPr>
            <w:rStyle w:val="Hyperlink"/>
            <w:noProof/>
          </w:rPr>
          <w:t>Figure 6: 13.8 volt rail during compressor turn-on after addition of an LC filter.</w:t>
        </w:r>
        <w:r w:rsidR="00116880">
          <w:rPr>
            <w:noProof/>
            <w:webHidden/>
          </w:rPr>
          <w:tab/>
        </w:r>
        <w:r w:rsidR="00116880">
          <w:rPr>
            <w:noProof/>
            <w:webHidden/>
          </w:rPr>
          <w:fldChar w:fldCharType="begin"/>
        </w:r>
        <w:r w:rsidR="00116880">
          <w:rPr>
            <w:noProof/>
            <w:webHidden/>
          </w:rPr>
          <w:instrText xml:space="preserve"> PAGEREF _Toc357772033 \h </w:instrText>
        </w:r>
        <w:r w:rsidR="00116880">
          <w:rPr>
            <w:noProof/>
            <w:webHidden/>
          </w:rPr>
        </w:r>
        <w:r w:rsidR="00116880">
          <w:rPr>
            <w:noProof/>
            <w:webHidden/>
          </w:rPr>
          <w:fldChar w:fldCharType="separate"/>
        </w:r>
        <w:r w:rsidR="005B79C7">
          <w:rPr>
            <w:noProof/>
            <w:webHidden/>
          </w:rPr>
          <w:t>25</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4" w:history="1">
        <w:r w:rsidR="00116880" w:rsidRPr="00774FDF">
          <w:rPr>
            <w:rStyle w:val="Hyperlink"/>
            <w:noProof/>
          </w:rPr>
          <w:t>Figure 7: A block diagram of the sensors and computing hardware on ABBY, showing all data connections</w:t>
        </w:r>
        <w:r w:rsidR="00116880">
          <w:rPr>
            <w:noProof/>
            <w:webHidden/>
          </w:rPr>
          <w:tab/>
        </w:r>
        <w:r w:rsidR="00116880">
          <w:rPr>
            <w:noProof/>
            <w:webHidden/>
          </w:rPr>
          <w:fldChar w:fldCharType="begin"/>
        </w:r>
        <w:r w:rsidR="00116880">
          <w:rPr>
            <w:noProof/>
            <w:webHidden/>
          </w:rPr>
          <w:instrText xml:space="preserve"> PAGEREF _Toc357772034 \h </w:instrText>
        </w:r>
        <w:r w:rsidR="00116880">
          <w:rPr>
            <w:noProof/>
            <w:webHidden/>
          </w:rPr>
        </w:r>
        <w:r w:rsidR="00116880">
          <w:rPr>
            <w:noProof/>
            <w:webHidden/>
          </w:rPr>
          <w:fldChar w:fldCharType="separate"/>
        </w:r>
        <w:r w:rsidR="005B79C7">
          <w:rPr>
            <w:noProof/>
            <w:webHidden/>
          </w:rPr>
          <w:t>26</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5" w:history="1">
        <w:r w:rsidR="00116880" w:rsidRPr="00774FDF">
          <w:rPr>
            <w:rStyle w:val="Hyperlink"/>
            <w:noProof/>
          </w:rPr>
          <w:t>Figure 8: A side view of the robot, showing the Kinect's field of view</w:t>
        </w:r>
        <w:r w:rsidR="00116880">
          <w:rPr>
            <w:noProof/>
            <w:webHidden/>
          </w:rPr>
          <w:tab/>
        </w:r>
        <w:r w:rsidR="00116880">
          <w:rPr>
            <w:noProof/>
            <w:webHidden/>
          </w:rPr>
          <w:fldChar w:fldCharType="begin"/>
        </w:r>
        <w:r w:rsidR="00116880">
          <w:rPr>
            <w:noProof/>
            <w:webHidden/>
          </w:rPr>
          <w:instrText xml:space="preserve"> PAGEREF _Toc357772035 \h </w:instrText>
        </w:r>
        <w:r w:rsidR="00116880">
          <w:rPr>
            <w:noProof/>
            <w:webHidden/>
          </w:rPr>
        </w:r>
        <w:r w:rsidR="00116880">
          <w:rPr>
            <w:noProof/>
            <w:webHidden/>
          </w:rPr>
          <w:fldChar w:fldCharType="separate"/>
        </w:r>
        <w:r w:rsidR="005B79C7">
          <w:rPr>
            <w:noProof/>
            <w:webHidden/>
          </w:rPr>
          <w:t>27</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6" w:history="1">
        <w:r w:rsidR="00116880" w:rsidRPr="00774FDF">
          <w:rPr>
            <w:rStyle w:val="Hyperlink"/>
            <w:noProof/>
          </w:rPr>
          <w:t>Figure 9: A close-up view of the Kinect mounted to the robot, showing the mounting bracket</w:t>
        </w:r>
        <w:r w:rsidR="00116880">
          <w:rPr>
            <w:noProof/>
            <w:webHidden/>
          </w:rPr>
          <w:tab/>
        </w:r>
        <w:r w:rsidR="00116880">
          <w:rPr>
            <w:noProof/>
            <w:webHidden/>
          </w:rPr>
          <w:fldChar w:fldCharType="begin"/>
        </w:r>
        <w:r w:rsidR="00116880">
          <w:rPr>
            <w:noProof/>
            <w:webHidden/>
          </w:rPr>
          <w:instrText xml:space="preserve"> PAGEREF _Toc357772036 \h </w:instrText>
        </w:r>
        <w:r w:rsidR="00116880">
          <w:rPr>
            <w:noProof/>
            <w:webHidden/>
          </w:rPr>
        </w:r>
        <w:r w:rsidR="00116880">
          <w:rPr>
            <w:noProof/>
            <w:webHidden/>
          </w:rPr>
          <w:fldChar w:fldCharType="separate"/>
        </w:r>
        <w:r w:rsidR="005B79C7">
          <w:rPr>
            <w:noProof/>
            <w:webHidden/>
          </w:rPr>
          <w:t>27</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7" w:history="1">
        <w:r w:rsidR="00116880" w:rsidRPr="00774FDF">
          <w:rPr>
            <w:rStyle w:val="Hyperlink"/>
            <w:noProof/>
          </w:rPr>
          <w:t>Figure 10:ABBY’s robot model, LIDAR data (green points), and Kinect point cloud (multicolored points) visualized in Rviz</w:t>
        </w:r>
        <w:r w:rsidR="00116880">
          <w:rPr>
            <w:noProof/>
            <w:webHidden/>
          </w:rPr>
          <w:tab/>
        </w:r>
        <w:r w:rsidR="00116880">
          <w:rPr>
            <w:noProof/>
            <w:webHidden/>
          </w:rPr>
          <w:fldChar w:fldCharType="begin"/>
        </w:r>
        <w:r w:rsidR="00116880">
          <w:rPr>
            <w:noProof/>
            <w:webHidden/>
          </w:rPr>
          <w:instrText xml:space="preserve"> PAGEREF _Toc357772037 \h </w:instrText>
        </w:r>
        <w:r w:rsidR="00116880">
          <w:rPr>
            <w:noProof/>
            <w:webHidden/>
          </w:rPr>
        </w:r>
        <w:r w:rsidR="00116880">
          <w:rPr>
            <w:noProof/>
            <w:webHidden/>
          </w:rPr>
          <w:fldChar w:fldCharType="separate"/>
        </w:r>
        <w:r w:rsidR="005B79C7">
          <w:rPr>
            <w:noProof/>
            <w:webHidden/>
          </w:rPr>
          <w:t>34</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8" w:history="1">
        <w:r w:rsidR="00116880" w:rsidRPr="00774FDF">
          <w:rPr>
            <w:rStyle w:val="Hyperlink"/>
            <w:noProof/>
          </w:rPr>
          <w:t>Figure 11: The map, odometry, and base frames of the robot localization system. The transform from the world frame map to the odometry frame, generated by AMCL, cancels out the accumulated error in the transform from the odometry frame to the robot's base frame, generated by odometry.</w:t>
        </w:r>
        <w:r w:rsidR="00116880">
          <w:rPr>
            <w:noProof/>
            <w:webHidden/>
          </w:rPr>
          <w:tab/>
        </w:r>
        <w:r w:rsidR="00116880">
          <w:rPr>
            <w:noProof/>
            <w:webHidden/>
          </w:rPr>
          <w:fldChar w:fldCharType="begin"/>
        </w:r>
        <w:r w:rsidR="00116880">
          <w:rPr>
            <w:noProof/>
            <w:webHidden/>
          </w:rPr>
          <w:instrText xml:space="preserve"> PAGEREF _Toc357772038 \h </w:instrText>
        </w:r>
        <w:r w:rsidR="00116880">
          <w:rPr>
            <w:noProof/>
            <w:webHidden/>
          </w:rPr>
        </w:r>
        <w:r w:rsidR="00116880">
          <w:rPr>
            <w:noProof/>
            <w:webHidden/>
          </w:rPr>
          <w:fldChar w:fldCharType="separate"/>
        </w:r>
        <w:r w:rsidR="005B79C7">
          <w:rPr>
            <w:noProof/>
            <w:webHidden/>
          </w:rPr>
          <w:t>44</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39" w:history="1">
        <w:r w:rsidR="00116880" w:rsidRPr="00774FDF">
          <w:rPr>
            <w:rStyle w:val="Hyperlink"/>
            <w:noProof/>
          </w:rPr>
          <w:t>Figure 12: A histogram of the number of iterations required for the KDL inverse kinematics solver to solve for achievable pose requests. 5000 posers were requested, of which 1583 were solved in less than 100 iterations.</w:t>
        </w:r>
        <w:r w:rsidR="00116880">
          <w:rPr>
            <w:noProof/>
            <w:webHidden/>
          </w:rPr>
          <w:tab/>
        </w:r>
        <w:r w:rsidR="00116880">
          <w:rPr>
            <w:noProof/>
            <w:webHidden/>
          </w:rPr>
          <w:fldChar w:fldCharType="begin"/>
        </w:r>
        <w:r w:rsidR="00116880">
          <w:rPr>
            <w:noProof/>
            <w:webHidden/>
          </w:rPr>
          <w:instrText xml:space="preserve"> PAGEREF _Toc357772039 \h </w:instrText>
        </w:r>
        <w:r w:rsidR="00116880">
          <w:rPr>
            <w:noProof/>
            <w:webHidden/>
          </w:rPr>
        </w:r>
        <w:r w:rsidR="00116880">
          <w:rPr>
            <w:noProof/>
            <w:webHidden/>
          </w:rPr>
          <w:fldChar w:fldCharType="separate"/>
        </w:r>
        <w:r w:rsidR="005B79C7">
          <w:rPr>
            <w:noProof/>
            <w:webHidden/>
          </w:rPr>
          <w:t>48</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0" w:history="1">
        <w:r w:rsidR="00116880" w:rsidRPr="00774FDF">
          <w:rPr>
            <w:rStyle w:val="Hyperlink"/>
            <w:noProof/>
          </w:rPr>
          <w:t>Figure 13: The box manipulation pipeline. Data from the Kinect is used to locate boxes on a table, which are then picked up and placed in the bin.</w:t>
        </w:r>
        <w:r w:rsidR="00116880">
          <w:rPr>
            <w:noProof/>
            <w:webHidden/>
          </w:rPr>
          <w:tab/>
        </w:r>
        <w:r w:rsidR="00116880">
          <w:rPr>
            <w:noProof/>
            <w:webHidden/>
          </w:rPr>
          <w:fldChar w:fldCharType="begin"/>
        </w:r>
        <w:r w:rsidR="00116880">
          <w:rPr>
            <w:noProof/>
            <w:webHidden/>
          </w:rPr>
          <w:instrText xml:space="preserve"> PAGEREF _Toc357772040 \h </w:instrText>
        </w:r>
        <w:r w:rsidR="00116880">
          <w:rPr>
            <w:noProof/>
            <w:webHidden/>
          </w:rPr>
        </w:r>
        <w:r w:rsidR="00116880">
          <w:rPr>
            <w:noProof/>
            <w:webHidden/>
          </w:rPr>
          <w:fldChar w:fldCharType="separate"/>
        </w:r>
        <w:r w:rsidR="005B79C7">
          <w:rPr>
            <w:noProof/>
            <w:webHidden/>
          </w:rPr>
          <w:t>52</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1" w:history="1">
        <w:r w:rsidR="00116880" w:rsidRPr="00774FDF">
          <w:rPr>
            <w:rStyle w:val="Hyperlink"/>
            <w:noProof/>
          </w:rPr>
          <w:t>Figure 14: QR Level 3 code (Source: Wikipedia, licensed under Creative Commons Attribution Share-Alike License)</w:t>
        </w:r>
        <w:r w:rsidR="00116880">
          <w:rPr>
            <w:noProof/>
            <w:webHidden/>
          </w:rPr>
          <w:tab/>
        </w:r>
        <w:r w:rsidR="00116880">
          <w:rPr>
            <w:noProof/>
            <w:webHidden/>
          </w:rPr>
          <w:fldChar w:fldCharType="begin"/>
        </w:r>
        <w:r w:rsidR="00116880">
          <w:rPr>
            <w:noProof/>
            <w:webHidden/>
          </w:rPr>
          <w:instrText xml:space="preserve"> PAGEREF _Toc357772041 \h </w:instrText>
        </w:r>
        <w:r w:rsidR="00116880">
          <w:rPr>
            <w:noProof/>
            <w:webHidden/>
          </w:rPr>
        </w:r>
        <w:r w:rsidR="00116880">
          <w:rPr>
            <w:noProof/>
            <w:webHidden/>
          </w:rPr>
          <w:fldChar w:fldCharType="separate"/>
        </w:r>
        <w:r w:rsidR="005B79C7">
          <w:rPr>
            <w:noProof/>
            <w:webHidden/>
          </w:rPr>
          <w:t>57</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2" w:history="1">
        <w:r w:rsidR="00116880" w:rsidRPr="00774FDF">
          <w:rPr>
            <w:rStyle w:val="Hyperlink"/>
            <w:noProof/>
          </w:rPr>
          <w:t xml:space="preserve">Figure 15: A box localized using the QR code. </w:t>
        </w:r>
        <w:r w:rsidR="00116880" w:rsidRPr="00774FDF">
          <w:rPr>
            <w:rStyle w:val="Hyperlink"/>
            <w:rFonts w:eastAsia="+mn-ea"/>
            <w:noProof/>
          </w:rPr>
          <w:t>Red dots are the QR code finder pattern. Blue is the projected handle center. Green are the handle corners.</w:t>
        </w:r>
        <w:r w:rsidR="00116880">
          <w:rPr>
            <w:noProof/>
            <w:webHidden/>
          </w:rPr>
          <w:tab/>
        </w:r>
        <w:r w:rsidR="00116880">
          <w:rPr>
            <w:noProof/>
            <w:webHidden/>
          </w:rPr>
          <w:fldChar w:fldCharType="begin"/>
        </w:r>
        <w:r w:rsidR="00116880">
          <w:rPr>
            <w:noProof/>
            <w:webHidden/>
          </w:rPr>
          <w:instrText xml:space="preserve"> PAGEREF _Toc357772042 \h </w:instrText>
        </w:r>
        <w:r w:rsidR="00116880">
          <w:rPr>
            <w:noProof/>
            <w:webHidden/>
          </w:rPr>
        </w:r>
        <w:r w:rsidR="00116880">
          <w:rPr>
            <w:noProof/>
            <w:webHidden/>
          </w:rPr>
          <w:fldChar w:fldCharType="separate"/>
        </w:r>
        <w:r w:rsidR="005B79C7">
          <w:rPr>
            <w:noProof/>
            <w:webHidden/>
          </w:rPr>
          <w:t>58</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3" w:history="1">
        <w:r w:rsidR="00116880" w:rsidRPr="00774FDF">
          <w:rPr>
            <w:rStyle w:val="Hyperlink"/>
            <w:noProof/>
          </w:rPr>
          <w:t>Figure 16: Schematic of the emergency stop remote tested on ABBY. The remote uses an XBee radio to send an enable signal to the robot and receive the current emergency stop status from the robot, which is displayed with LEDs.</w:t>
        </w:r>
        <w:r w:rsidR="00116880">
          <w:rPr>
            <w:noProof/>
            <w:webHidden/>
          </w:rPr>
          <w:tab/>
        </w:r>
        <w:r w:rsidR="00116880">
          <w:rPr>
            <w:noProof/>
            <w:webHidden/>
          </w:rPr>
          <w:fldChar w:fldCharType="begin"/>
        </w:r>
        <w:r w:rsidR="00116880">
          <w:rPr>
            <w:noProof/>
            <w:webHidden/>
          </w:rPr>
          <w:instrText xml:space="preserve"> PAGEREF _Toc357772043 \h </w:instrText>
        </w:r>
        <w:r w:rsidR="00116880">
          <w:rPr>
            <w:noProof/>
            <w:webHidden/>
          </w:rPr>
        </w:r>
        <w:r w:rsidR="00116880">
          <w:rPr>
            <w:noProof/>
            <w:webHidden/>
          </w:rPr>
          <w:fldChar w:fldCharType="separate"/>
        </w:r>
        <w:r w:rsidR="005B79C7">
          <w:rPr>
            <w:noProof/>
            <w:webHidden/>
          </w:rPr>
          <w:t>63</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4" w:history="1">
        <w:r w:rsidR="00116880" w:rsidRPr="00774FDF">
          <w:rPr>
            <w:rStyle w:val="Hyperlink"/>
            <w:noProof/>
          </w:rPr>
          <w:t>Figure 17: Schematic of the emergency stop receiver and aggregator on ABBY</w:t>
        </w:r>
        <w:r w:rsidR="00116880">
          <w:rPr>
            <w:noProof/>
            <w:webHidden/>
          </w:rPr>
          <w:tab/>
        </w:r>
        <w:r w:rsidR="00116880">
          <w:rPr>
            <w:noProof/>
            <w:webHidden/>
          </w:rPr>
          <w:fldChar w:fldCharType="begin"/>
        </w:r>
        <w:r w:rsidR="00116880">
          <w:rPr>
            <w:noProof/>
            <w:webHidden/>
          </w:rPr>
          <w:instrText xml:space="preserve"> PAGEREF _Toc357772044 \h </w:instrText>
        </w:r>
        <w:r w:rsidR="00116880">
          <w:rPr>
            <w:noProof/>
            <w:webHidden/>
          </w:rPr>
        </w:r>
        <w:r w:rsidR="00116880">
          <w:rPr>
            <w:noProof/>
            <w:webHidden/>
          </w:rPr>
          <w:fldChar w:fldCharType="separate"/>
        </w:r>
        <w:r w:rsidR="005B79C7">
          <w:rPr>
            <w:noProof/>
            <w:webHidden/>
          </w:rPr>
          <w:t>64</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5" w:history="1">
        <w:r w:rsidR="00116880" w:rsidRPr="00774FDF">
          <w:rPr>
            <w:rStyle w:val="Hyperlink"/>
            <w:noProof/>
          </w:rPr>
          <w:t>Figure 18: Manipulation test results</w:t>
        </w:r>
        <w:r w:rsidR="00116880">
          <w:rPr>
            <w:noProof/>
            <w:webHidden/>
          </w:rPr>
          <w:tab/>
        </w:r>
        <w:r w:rsidR="00116880">
          <w:rPr>
            <w:noProof/>
            <w:webHidden/>
          </w:rPr>
          <w:fldChar w:fldCharType="begin"/>
        </w:r>
        <w:r w:rsidR="00116880">
          <w:rPr>
            <w:noProof/>
            <w:webHidden/>
          </w:rPr>
          <w:instrText xml:space="preserve"> PAGEREF _Toc357772045 \h </w:instrText>
        </w:r>
        <w:r w:rsidR="00116880">
          <w:rPr>
            <w:noProof/>
            <w:webHidden/>
          </w:rPr>
        </w:r>
        <w:r w:rsidR="00116880">
          <w:rPr>
            <w:noProof/>
            <w:webHidden/>
          </w:rPr>
          <w:fldChar w:fldCharType="separate"/>
        </w:r>
        <w:r w:rsidR="005B79C7">
          <w:rPr>
            <w:noProof/>
            <w:webHidden/>
          </w:rPr>
          <w:t>71</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6" w:history="1">
        <w:r w:rsidR="00116880" w:rsidRPr="00774FDF">
          <w:rPr>
            <w:rStyle w:val="Hyperlink"/>
            <w:noProof/>
          </w:rPr>
          <w:t>Figure 19: Voltage curve during battery discharge test with actuators idle.</w:t>
        </w:r>
        <w:r w:rsidR="00116880">
          <w:rPr>
            <w:noProof/>
            <w:webHidden/>
          </w:rPr>
          <w:tab/>
        </w:r>
        <w:r w:rsidR="00116880">
          <w:rPr>
            <w:noProof/>
            <w:webHidden/>
          </w:rPr>
          <w:fldChar w:fldCharType="begin"/>
        </w:r>
        <w:r w:rsidR="00116880">
          <w:rPr>
            <w:noProof/>
            <w:webHidden/>
          </w:rPr>
          <w:instrText xml:space="preserve"> PAGEREF _Toc357772046 \h </w:instrText>
        </w:r>
        <w:r w:rsidR="00116880">
          <w:rPr>
            <w:noProof/>
            <w:webHidden/>
          </w:rPr>
        </w:r>
        <w:r w:rsidR="00116880">
          <w:rPr>
            <w:noProof/>
            <w:webHidden/>
          </w:rPr>
          <w:fldChar w:fldCharType="separate"/>
        </w:r>
        <w:r w:rsidR="005B79C7">
          <w:rPr>
            <w:noProof/>
            <w:webHidden/>
          </w:rPr>
          <w:t>75</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7" w:history="1">
        <w:r w:rsidR="00116880" w:rsidRPr="00774FDF">
          <w:rPr>
            <w:rStyle w:val="Hyperlink"/>
            <w:noProof/>
          </w:rPr>
          <w:t>Figure 20: Voltage curve during battery discharge test with drivetrain exercised.</w:t>
        </w:r>
        <w:r w:rsidR="00116880">
          <w:rPr>
            <w:noProof/>
            <w:webHidden/>
          </w:rPr>
          <w:tab/>
        </w:r>
        <w:r w:rsidR="00116880">
          <w:rPr>
            <w:noProof/>
            <w:webHidden/>
          </w:rPr>
          <w:fldChar w:fldCharType="begin"/>
        </w:r>
        <w:r w:rsidR="00116880">
          <w:rPr>
            <w:noProof/>
            <w:webHidden/>
          </w:rPr>
          <w:instrText xml:space="preserve"> PAGEREF _Toc357772047 \h </w:instrText>
        </w:r>
        <w:r w:rsidR="00116880">
          <w:rPr>
            <w:noProof/>
            <w:webHidden/>
          </w:rPr>
        </w:r>
        <w:r w:rsidR="00116880">
          <w:rPr>
            <w:noProof/>
            <w:webHidden/>
          </w:rPr>
          <w:fldChar w:fldCharType="separate"/>
        </w:r>
        <w:r w:rsidR="005B79C7">
          <w:rPr>
            <w:noProof/>
            <w:webHidden/>
          </w:rPr>
          <w:t>76</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8" w:history="1">
        <w:r w:rsidR="00116880" w:rsidRPr="00774FDF">
          <w:rPr>
            <w:rStyle w:val="Hyperlink"/>
            <w:noProof/>
          </w:rPr>
          <w:t>Figure 21: Voltage curve during battery discharge test with arm exercised</w:t>
        </w:r>
        <w:r w:rsidR="00116880">
          <w:rPr>
            <w:noProof/>
            <w:webHidden/>
          </w:rPr>
          <w:tab/>
        </w:r>
        <w:r w:rsidR="00116880">
          <w:rPr>
            <w:noProof/>
            <w:webHidden/>
          </w:rPr>
          <w:fldChar w:fldCharType="begin"/>
        </w:r>
        <w:r w:rsidR="00116880">
          <w:rPr>
            <w:noProof/>
            <w:webHidden/>
          </w:rPr>
          <w:instrText xml:space="preserve"> PAGEREF _Toc357772048 \h </w:instrText>
        </w:r>
        <w:r w:rsidR="00116880">
          <w:rPr>
            <w:noProof/>
            <w:webHidden/>
          </w:rPr>
        </w:r>
        <w:r w:rsidR="00116880">
          <w:rPr>
            <w:noProof/>
            <w:webHidden/>
          </w:rPr>
          <w:fldChar w:fldCharType="separate"/>
        </w:r>
        <w:r w:rsidR="005B79C7">
          <w:rPr>
            <w:noProof/>
            <w:webHidden/>
          </w:rPr>
          <w:t>76</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49" w:history="1">
        <w:r w:rsidR="00116880" w:rsidRPr="00774FDF">
          <w:rPr>
            <w:rStyle w:val="Hyperlink"/>
            <w:noProof/>
          </w:rPr>
          <w:t>Figure 22: Revised emergency stop remote circuit.</w:t>
        </w:r>
        <w:r w:rsidR="00116880">
          <w:rPr>
            <w:noProof/>
            <w:webHidden/>
          </w:rPr>
          <w:tab/>
        </w:r>
        <w:r w:rsidR="00116880">
          <w:rPr>
            <w:noProof/>
            <w:webHidden/>
          </w:rPr>
          <w:fldChar w:fldCharType="begin"/>
        </w:r>
        <w:r w:rsidR="00116880">
          <w:rPr>
            <w:noProof/>
            <w:webHidden/>
          </w:rPr>
          <w:instrText xml:space="preserve"> PAGEREF _Toc357772049 \h </w:instrText>
        </w:r>
        <w:r w:rsidR="00116880">
          <w:rPr>
            <w:noProof/>
            <w:webHidden/>
          </w:rPr>
        </w:r>
        <w:r w:rsidR="00116880">
          <w:rPr>
            <w:noProof/>
            <w:webHidden/>
          </w:rPr>
          <w:fldChar w:fldCharType="separate"/>
        </w:r>
        <w:r w:rsidR="005B79C7">
          <w:rPr>
            <w:noProof/>
            <w:webHidden/>
          </w:rPr>
          <w:t>86</w:t>
        </w:r>
        <w:r w:rsidR="00116880">
          <w:rPr>
            <w:noProof/>
            <w:webHidden/>
          </w:rPr>
          <w:fldChar w:fldCharType="end"/>
        </w:r>
      </w:hyperlink>
    </w:p>
    <w:p w:rsidR="00116880" w:rsidRDefault="00BB3B4D">
      <w:pPr>
        <w:pStyle w:val="TableofFigures"/>
        <w:tabs>
          <w:tab w:val="right" w:leader="dot" w:pos="8630"/>
        </w:tabs>
        <w:rPr>
          <w:rFonts w:asciiTheme="minorHAnsi" w:eastAsiaTheme="minorEastAsia" w:hAnsiTheme="minorHAnsi" w:cstheme="minorBidi"/>
          <w:noProof/>
          <w:sz w:val="22"/>
          <w:lang w:bidi="ar-SA"/>
        </w:rPr>
      </w:pPr>
      <w:hyperlink w:anchor="_Toc357772050" w:history="1">
        <w:r w:rsidR="00116880" w:rsidRPr="00774FDF">
          <w:rPr>
            <w:rStyle w:val="Hyperlink"/>
            <w:noProof/>
          </w:rPr>
          <w:t>Figure 23: Revised emergency stop receiver/aggregator circuit.</w:t>
        </w:r>
        <w:r w:rsidR="00116880">
          <w:rPr>
            <w:noProof/>
            <w:webHidden/>
          </w:rPr>
          <w:tab/>
        </w:r>
        <w:r w:rsidR="00116880">
          <w:rPr>
            <w:noProof/>
            <w:webHidden/>
          </w:rPr>
          <w:fldChar w:fldCharType="begin"/>
        </w:r>
        <w:r w:rsidR="00116880">
          <w:rPr>
            <w:noProof/>
            <w:webHidden/>
          </w:rPr>
          <w:instrText xml:space="preserve"> PAGEREF _Toc357772050 \h </w:instrText>
        </w:r>
        <w:r w:rsidR="00116880">
          <w:rPr>
            <w:noProof/>
            <w:webHidden/>
          </w:rPr>
        </w:r>
        <w:r w:rsidR="00116880">
          <w:rPr>
            <w:noProof/>
            <w:webHidden/>
          </w:rPr>
          <w:fldChar w:fldCharType="separate"/>
        </w:r>
        <w:r w:rsidR="005B79C7">
          <w:rPr>
            <w:noProof/>
            <w:webHidden/>
          </w:rPr>
          <w:t>87</w:t>
        </w:r>
        <w:r w:rsidR="00116880">
          <w:rPr>
            <w:noProof/>
            <w:webHidden/>
          </w:rPr>
          <w:fldChar w:fldCharType="end"/>
        </w:r>
      </w:hyperlink>
    </w:p>
    <w:p w:rsidR="00116880" w:rsidRDefault="00116880" w:rsidP="00116880">
      <w:pPr>
        <w:rPr>
          <w:noProof/>
        </w:rPr>
      </w:pPr>
      <w:r>
        <w:rPr>
          <w:noProof/>
        </w:rPr>
        <w:fldChar w:fldCharType="end"/>
      </w:r>
    </w:p>
    <w:p w:rsidR="00116880" w:rsidRPr="00375F1C" w:rsidRDefault="00116880" w:rsidP="00116880">
      <w:pPr>
        <w:spacing w:line="360" w:lineRule="auto"/>
        <w:jc w:val="center"/>
        <w:rPr>
          <w:rFonts w:ascii="Times" w:hAnsi="Times"/>
        </w:rPr>
      </w:pPr>
      <w:r w:rsidRPr="00375F1C">
        <w:rPr>
          <w:rFonts w:ascii="Times" w:hAnsi="Times"/>
        </w:rPr>
        <w:lastRenderedPageBreak/>
        <w:t xml:space="preserve">A Low-cost Mobile Manipulator for </w:t>
      </w:r>
      <w:r w:rsidRPr="00375F1C">
        <w:rPr>
          <w:rFonts w:ascii="Times" w:hAnsi="Times"/>
        </w:rPr>
        <w:br/>
        <w:t>Industrial and Research Applications</w:t>
      </w:r>
    </w:p>
    <w:p w:rsidR="00116880" w:rsidRDefault="00116880" w:rsidP="00116880">
      <w:pPr>
        <w:spacing w:line="360" w:lineRule="auto"/>
        <w:jc w:val="center"/>
      </w:pPr>
    </w:p>
    <w:p w:rsidR="00116880" w:rsidRDefault="00116880" w:rsidP="00116880">
      <w:pPr>
        <w:spacing w:line="360" w:lineRule="auto"/>
        <w:jc w:val="center"/>
      </w:pPr>
      <w:r>
        <w:t>Abstract</w:t>
      </w:r>
    </w:p>
    <w:p w:rsidR="00116880" w:rsidRDefault="00116880" w:rsidP="00116880">
      <w:pPr>
        <w:spacing w:line="360" w:lineRule="auto"/>
        <w:jc w:val="center"/>
        <w:rPr>
          <w:rFonts w:ascii="Times" w:hAnsi="Times"/>
          <w:caps/>
        </w:rPr>
      </w:pPr>
      <w:proofErr w:type="gramStart"/>
      <w:r>
        <w:t>by</w:t>
      </w:r>
      <w:proofErr w:type="gramEnd"/>
      <w:r>
        <w:br/>
      </w:r>
      <w:r w:rsidRPr="00375F1C">
        <w:rPr>
          <w:rFonts w:ascii="Times" w:hAnsi="Times"/>
          <w:caps/>
        </w:rPr>
        <w:t>Edward Stephen Venator</w:t>
      </w:r>
    </w:p>
    <w:p w:rsidR="00116880" w:rsidRPr="00375F1C" w:rsidRDefault="00116880" w:rsidP="00116880">
      <w:pPr>
        <w:spacing w:line="360" w:lineRule="auto"/>
        <w:jc w:val="center"/>
        <w:rPr>
          <w:rFonts w:ascii="Times" w:hAnsi="Times"/>
          <w:caps/>
        </w:rPr>
      </w:pPr>
    </w:p>
    <w:p w:rsidR="00116880" w:rsidRDefault="00116880" w:rsidP="00116880">
      <w:pPr>
        <w:pStyle w:val="TOC1"/>
      </w:pPr>
      <w:r>
        <w:t>ABBY is a mobile industrial manipulator, a mobile robot equipped with an industrial robotic arm. The goal in creating this robot was to demonstrate that a robust research platform for mobile industrial manipulation can be created quickly at low cost. This goal was achieved by leveraging commercially-available mass produced hardware and open source software.</w:t>
      </w:r>
    </w:p>
    <w:p w:rsidR="00116880" w:rsidRDefault="00116880" w:rsidP="00116880">
      <w:pPr>
        <w:pStyle w:val="TOC1"/>
      </w:pPr>
      <w:r w:rsidRPr="00F66CBB">
        <w:t xml:space="preserve">The resulting mobile manipulator incorporates a suite of commercially-available sensors and processing hardware to enable the robot to operate as an intelligent agent alongside humans. </w:t>
      </w:r>
      <w:r>
        <w:t>The robot demonstrated its abilities by performing simple navigation and manipulation tasks in a laboratory setting, and will soon be</w:t>
      </w:r>
      <w:r w:rsidRPr="00F66CBB">
        <w:t xml:space="preserve"> employed in research on autonomous kitting in industrial environments.</w:t>
      </w:r>
    </w:p>
    <w:p w:rsidR="00021F0A" w:rsidRDefault="00660968">
      <w:pPr>
        <w:pStyle w:val="Heading1"/>
      </w:pPr>
      <w:bookmarkStart w:id="9" w:name="_Toc358269922"/>
      <w:r>
        <w:lastRenderedPageBreak/>
        <w:t>Introduction</w:t>
      </w:r>
      <w:bookmarkEnd w:id="5"/>
      <w:bookmarkEnd w:id="6"/>
      <w:bookmarkEnd w:id="7"/>
      <w:bookmarkEnd w:id="8"/>
      <w:bookmarkEnd w:id="9"/>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Automated vehicles in industry are used to deliver pallets and other goods through factories and warehouse</w:t>
      </w:r>
      <w:r w:rsidR="002F3F95">
        <w:t>s</w:t>
      </w:r>
      <w:r w:rsidR="003669D1">
        <w:t xml:space="preserv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w:t>
      </w:r>
      <w:r w:rsidR="00DD7822">
        <w:t>they can be relocated to rapidly reconfigure the manufacturing cell, just as human workers can be reassigned as demand changes</w:t>
      </w:r>
      <w:r>
        <w:t xml:space="preserve">. In addition, a mobile manipulator can build upon the capabilities of automated vehicles in a factory setting. Whereas automated vehicles must still be loaded and unloaded by human workers, a mobile manipulator can function </w:t>
      </w:r>
      <w:r w:rsidR="00DD7822">
        <w:t>independently</w:t>
      </w:r>
      <w:r>
        <w:t xml:space="preserve"> without human assistance. Conversely, </w:t>
      </w:r>
      <w:r w:rsidR="00454B15">
        <w:t>recent advances in robotics</w:t>
      </w:r>
      <w:r>
        <w:t xml:space="preserve"> allow for closer collaboration than ever before between man and machine. </w:t>
      </w:r>
      <w:r w:rsidR="00454B15">
        <w:t xml:space="preserve">Whereas most industrial robots operate in guarded manufacturing cells, developments in sensing and planning technologies allow robots to operate safely without guards. This opens the door </w:t>
      </w:r>
      <w:r w:rsidR="00454B15">
        <w:lastRenderedPageBreak/>
        <w:t xml:space="preserve">to a mobile industrial robot that can work with human workers as an assistant, rather than a </w:t>
      </w:r>
      <w:r w:rsidR="002F3F95">
        <w:t>tool</w:t>
      </w:r>
      <w:r w:rsidR="00454B15">
        <w:t>.</w:t>
      </w:r>
    </w:p>
    <w:p w:rsidR="000C39CF" w:rsidRDefault="005B060D" w:rsidP="00CA427F">
      <w:r>
        <w:t xml:space="preserve">One </w:t>
      </w:r>
      <w:r w:rsidR="00D27418">
        <w:t xml:space="preserve">of the </w:t>
      </w:r>
      <w:r>
        <w:t>un-automated tasks in factor</w:t>
      </w:r>
      <w:r w:rsidR="00DD7822">
        <w:t>ies</w:t>
      </w:r>
      <w:r>
        <w:t xml:space="preserve">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D27418" w:rsidRDefault="00D27418" w:rsidP="00D27418">
      <w:r>
        <w:t>Currently, there are no low-cost mobile</w:t>
      </w:r>
      <w:r w:rsidRPr="001C3CA9">
        <w:t xml:space="preserve"> </w:t>
      </w:r>
      <w:r>
        <w:t xml:space="preserve">industrial manipulators. The lack of an affordable mobile industrial manipulator hampers researchers, who are often budget-constrained, and industrial </w:t>
      </w:r>
      <w:proofErr w:type="spellStart"/>
      <w:r>
        <w:t>roboticists</w:t>
      </w:r>
      <w:proofErr w:type="spellEnd"/>
      <w:r>
        <w:t xml:space="preserve">, who must justify the cost-effectiveness of the technology they use. In this project, a mobile industrial manipulator was created from commercially available off-the-shelf parts for under $40,000 (See </w:t>
      </w:r>
      <w:r w:rsidR="00521A1E">
        <w:fldChar w:fldCharType="begin"/>
      </w:r>
      <w:r>
        <w:instrText xml:space="preserve"> REF _Ref352755563 \h </w:instrText>
      </w:r>
      <w:r w:rsidR="00521A1E">
        <w:fldChar w:fldCharType="separate"/>
      </w:r>
      <w:r w:rsidR="00116880">
        <w:t>Appendix 1: Bill of Materials</w:t>
      </w:r>
      <w:r w:rsidR="00521A1E">
        <w:fldChar w:fldCharType="end"/>
      </w:r>
      <w:r>
        <w:t>). This is much cheaper than existing mobile manipulators. Unlike experimental hardware, commercially available components are well-tested and exploit economies of scale to reduce costs. As a result, this robot is both robust and affordable.</w:t>
      </w:r>
    </w:p>
    <w:p w:rsidR="00D27418" w:rsidRDefault="00D27418" w:rsidP="00D27418">
      <w:r>
        <w:t xml:space="preserve">This robot, called ABBY, was programmed using open source software, including Robot Operating System (ROS). The use of open source software enabled rapid development of simple mobility, manipulation, perception, and planning abilities. In addition, a new ROS interface for the industrial robotic arm on ABBY was created as part of this project. The ROS interface was the first ROS drive for ABB robotic arms. The code for this interface </w:t>
      </w:r>
      <w:r>
        <w:lastRenderedPageBreak/>
        <w:t>was contributed to the ROS Industrial project, and it serves as the basis of that project's recently-released ABB robotic arm driver.</w:t>
      </w:r>
    </w:p>
    <w:p w:rsidR="0054442C" w:rsidRDefault="0054442C" w:rsidP="00CA427F">
      <w:r>
        <w:t xml:space="preserve">ABBY demonstrated </w:t>
      </w:r>
      <w:r w:rsidR="008A7FA1">
        <w:t xml:space="preserve">the </w:t>
      </w:r>
      <w:r>
        <w:t xml:space="preserve">navigation and manipulation capabilities </w:t>
      </w:r>
      <w:r w:rsidR="008A7FA1">
        <w:t xml:space="preserve">necessary to the kitting task </w:t>
      </w:r>
      <w:r>
        <w:t>by performing simple tasks. The robot can localize accurately within its environment and navigate to a specified position. Presented with manipulable objects on a table, the robot can locate them, pick them up, and store them in an onboard carrier. These tasks are significant because they form the basis of the kitting task. By completing these tasks, the robot has demonstrated the necessary capabilities to perform kitting.</w:t>
      </w:r>
    </w:p>
    <w:p w:rsidR="00060A2F" w:rsidRDefault="00021F0A">
      <w:pPr>
        <w:pStyle w:val="Heading1"/>
      </w:pPr>
      <w:bookmarkStart w:id="10" w:name="_Toc353177958"/>
      <w:bookmarkStart w:id="11" w:name="_Toc352798779"/>
      <w:bookmarkStart w:id="12" w:name="_Toc353440048"/>
      <w:bookmarkStart w:id="13" w:name="_Toc353973871"/>
      <w:bookmarkStart w:id="14" w:name="_Toc358269923"/>
      <w:r>
        <w:lastRenderedPageBreak/>
        <w:t>Industrial Mobile Manipulation</w:t>
      </w:r>
      <w:bookmarkEnd w:id="10"/>
      <w:bookmarkEnd w:id="11"/>
      <w:bookmarkEnd w:id="12"/>
      <w:bookmarkEnd w:id="13"/>
      <w:bookmarkEnd w:id="14"/>
    </w:p>
    <w:p w:rsidR="00060A2F" w:rsidRDefault="00060A2F" w:rsidP="00CA427F">
      <w:r>
        <w:t xml:space="preserve">Mobile industrial robot development began with Automated Guided Vehicles (AGVs). AGVs </w:t>
      </w:r>
      <w:r w:rsidR="00DD7822">
        <w:t>are</w:t>
      </w:r>
      <w:r>
        <w:t xml:space="preserv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521A1E">
        <w:fldChar w:fldCharType="begin"/>
      </w:r>
      <w:r w:rsidR="00534510">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521A1E">
        <w:fldChar w:fldCharType="separate"/>
      </w:r>
      <w:r w:rsidR="0099775E" w:rsidRPr="0099775E">
        <w:t>[1]</w:t>
      </w:r>
      <w:r w:rsidR="00521A1E">
        <w:fldChar w:fldCharType="end"/>
      </w:r>
      <w:r w:rsidR="002D6416">
        <w:t>.</w:t>
      </w:r>
    </w:p>
    <w:p w:rsidR="009D6921" w:rsidRDefault="00060A2F" w:rsidP="00CA427F">
      <w:r>
        <w:t xml:space="preserve">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w:t>
      </w:r>
      <w:r w:rsidR="00DD7822">
        <w:t>the</w:t>
      </w:r>
      <w:r>
        <w:t xml:space="preserve"> AGV from amongst a graph of paths through the factory or warehouse. A single high-level planner may coordinate multiple AGVs to prevent traffi</w:t>
      </w:r>
      <w:r w:rsidR="0099775E">
        <w:t xml:space="preserve">c jams and allocate tasks </w:t>
      </w:r>
      <w:r w:rsidR="00521A1E">
        <w:fldChar w:fldCharType="begin"/>
      </w:r>
      <w:r w:rsidR="00534510">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521A1E">
        <w:fldChar w:fldCharType="separate"/>
      </w:r>
      <w:r w:rsidR="0099775E" w:rsidRPr="0099775E">
        <w:t>[2]</w:t>
      </w:r>
      <w:r w:rsidR="00521A1E">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 xml:space="preserve">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w:t>
      </w:r>
      <w:r w:rsidR="00DD7822">
        <w:t>AGV</w:t>
      </w:r>
      <w:r>
        <w:t xml:space="preserve"> systems are useful for tasks such as pallet transportation, and ma</w:t>
      </w:r>
      <w:r w:rsidR="0099775E">
        <w:t xml:space="preserve">ny such systems are </w:t>
      </w:r>
      <w:r w:rsidR="004C2309">
        <w:t>forklifts</w:t>
      </w:r>
      <w:r w:rsidR="0099775E">
        <w:t xml:space="preserve"> </w:t>
      </w:r>
      <w:r w:rsidR="00521A1E">
        <w:fldChar w:fldCharType="begin"/>
      </w:r>
      <w:r w:rsidR="00534510">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521A1E">
        <w:fldChar w:fldCharType="separate"/>
      </w:r>
      <w:r w:rsidR="0099775E" w:rsidRPr="0099775E">
        <w:t>[3]</w:t>
      </w:r>
      <w:r w:rsidR="00521A1E">
        <w:fldChar w:fldCharType="end"/>
      </w:r>
      <w:r>
        <w:t xml:space="preserve">. However, AGVs are inflexible; they cannot adapt to changing inventory </w:t>
      </w:r>
      <w:r>
        <w:lastRenderedPageBreak/>
        <w:t>organization, changing assembly line configurations, or changes in their environment. An obstacle placed along an AGV path could disable an entire AGV system by creating a bottleneck or blockage.</w:t>
      </w:r>
    </w:p>
    <w:p w:rsidR="00060A2F" w:rsidRDefault="00060A2F" w:rsidP="00CA427F">
      <w:r>
        <w:t xml:space="preserve">Kiva Systems, </w:t>
      </w:r>
      <w:r w:rsidR="00DD7822">
        <w:t xml:space="preserve">a producer of automated inventory systems, </w:t>
      </w:r>
      <w:r>
        <w:t xml:space="preserve">has moved </w:t>
      </w:r>
      <w:r w:rsidR="00DD7822">
        <w:t>beyond</w:t>
      </w:r>
      <w:r>
        <w:t xml:space="preserve"> the AGV paradigm to a smart-warehouse s</w:t>
      </w:r>
      <w:r w:rsidR="0099775E">
        <w:t>ystem</w:t>
      </w:r>
      <w:r w:rsidR="00521A1E">
        <w:fldChar w:fldCharType="begin"/>
      </w:r>
      <w:r w:rsidR="00534510">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521A1E">
        <w:fldChar w:fldCharType="separate"/>
      </w:r>
      <w:r w:rsidR="00DE7A2F" w:rsidRPr="00DE7A2F">
        <w:t>[4]</w:t>
      </w:r>
      <w:r w:rsidR="00521A1E">
        <w:fldChar w:fldCharType="end"/>
      </w:r>
      <w:r w:rsidR="002D6416">
        <w:t>.</w:t>
      </w:r>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w:t>
      </w:r>
      <w:r w:rsidR="00DD7822">
        <w:t>another</w:t>
      </w:r>
      <w:r>
        <w:t xml:space="preserve"> advantage over AGV systems that stem</w:t>
      </w:r>
      <w:r w:rsidR="00DD7822">
        <w:t>s</w:t>
      </w:r>
      <w:r>
        <w:t xml:space="preserve"> from the entire inventory being movable. Namely, the warehouse is constantly being reorganized as it is used</w:t>
      </w:r>
      <w:r w:rsidR="00DD7822">
        <w:t>,</w:t>
      </w:r>
      <w:r>
        <w:t xml:space="preserve"> moving items around to make commonly-needed items more accessible and improve the speed of</w:t>
      </w:r>
      <w:r w:rsidR="00DE7A2F">
        <w:t xml:space="preserve"> the overall system</w:t>
      </w:r>
      <w:r w:rsidR="00521A1E">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521A1E">
        <w:fldChar w:fldCharType="separate"/>
      </w:r>
      <w:r w:rsidR="00DE7A2F" w:rsidRPr="00DE7A2F">
        <w:t>[5]</w:t>
      </w:r>
      <w:r w:rsidR="00521A1E">
        <w:fldChar w:fldCharType="end"/>
      </w:r>
      <w:r w:rsidR="002D6416">
        <w:t>.</w:t>
      </w:r>
      <w:r>
        <w:t xml:space="preserve"> Although the Kiva system does not require </w:t>
      </w:r>
      <w:proofErr w:type="spellStart"/>
      <w:r>
        <w:t>prelaid</w:t>
      </w:r>
      <w:proofErr w:type="spellEnd"/>
      <w:r>
        <w:t xml:space="preserve"> or preplanned</w:t>
      </w:r>
      <w:r w:rsidR="00DD7822">
        <w:t xml:space="preserve"> paths</w:t>
      </w:r>
      <w:r>
        <w:t>,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DD7822" w:rsidRDefault="00060A2F" w:rsidP="00CA427F">
      <w:r>
        <w:t xml:space="preserve">Mobile manipulators have made little headway </w:t>
      </w:r>
      <w:r w:rsidR="002F3F95">
        <w:t>in</w:t>
      </w:r>
      <w:r>
        <w:t xml:space="preserve"> industry, partly because of the rarity an</w:t>
      </w:r>
      <w:r w:rsidR="00DE7A2F">
        <w:t>d cost of mobile manipulators</w:t>
      </w:r>
      <w:r w:rsidR="00521A1E">
        <w:fldChar w:fldCharType="begin"/>
      </w:r>
      <w:r w:rsidR="00534510">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521A1E">
        <w:fldChar w:fldCharType="separate"/>
      </w:r>
      <w:r w:rsidR="00DE7A2F" w:rsidRPr="00DE7A2F">
        <w:t>[6]</w:t>
      </w:r>
      <w:r w:rsidR="00521A1E">
        <w:fldChar w:fldCharType="end"/>
      </w:r>
      <w:r w:rsidR="002D6416">
        <w:t>.</w:t>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r the pharmaceutical industry</w:t>
      </w:r>
      <w:r w:rsidR="00521A1E">
        <w:fldChar w:fldCharType="begin"/>
      </w:r>
      <w:r w:rsidR="00534510">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521A1E">
        <w:fldChar w:fldCharType="separate"/>
      </w:r>
      <w:r w:rsidR="00DE7A2F" w:rsidRPr="00DE7A2F">
        <w:t>[7]</w:t>
      </w:r>
      <w:r w:rsidR="00521A1E">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 xml:space="preserve">’s purpose is to pick from inventory and deliver items </w:t>
      </w:r>
      <w:r w:rsidR="00DD7822">
        <w:t>to assembly stations.</w:t>
      </w:r>
    </w:p>
    <w:p w:rsidR="00060A2F" w:rsidRDefault="00060A2F" w:rsidP="00CA427F">
      <w:r>
        <w:t>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521A1E">
        <w:fldChar w:fldCharType="begin"/>
      </w:r>
      <w:r w:rsidR="00534510">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521A1E">
        <w:fldChar w:fldCharType="separate"/>
      </w:r>
      <w:r w:rsidR="00DE7A2F" w:rsidRPr="00DE7A2F">
        <w:t>[8]</w:t>
      </w:r>
      <w:r w:rsidR="00521A1E">
        <w:fldChar w:fldCharType="end"/>
      </w:r>
      <w:r w:rsidR="002D6416">
        <w:t>.</w:t>
      </w:r>
      <w:r>
        <w:t xml:space="preserve"> It used a Microsoft Kinect, two high resolution cameras, and three LIDAR scanners for perception</w:t>
      </w:r>
      <w:r w:rsidR="00B243E8">
        <w:t>,</w:t>
      </w:r>
      <w:r>
        <w:t xml:space="preserve"> as well as force feedback in its manipulators. This platform was exceptionally capable, but was designed more as a general-purpose mobile manipulator than as an industrial robot. This platform’s price was not listed, but </w:t>
      </w:r>
      <w:r w:rsidR="00DD7822">
        <w:t>is substantially more than the cost of ABBY</w:t>
      </w:r>
      <w:r>
        <w:t xml:space="preserve">. The main focus of the </w:t>
      </w:r>
      <w:r w:rsidR="00DD7822">
        <w:t>project</w:t>
      </w:r>
      <w:r>
        <w:t xml:space="preserve"> was on the development of a software platform for mobile manipulation and on developing new planning methods for the robot’s manipulators.</w:t>
      </w:r>
    </w:p>
    <w:p w:rsidR="00021F0A" w:rsidRDefault="00DD7822">
      <w:pPr>
        <w:pStyle w:val="Heading1"/>
      </w:pPr>
      <w:bookmarkStart w:id="15" w:name="_Toc352798780"/>
      <w:bookmarkStart w:id="16" w:name="_Toc353177959"/>
      <w:bookmarkStart w:id="17" w:name="_Toc353440049"/>
      <w:bookmarkStart w:id="18" w:name="_Toc353973872"/>
      <w:bookmarkStart w:id="19" w:name="_Toc358269924"/>
      <w:r>
        <w:lastRenderedPageBreak/>
        <w:t xml:space="preserve">ABBY—System </w:t>
      </w:r>
      <w:r w:rsidR="00021F0A">
        <w:t>Design</w:t>
      </w:r>
      <w:bookmarkEnd w:id="15"/>
      <w:bookmarkEnd w:id="16"/>
      <w:bookmarkEnd w:id="17"/>
      <w:bookmarkEnd w:id="18"/>
      <w:bookmarkEnd w:id="19"/>
    </w:p>
    <w:p w:rsidR="009662D3" w:rsidRDefault="00C26887" w:rsidP="00CA427F">
      <w:r>
        <w:t>ABBY</w:t>
      </w:r>
      <w:r w:rsidR="00C82D64">
        <w:t>’s design was dictated by several factors. The primary factor in the design was reduction of cost, which was achieved by using materials and components already available in Case Western Reserve University’s Mobile Robotics Lab.</w:t>
      </w:r>
      <w:bookmarkStart w:id="20" w:name="_Toc351468815"/>
    </w:p>
    <w:p w:rsidR="0043354B" w:rsidRDefault="009662D3" w:rsidP="0043354B">
      <w:pPr>
        <w:keepNext/>
      </w:pPr>
      <w:bookmarkStart w:id="21" w:name="_Toc351936148"/>
      <w:r>
        <w:rPr>
          <w:noProof/>
          <w:lang w:bidi="ar-SA"/>
        </w:rPr>
        <w:drawing>
          <wp:inline distT="0" distB="0" distL="0" distR="0" wp14:anchorId="37290E91" wp14:editId="3D209ED4">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21"/>
    </w:p>
    <w:p w:rsidR="009662D3" w:rsidRDefault="0043354B" w:rsidP="0043354B">
      <w:pPr>
        <w:pStyle w:val="Caption"/>
        <w:jc w:val="both"/>
      </w:pPr>
      <w:bookmarkStart w:id="22" w:name="_Toc357772028"/>
      <w:r>
        <w:t xml:space="preserve">Figure </w:t>
      </w:r>
      <w:r w:rsidR="00521A1E">
        <w:fldChar w:fldCharType="begin"/>
      </w:r>
      <w:r w:rsidR="002F3F95">
        <w:instrText xml:space="preserve"> SEQ Figure \* ARABIC </w:instrText>
      </w:r>
      <w:r w:rsidR="00521A1E">
        <w:fldChar w:fldCharType="separate"/>
      </w:r>
      <w:r w:rsidR="00116880">
        <w:rPr>
          <w:noProof/>
        </w:rPr>
        <w:t>1</w:t>
      </w:r>
      <w:r w:rsidR="00521A1E">
        <w:rPr>
          <w:noProof/>
        </w:rPr>
        <w:fldChar w:fldCharType="end"/>
      </w:r>
      <w:r>
        <w:t>:</w:t>
      </w:r>
      <w:r w:rsidRPr="0043354B">
        <w:t xml:space="preserve"> </w:t>
      </w:r>
      <w:r>
        <w:t xml:space="preserve">An annotated rendering of </w:t>
      </w:r>
      <w:r w:rsidR="00DD7822">
        <w:t>ABBY</w:t>
      </w:r>
      <w:r>
        <w:t xml:space="preserve"> showing several major components.</w:t>
      </w:r>
      <w:bookmarkEnd w:id="22"/>
      <w:r w:rsidR="00E23438">
        <w:t xml:space="preserve"> © 2013 IEEE</w:t>
      </w:r>
      <w:r w:rsidR="00534510">
        <w:fldChar w:fldCharType="begin"/>
      </w:r>
      <w:r w:rsidR="00534510">
        <w:instrText xml:space="preserve"> ADDIN ZOTERO_ITEM CSL_CITATION {"citationID":"1cl6h0unhd","properties":{"formattedCitation":"[9]","plainCitation":"[9]"},"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534510">
        <w:fldChar w:fldCharType="separate"/>
      </w:r>
      <w:r w:rsidR="00534510" w:rsidRPr="00534510">
        <w:rPr>
          <w:rFonts w:cs="Times New Roman"/>
        </w:rPr>
        <w:t>[9]</w:t>
      </w:r>
      <w:r w:rsidR="00534510">
        <w:fldChar w:fldCharType="end"/>
      </w:r>
    </w:p>
    <w:p w:rsidR="00C82D64" w:rsidRDefault="00C82D64">
      <w:pPr>
        <w:pStyle w:val="Heading2"/>
      </w:pPr>
      <w:bookmarkStart w:id="23" w:name="_Toc353177960"/>
      <w:bookmarkStart w:id="24" w:name="_Toc352798781"/>
      <w:bookmarkStart w:id="25" w:name="_Toc353440051"/>
      <w:bookmarkStart w:id="26" w:name="_Toc353973873"/>
      <w:bookmarkStart w:id="27" w:name="_Toc358269925"/>
      <w:r>
        <w:t>Invacare Ranger Wheelchair Base</w:t>
      </w:r>
      <w:bookmarkEnd w:id="20"/>
      <w:bookmarkEnd w:id="23"/>
      <w:bookmarkEnd w:id="24"/>
      <w:bookmarkEnd w:id="25"/>
      <w:bookmarkEnd w:id="26"/>
      <w:bookmarkEnd w:id="27"/>
    </w:p>
    <w:p w:rsidR="00C82D64" w:rsidRDefault="00C82D64" w:rsidP="00114619">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w:t>
      </w:r>
      <w:r>
        <w:lastRenderedPageBreak/>
        <w:t>motor geared for a maximum speed of 5 miles per hour (2.24 m/sec)</w:t>
      </w:r>
      <w:r w:rsidR="00521A1E">
        <w:fldChar w:fldCharType="begin"/>
      </w:r>
      <w:r w:rsidR="00534510">
        <w:instrText xml:space="preserve"> ADDIN ZOTERO_ITEM CSL_CITATION {"citationID":"1201frg70m","properties":{"formattedCitation":"[10]","plainCitation":"[10]"},"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521A1E">
        <w:fldChar w:fldCharType="separate"/>
      </w:r>
      <w:r w:rsidR="00534510" w:rsidRPr="00534510">
        <w:t>[10]</w:t>
      </w:r>
      <w:r w:rsidR="00521A1E">
        <w:fldChar w:fldCharType="end"/>
      </w:r>
      <w:r>
        <w:t>. Because of the configuration of the robot’s wheels, it can spin on its own axis and drive forward and backward. It cannot move sideways.</w:t>
      </w:r>
    </w:p>
    <w:p w:rsidR="00E44F80" w:rsidRDefault="00E44F80" w:rsidP="00E44F80">
      <w:r>
        <w:t xml:space="preserve">The Invacare motor control electronics have been replaced with a Sabertooth 2x50 dual brushed DC motor controller.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ency stop circuit described in Section </w:t>
      </w:r>
      <w:r w:rsidR="00521A1E">
        <w:fldChar w:fldCharType="begin"/>
      </w:r>
      <w:r>
        <w:instrText xml:space="preserve"> REF _Ref353952281 \r \h </w:instrText>
      </w:r>
      <w:r w:rsidR="00521A1E">
        <w:fldChar w:fldCharType="separate"/>
      </w:r>
      <w:r w:rsidR="00116880">
        <w:t>5.2</w:t>
      </w:r>
      <w:r w:rsidR="00521A1E">
        <w:fldChar w:fldCharType="end"/>
      </w:r>
      <w:r>
        <w:t>.</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rsidR="000E1257">
        <w:t xml:space="preserve"> on tile floor</w:t>
      </w:r>
      <w:r>
        <w:t>. The same test was performed using constant rotational accelerations. From these tests, the maximum rotational acc</w:t>
      </w:r>
      <w:r w:rsidR="00244465">
        <w:t>eleration was determined to be about 0.1 rad/sec</w:t>
      </w:r>
      <w:r w:rsidR="00244465">
        <w:rPr>
          <w:vertAlign w:val="superscript"/>
        </w:rPr>
        <w:t>2</w:t>
      </w:r>
      <w:r w:rsidR="000E1257">
        <w:t xml:space="preserve"> on tile floor</w:t>
      </w:r>
      <w:r>
        <w:t>.</w:t>
      </w:r>
    </w:p>
    <w:p w:rsidR="00C82D64" w:rsidRDefault="00C82D64">
      <w:pPr>
        <w:pStyle w:val="Heading2"/>
      </w:pPr>
      <w:bookmarkStart w:id="28" w:name="_Toc351468816"/>
      <w:bookmarkStart w:id="29" w:name="_Toc353177961"/>
      <w:bookmarkStart w:id="30" w:name="_Toc352798782"/>
      <w:bookmarkStart w:id="31" w:name="_Toc353440052"/>
      <w:bookmarkStart w:id="32" w:name="_Toc353973874"/>
      <w:bookmarkStart w:id="33" w:name="_Toc358269926"/>
      <w:r>
        <w:t>ABB IRB-120 Robotic Arm</w:t>
      </w:r>
      <w:bookmarkEnd w:id="28"/>
      <w:bookmarkEnd w:id="29"/>
      <w:bookmarkEnd w:id="30"/>
      <w:bookmarkEnd w:id="31"/>
      <w:bookmarkEnd w:id="32"/>
      <w:bookmarkEnd w:id="33"/>
    </w:p>
    <w:p w:rsidR="00C82D64" w:rsidRDefault="00C82D64" w:rsidP="00CA427F">
      <w:r>
        <w:t>The manipulator on the robot is an ABB IRB-120 industrial robotic arm</w:t>
      </w:r>
      <w:r w:rsidR="00521A1E">
        <w:fldChar w:fldCharType="begin"/>
      </w:r>
      <w:r w:rsidR="00534510">
        <w:instrText xml:space="preserve"> ADDIN ZOTERO_ITEM CSL_CITATION {"citationID":"pnd91ia1k","properties":{"formattedCitation":"[11]","plainCitation":"[11]"},"citationItems":[{"id":3,"uris":["http://zotero.org/users/1284010/items/2GIR9Q2I"],"uri":["http://zotero.org/users/1284010/items/2GIR9Q2I"],"itemData":{"id":3,"type":"article","title":"Product Specifications - IRB 120","publisher":"ABB","language":"English","issued":{"date-parts":[["2010"]]},"accessed":{"date-parts":[["2013",2,13]]}}}],"schema":"https://github.com/citation-style-language/schema/raw/master/csl-citation.json"} </w:instrText>
      </w:r>
      <w:r w:rsidR="00521A1E">
        <w:fldChar w:fldCharType="separate"/>
      </w:r>
      <w:r w:rsidR="00534510" w:rsidRPr="00534510">
        <w:t>[11]</w:t>
      </w:r>
      <w:r w:rsidR="00521A1E">
        <w:fldChar w:fldCharType="end"/>
      </w:r>
      <w:r>
        <w:t xml:space="preserve">. The IRB-120 is a six-axis robotic arm with a spherical wrist. It has a tool flange that allows for the mounting of end effectors as well as pneumatic and electrical connections near the tool flange to connect sensors and actuators to the arm. The IRB-120 is ABB’s smallest </w:t>
      </w:r>
      <w:r>
        <w:lastRenderedPageBreak/>
        <w:t xml:space="preserve">robotic arm, with a 580 mm reach and a payload capacity of 3 kg. The arm itself weighs 25 kg and </w:t>
      </w:r>
      <w:r w:rsidR="00B243E8">
        <w:t>is</w:t>
      </w:r>
      <w:r>
        <w:t xml:space="preserve"> mounted to the extreme front of the robot, which means its weight exerts a large moment on the robot. This was a serious consideration in the placement of the robot’s center of mass. </w:t>
      </w:r>
      <w:r w:rsidR="00E44F80">
        <w:t>The arm</w:t>
      </w:r>
      <w:r>
        <w:t xml:space="preserve">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w:t>
      </w:r>
      <w:r w:rsidR="00521A1E">
        <w:fldChar w:fldCharType="begin"/>
      </w:r>
      <w:r w:rsidR="00534510">
        <w:instrText xml:space="preserve"> ADDIN ZOTERO_ITEM CSL_CITATION {"citationID":"1c14mfpbo2","properties":{"formattedCitation":"[11]","plainCitation":"[11]"},"citationItems":[{"id":3,"uris":["http://zotero.org/users/1284010/items/2GIR9Q2I"],"uri":["http://zotero.org/users/1284010/items/2GIR9Q2I"],"itemData":{"id":3,"type":"article","title":"Product Specifications - IRB 120","publisher":"ABB","language":"English","issued":{"date-parts":[["2010"]]},"accessed":{"date-parts":[["2013",2,13]]}}}],"schema":"https://github.com/citation-style-language/schema/raw/master/csl-citation.json"} </w:instrText>
      </w:r>
      <w:r w:rsidR="00521A1E">
        <w:fldChar w:fldCharType="separate"/>
      </w:r>
      <w:r w:rsidR="00534510" w:rsidRPr="00534510">
        <w:t>[11]</w:t>
      </w:r>
      <w:r w:rsidR="00521A1E">
        <w:fldChar w:fldCharType="end"/>
      </w:r>
      <w:r>
        <w:t xml:space="preserve">. The arm’s position is controlled by an ABB IRC5 Compact robot controller, which is in turn commanded </w:t>
      </w:r>
      <w:r w:rsidR="00E44F80">
        <w:t>through the</w:t>
      </w:r>
      <w:r>
        <w:t xml:space="preserve"> ROS Industrial interface. The details of this control structure are described</w:t>
      </w:r>
      <w:r w:rsidR="00E44F80">
        <w:t xml:space="preserve"> in Section </w:t>
      </w:r>
      <w:r w:rsidR="00521A1E">
        <w:fldChar w:fldCharType="begin"/>
      </w:r>
      <w:r w:rsidR="00E44F80">
        <w:instrText xml:space="preserve"> REF _Ref353952320 \r \h </w:instrText>
      </w:r>
      <w:r w:rsidR="00521A1E">
        <w:fldChar w:fldCharType="separate"/>
      </w:r>
      <w:r w:rsidR="00116880">
        <w:t>3.9</w:t>
      </w:r>
      <w:r w:rsidR="00521A1E">
        <w:fldChar w:fldCharType="end"/>
      </w:r>
      <w:r>
        <w:t>.</w:t>
      </w:r>
    </w:p>
    <w:p w:rsidR="00C82D64" w:rsidRDefault="00C82D64">
      <w:pPr>
        <w:pStyle w:val="Heading2"/>
      </w:pPr>
      <w:bookmarkStart w:id="34" w:name="_Toc351468817"/>
      <w:bookmarkStart w:id="35" w:name="_Toc353177962"/>
      <w:bookmarkStart w:id="36" w:name="_Toc352798783"/>
      <w:bookmarkStart w:id="37" w:name="_Toc353440053"/>
      <w:bookmarkStart w:id="38" w:name="_Toc353973875"/>
      <w:bookmarkStart w:id="39" w:name="_Toc358269927"/>
      <w:r>
        <w:t>End Effector</w:t>
      </w:r>
      <w:bookmarkEnd w:id="34"/>
      <w:bookmarkEnd w:id="35"/>
      <w:bookmarkEnd w:id="36"/>
      <w:bookmarkEnd w:id="37"/>
      <w:bookmarkEnd w:id="38"/>
      <w:bookmarkEnd w:id="39"/>
    </w:p>
    <w:p w:rsidR="00C82D64" w:rsidRDefault="00C82D64" w:rsidP="00CA427F">
      <w:r>
        <w:t xml:space="preserve">There are many types of grippers and graspers used with industrial robots. </w:t>
      </w:r>
      <w:r w:rsidR="00E44F80">
        <w:t>Some</w:t>
      </w:r>
      <w:r>
        <w:t xml:space="preserve"> are purpose-built fixtures for holding specific parts. </w:t>
      </w:r>
      <w:r w:rsidR="00E44F80">
        <w:t>Other</w:t>
      </w:r>
      <w:r>
        <w:t xml:space="preserve"> grippers use suction to be able to quickly pick up light objects such as electronic components. Still others use dexterous fingers to be able to securely pick up and manipulate objects of different shapes and sizes. This robot uses one of the simplest gripper types, a two-position parallel plate gripper.</w:t>
      </w:r>
    </w:p>
    <w:p w:rsidR="00C82D64" w:rsidRDefault="007229EA" w:rsidP="00CA427F">
      <w:r>
        <w:lastRenderedPageBreak/>
        <w:t>The gripper was primarily chosen based on cost and availability</w:t>
      </w:r>
      <w:r w:rsidR="00C82D64">
        <w:t xml:space="preserve">. A dexterous grasper like the </w:t>
      </w:r>
      <w:proofErr w:type="spellStart"/>
      <w:r w:rsidR="00C82D64">
        <w:t>BarrettHand</w:t>
      </w:r>
      <w:proofErr w:type="spellEnd"/>
      <w:r w:rsidR="00C82D64">
        <w:t xml:space="preserve"> costs about $30k, which would nearly double the cost of this robot. The pneumatically-actuated parallel plate gripper has only two positions (open and closed), and is simply and cheaply constructed from aluminum and a single double-throw pneumatic piston. When open, the gap between the jaws is </w:t>
      </w:r>
      <w:r w:rsidR="00861585">
        <w:t>53</w:t>
      </w:r>
      <w:r w:rsidR="00C82D64">
        <w:t xml:space="preserve"> millimeters, and when closed the gap is </w:t>
      </w:r>
      <w:r w:rsidR="00861585">
        <w:t>35</w:t>
      </w:r>
      <w:r w:rsidR="00C82D64">
        <w:t xml:space="preserve"> millimeters.</w:t>
      </w:r>
      <w:r w:rsidR="00861585">
        <w:t xml:space="preserve"> The insides of the jaws are lined with high-friction conveyor belt material.</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compressor. The compressor is turned on and off by an Innovation First Spike relay, which is controlled by </w:t>
      </w:r>
      <w:r w:rsidR="00861585">
        <w:t xml:space="preserve">a </w:t>
      </w:r>
      <w:r>
        <w:t xml:space="preserve">digital pressure switch calibrated to </w:t>
      </w:r>
      <w:r w:rsidR="00E44F80">
        <w:t>turn the compressor on</w:t>
      </w:r>
      <w:r>
        <w:t xml:space="preserve"> at 690 </w:t>
      </w:r>
      <w:proofErr w:type="spellStart"/>
      <w:r>
        <w:t>kPa</w:t>
      </w:r>
      <w:proofErr w:type="spellEnd"/>
      <w:r>
        <w:t xml:space="preserve"> and </w:t>
      </w:r>
      <w:r w:rsidR="00E44F80">
        <w:t>turn it off</w:t>
      </w:r>
      <w:r>
        <w:t xml:space="preserve"> at 825 </w:t>
      </w:r>
      <w:proofErr w:type="spellStart"/>
      <w:r>
        <w:t>kPa</w:t>
      </w:r>
      <w:proofErr w:type="spellEnd"/>
      <w:r>
        <w:t>. This control circuit can be seen in the power distribution diagram in</w:t>
      </w:r>
      <w:r w:rsidR="000E652D">
        <w:t xml:space="preserve"> </w:t>
      </w:r>
      <w:r w:rsidR="00521A1E">
        <w:fldChar w:fldCharType="begin"/>
      </w:r>
      <w:r w:rsidR="000E652D">
        <w:instrText xml:space="preserve"> REF _Ref351926554 \h </w:instrText>
      </w:r>
      <w:r w:rsidR="00521A1E">
        <w:fldChar w:fldCharType="separate"/>
      </w:r>
      <w:r w:rsidR="00116880">
        <w:t xml:space="preserve">Figure </w:t>
      </w:r>
      <w:r w:rsidR="00116880">
        <w:rPr>
          <w:noProof/>
        </w:rPr>
        <w:t>4</w:t>
      </w:r>
      <w:r w:rsidR="00521A1E">
        <w:fldChar w:fldCharType="end"/>
      </w:r>
      <w:r>
        <w:t>. Th</w:t>
      </w:r>
      <w:r w:rsidR="003142FC">
        <w:t>e</w:t>
      </w:r>
      <w:r>
        <w:t xml:space="preserve">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regulator</w:t>
      </w:r>
      <w:r w:rsidR="003142FC">
        <w:t>,</w:t>
      </w:r>
      <w:r>
        <w:t xml:space="preserve"> and the outlets are connected to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w:t>
      </w:r>
      <w:r w:rsidR="00E44F80">
        <w:t>a</w:t>
      </w:r>
      <w:r>
        <w:t xml:space="preserve"> solenoid coil. </w:t>
      </w:r>
      <w:r w:rsidR="003142FC">
        <w:t xml:space="preserve">The solenoid coil </w:t>
      </w:r>
      <w:r w:rsidR="00E44F80">
        <w:t>is</w:t>
      </w:r>
      <w:r w:rsidR="003142FC">
        <w:t xml:space="preserve"> controlled</w:t>
      </w:r>
      <w:r>
        <w:t xml:space="preserve"> by a custom circuit based on an Arduino microprocesso</w:t>
      </w:r>
      <w:r w:rsidR="00244465">
        <w:t>r development kit, as shown in</w:t>
      </w:r>
      <w:r w:rsidR="00A77258">
        <w:t xml:space="preserve"> </w:t>
      </w:r>
      <w:r w:rsidR="00521A1E">
        <w:fldChar w:fldCharType="begin"/>
      </w:r>
      <w:r w:rsidR="002F3F95">
        <w:instrText xml:space="preserve"> REF _Ref353778933 </w:instrText>
      </w:r>
      <w:r w:rsidR="00521A1E">
        <w:fldChar w:fldCharType="separate"/>
      </w:r>
      <w:r w:rsidR="00116880">
        <w:t xml:space="preserve">Figure </w:t>
      </w:r>
      <w:r w:rsidR="00116880">
        <w:rPr>
          <w:noProof/>
        </w:rPr>
        <w:t>2</w:t>
      </w:r>
      <w:r w:rsidR="00521A1E">
        <w:rPr>
          <w:noProof/>
        </w:rPr>
        <w:fldChar w:fldCharType="end"/>
      </w:r>
      <w:r>
        <w:t>.</w:t>
      </w:r>
    </w:p>
    <w:p w:rsidR="00A04AF9" w:rsidRDefault="001A39F4" w:rsidP="001A39F4">
      <w:r>
        <w:t xml:space="preserve">Although the gripper has only two positions, the pneumatic nature of the system makes the gripper jaws back-drivable, with a constant gripping force proportional to the </w:t>
      </w:r>
      <w:r>
        <w:lastRenderedPageBreak/>
        <w:t xml:space="preserve">working pressure of the pneumatic system, which was set by the pneumatic system’s adjustable regulator to 275 </w:t>
      </w:r>
      <w:proofErr w:type="spellStart"/>
      <w:r>
        <w:t>kPa</w:t>
      </w:r>
      <w:proofErr w:type="spellEnd"/>
      <w:r>
        <w:t xml:space="preserve">. The regulator can be set to any pressure up to the system’s maximum pressure of 825 </w:t>
      </w:r>
      <w:proofErr w:type="spellStart"/>
      <w:r>
        <w:t>kPa</w:t>
      </w:r>
      <w:proofErr w:type="spellEnd"/>
      <w:r>
        <w:t xml:space="preserve">. The </w:t>
      </w:r>
      <w:r w:rsidR="008B7744">
        <w:t>working pressure</w:t>
      </w:r>
      <w:r>
        <w:t xml:space="preserve"> was chosen so that the gripping force would be great enough to ensure a strong grasp on manipulated objects without being so great as to damage them.</w:t>
      </w:r>
      <w:bookmarkStart w:id="40" w:name="_Toc3354004521"/>
      <w:bookmarkStart w:id="41" w:name="_Toc335400452"/>
      <w:bookmarkEnd w:id="40"/>
      <w:bookmarkEnd w:id="41"/>
      <w:r w:rsidR="00BB3B4D">
        <w:rPr>
          <w:noProof/>
        </w:rPr>
        <w:pict>
          <v:shapetype id="_x0000_t202" coordsize="21600,21600" o:spt="202" path="m,l,21600r21600,l21600,xe">
            <v:stroke joinstyle="miter"/>
            <v:path gradientshapeok="t" o:connecttype="rect"/>
          </v:shapetype>
          <v:shape id="_x0000_s1031" type="#_x0000_t202" style="position:absolute;left:0;text-align:left;margin-left:.5pt;margin-top:270.9pt;width:432.3pt;height:.05pt;z-index:251660288;mso-position-horizontal-relative:text;mso-position-vertical-relative:text" stroked="f">
            <v:textbox style="mso-next-textbox:#_x0000_s1031;mso-fit-shape-to-text:t" inset="0,0,0,0">
              <w:txbxContent>
                <w:p w:rsidR="0054442C" w:rsidRPr="002D3390" w:rsidRDefault="0054442C" w:rsidP="00A77258">
                  <w:pPr>
                    <w:pStyle w:val="Caption"/>
                    <w:rPr>
                      <w:rFonts w:cs="Times New Roman"/>
                    </w:rPr>
                  </w:pPr>
                  <w:bookmarkStart w:id="42" w:name="_Ref353778933"/>
                  <w:bookmarkStart w:id="43" w:name="_Toc357772029"/>
                  <w:r>
                    <w:t xml:space="preserve">Figure </w:t>
                  </w:r>
                  <w:r w:rsidR="00BB3B4D">
                    <w:fldChar w:fldCharType="begin"/>
                  </w:r>
                  <w:r w:rsidR="00BB3B4D">
                    <w:instrText xml:space="preserve"> SEQ Figure \* ARABIC </w:instrText>
                  </w:r>
                  <w:r w:rsidR="00BB3B4D">
                    <w:fldChar w:fldCharType="separate"/>
                  </w:r>
                  <w:r>
                    <w:rPr>
                      <w:noProof/>
                    </w:rPr>
                    <w:t>2</w:t>
                  </w:r>
                  <w:r w:rsidR="00BB3B4D">
                    <w:rPr>
                      <w:noProof/>
                    </w:rPr>
                    <w:fldChar w:fldCharType="end"/>
                  </w:r>
                  <w:bookmarkEnd w:id="42"/>
                  <w:r w:rsidRPr="00A77258">
                    <w:t xml:space="preserve"> </w:t>
                  </w:r>
                  <w:bookmarkStart w:id="44" w:name="_Toc353951461"/>
                  <w:proofErr w:type="gramStart"/>
                  <w:r>
                    <w:t>The</w:t>
                  </w:r>
                  <w:proofErr w:type="gramEnd"/>
                  <w:r>
                    <w:t xml:space="preserve"> electrical circuit to control the </w:t>
                  </w:r>
                  <w:r w:rsidRPr="00244465">
                    <w:t>pneumatic</w:t>
                  </w:r>
                  <w:r>
                    <w:t xml:space="preserve"> gripper</w:t>
                  </w:r>
                  <w:bookmarkEnd w:id="44"/>
                  <w:r>
                    <w:t xml:space="preserve"> using an Arduino microcontroller and a pneumatic solenoid valve.</w:t>
                  </w:r>
                  <w:bookmarkEnd w:id="43"/>
                </w:p>
              </w:txbxContent>
            </v:textbox>
            <w10:wrap type="topAndBottom"/>
          </v:shape>
        </w:pict>
      </w:r>
    </w:p>
    <w:p w:rsidR="00C82D64" w:rsidRDefault="00E44F80">
      <w:pPr>
        <w:pStyle w:val="Heading2"/>
      </w:pPr>
      <w:bookmarkStart w:id="45" w:name="_Toc351468818"/>
      <w:bookmarkStart w:id="46" w:name="_Toc353177963"/>
      <w:bookmarkStart w:id="47" w:name="_Toc352798784"/>
      <w:bookmarkStart w:id="48" w:name="_Toc353440054"/>
      <w:bookmarkStart w:id="49" w:name="_Toc358269928"/>
      <w:r>
        <w:rPr>
          <w:noProof/>
          <w:lang w:bidi="ar-SA"/>
        </w:rPr>
        <w:drawing>
          <wp:anchor distT="0" distB="0" distL="114300" distR="114300" simplePos="0" relativeHeight="251658240" behindDoc="0" locked="0" layoutInCell="1" allowOverlap="1" wp14:anchorId="2779EFCD" wp14:editId="0BF15B93">
            <wp:simplePos x="0" y="0"/>
            <wp:positionH relativeFrom="page">
              <wp:posOffset>1377950</wp:posOffset>
            </wp:positionH>
            <wp:positionV relativeFrom="page">
              <wp:posOffset>1014730</wp:posOffset>
            </wp:positionV>
            <wp:extent cx="5490210" cy="3181350"/>
            <wp:effectExtent l="19050" t="0" r="0" b="0"/>
            <wp:wrapTopAndBottom/>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a:blip r:embed="rId15" cstate="print"/>
                    <a:stretch>
                      <a:fillRect/>
                    </a:stretch>
                  </pic:blipFill>
                  <pic:spPr bwMode="auto">
                    <a:xfrm>
                      <a:off x="0" y="0"/>
                      <a:ext cx="5490210" cy="3181350"/>
                    </a:xfrm>
                    <a:prstGeom prst="rect">
                      <a:avLst/>
                    </a:prstGeom>
                    <a:ln>
                      <a:noFill/>
                    </a:ln>
                    <a:extLst>
                      <a:ext uri="{53640926-AAD7-44D8-BBD7-CCE9431645EC}">
                        <a14:shadowObscured xmlns:a14="http://schemas.microsoft.com/office/drawing/2010/main"/>
                      </a:ext>
                    </a:extLst>
                  </pic:spPr>
                </pic:pic>
              </a:graphicData>
            </a:graphic>
          </wp:anchor>
        </w:drawing>
      </w:r>
      <w:bookmarkStart w:id="50" w:name="_Toc353973876"/>
      <w:r w:rsidR="00C82D64">
        <w:t>Custom Frame Design</w:t>
      </w:r>
      <w:bookmarkEnd w:id="45"/>
      <w:bookmarkEnd w:id="46"/>
      <w:bookmarkEnd w:id="47"/>
      <w:bookmarkEnd w:id="48"/>
      <w:bookmarkEnd w:id="49"/>
      <w:bookmarkEnd w:id="50"/>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w:t>
      </w:r>
      <w:r w:rsidR="008B7744">
        <w:t>Bosch rail is an extruded aluminum product with T-slots running the length of the rail. It</w:t>
      </w:r>
      <w:r>
        <w:t xml:space="preserve"> has several features that make it a good choice for </w:t>
      </w:r>
      <w:r>
        <w:lastRenderedPageBreak/>
        <w:t xml:space="preserve">a prototype robot. </w:t>
      </w:r>
      <w:r w:rsidR="008B7744">
        <w:t xml:space="preserve">Because Bosch rail is aluminum, it is easy to machine, but strong and relatively light. </w:t>
      </w:r>
      <w:r>
        <w:t xml:space="preserve">Because T-slots do not require holes to be drilled in the rail for mounting, </w:t>
      </w:r>
      <w:r w:rsidR="008B7744">
        <w:t xml:space="preserve">the robot can be easily reconfigured without </w:t>
      </w:r>
      <w:proofErr w:type="spellStart"/>
      <w:r w:rsidR="008B7744">
        <w:t>remachining</w:t>
      </w:r>
      <w:proofErr w:type="spellEnd"/>
      <w:r w:rsidR="008B7744">
        <w:t xml:space="preserve"> frame members</w:t>
      </w:r>
      <w:r>
        <w:t xml:space="preserve">. </w:t>
      </w:r>
      <w:r w:rsidR="00C55C0D">
        <w:t xml:space="preserve">However, heavy objects mounted to vertical rails, such as the arm, may slip if the bolts are not very tight. </w:t>
      </w:r>
    </w:p>
    <w:p w:rsidR="00A04AF9" w:rsidRDefault="009D23E7" w:rsidP="00AA29F9">
      <w:pPr>
        <w:keepNext/>
        <w:jc w:val="center"/>
      </w:pPr>
      <w:r>
        <w:rPr>
          <w:noProof/>
          <w:lang w:bidi="ar-SA"/>
        </w:rPr>
        <w:drawing>
          <wp:inline distT="0" distB="0" distL="0" distR="0" wp14:anchorId="4552D08C" wp14:editId="151762E7">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51" w:name="_Toc357772030"/>
      <w:r>
        <w:t xml:space="preserve">Figure </w:t>
      </w:r>
      <w:r w:rsidR="00521A1E">
        <w:fldChar w:fldCharType="begin"/>
      </w:r>
      <w:r w:rsidR="002F3F95">
        <w:instrText xml:space="preserve"> SEQ Figure \* ARABIC </w:instrText>
      </w:r>
      <w:r w:rsidR="00521A1E">
        <w:fldChar w:fldCharType="separate"/>
      </w:r>
      <w:r w:rsidR="00116880">
        <w:rPr>
          <w:noProof/>
        </w:rPr>
        <w:t>3</w:t>
      </w:r>
      <w:r w:rsidR="00521A1E">
        <w:rPr>
          <w:noProof/>
        </w:rPr>
        <w:fldChar w:fldCharType="end"/>
      </w:r>
      <w:r>
        <w:t>: ABBY, a mobile industrial manipulator.</w:t>
      </w:r>
      <w:bookmarkEnd w:id="51"/>
      <w:r w:rsidR="00E23438">
        <w:t xml:space="preserve"> © 2013 IEEE</w:t>
      </w:r>
      <w:r w:rsidR="00534510">
        <w:fldChar w:fldCharType="begin"/>
      </w:r>
      <w:r w:rsidR="00534510">
        <w:instrText xml:space="preserve"> ADDIN ZOTERO_ITEM CSL_CITATION {"citationID":"78vk92324","properties":{"formattedCitation":"[9]","plainCitation":"[9]"},"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534510">
        <w:fldChar w:fldCharType="separate"/>
      </w:r>
      <w:r w:rsidR="00534510" w:rsidRPr="00534510">
        <w:rPr>
          <w:rFonts w:cs="Times New Roman"/>
        </w:rPr>
        <w:t>[9]</w:t>
      </w:r>
      <w:r w:rsidR="00534510">
        <w:fldChar w:fldCharType="end"/>
      </w:r>
    </w:p>
    <w:p w:rsidR="00C82D64" w:rsidRDefault="00C82D64" w:rsidP="00CA427F">
      <w:r>
        <w:t xml:space="preserve">The frame </w:t>
      </w:r>
      <w:r w:rsidR="008B7744">
        <w:t xml:space="preserve">is </w:t>
      </w:r>
      <w:r w:rsidR="004C2309">
        <w:t>designed</w:t>
      </w:r>
      <w:r>
        <w:t xml:space="preserve"> to hold the IRC5 Compact robot controller and the assorted power and control electronics of the robot. The IRC5 is large (480mm x 580mm x 258mm) and heavy (28.5kg), and it dominates the robot frame. </w:t>
      </w:r>
      <w:r w:rsidR="008B7744">
        <w:t>The</w:t>
      </w:r>
      <w:r>
        <w:t xml:space="preserve"> robot frame was meticulously </w:t>
      </w:r>
      <w:r>
        <w:lastRenderedPageBreak/>
        <w:t>designed in 3D CAD software to place the center of mass as close to the center of the robot volume as possible</w:t>
      </w:r>
      <w:r w:rsidR="008B7744">
        <w:t xml:space="preserve"> to prevent tipping</w:t>
      </w:r>
      <w:r>
        <w:t>.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8B7744" w:rsidRDefault="008B7744" w:rsidP="008B7744">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the Kinect camera and allows the </w:t>
      </w:r>
      <w:proofErr w:type="spellStart"/>
      <w:r>
        <w:t>WiFi</w:t>
      </w:r>
      <w:proofErr w:type="spellEnd"/>
      <w:r>
        <w:t xml:space="preserve"> router to be mounted far away from possible interference from other electronics.</w:t>
      </w:r>
    </w:p>
    <w:p w:rsidR="008B774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w:t>
      </w:r>
      <w:r w:rsidR="008B7744">
        <w:t>This keeps</w:t>
      </w:r>
      <w:r>
        <w:t xml:space="preserve"> the electronics safe from collisions</w:t>
      </w:r>
      <w:r w:rsidR="00C55C0D">
        <w:t>,</w:t>
      </w:r>
      <w:r>
        <w:t xml:space="preserve"> and the mass of the heavy power electronics is kept low to the ground.</w:t>
      </w:r>
      <w:r w:rsidR="00AA29F9">
        <w:t xml:space="preserve"> </w:t>
      </w:r>
      <w:r>
        <w:t xml:space="preserve">Although this design is advantageous in terms of keeping the robot’s overall volume small and the robot’s </w:t>
      </w:r>
      <w:r>
        <w:lastRenderedPageBreak/>
        <w:t xml:space="preserve">center of mass low, it is not user-friendly in the </w:t>
      </w:r>
      <w:r w:rsidR="003142FC">
        <w:t xml:space="preserve">rare </w:t>
      </w:r>
      <w:r>
        <w:t xml:space="preserve">event that </w:t>
      </w:r>
      <w:r w:rsidR="003142FC">
        <w:t>th</w:t>
      </w:r>
      <w:r w:rsidR="008B7744">
        <w:t>ese components require service.</w:t>
      </w:r>
    </w:p>
    <w:p w:rsidR="00C82D64" w:rsidRDefault="00C82D64" w:rsidP="00CA427F">
      <w:r>
        <w:t>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pPr>
        <w:pStyle w:val="Heading2"/>
      </w:pPr>
      <w:bookmarkStart w:id="52" w:name="_Toc351468819"/>
      <w:bookmarkStart w:id="53" w:name="_Toc353177964"/>
      <w:bookmarkStart w:id="54" w:name="_Toc352798785"/>
      <w:bookmarkStart w:id="55" w:name="_Toc353440055"/>
      <w:bookmarkStart w:id="56" w:name="_Toc353973877"/>
      <w:bookmarkStart w:id="57" w:name="_Toc358269929"/>
      <w:r>
        <w:t>Power</w:t>
      </w:r>
      <w:bookmarkEnd w:id="52"/>
      <w:bookmarkEnd w:id="53"/>
      <w:bookmarkEnd w:id="54"/>
      <w:bookmarkEnd w:id="55"/>
      <w:bookmarkEnd w:id="56"/>
      <w:bookmarkEnd w:id="57"/>
    </w:p>
    <w:p w:rsidR="00FD7709" w:rsidRDefault="00FD7709" w:rsidP="00CA427F">
      <w:r>
        <w:rPr>
          <w:noProof/>
          <w:lang w:bidi="ar-SA"/>
        </w:rPr>
        <w:drawing>
          <wp:inline distT="0" distB="0" distL="0" distR="0" wp14:anchorId="3D39FBCE" wp14:editId="747DD70A">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7" cstate="print"/>
                    <a:stretch>
                      <a:fillRect/>
                    </a:stretch>
                  </pic:blipFill>
                  <pic:spPr bwMode="auto">
                    <a:xfrm>
                      <a:off x="0" y="0"/>
                      <a:ext cx="5486400" cy="3552824"/>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CA427F">
      <w:pPr>
        <w:pStyle w:val="Caption"/>
      </w:pPr>
      <w:bookmarkStart w:id="58" w:name="_Ref351926554"/>
      <w:bookmarkStart w:id="59" w:name="_Toc351997938"/>
      <w:bookmarkStart w:id="60" w:name="_Toc353178055"/>
      <w:bookmarkStart w:id="61" w:name="_Toc353440139"/>
      <w:bookmarkStart w:id="62" w:name="_Toc357772031"/>
      <w:r>
        <w:t xml:space="preserve">Figure </w:t>
      </w:r>
      <w:r w:rsidR="00521A1E">
        <w:fldChar w:fldCharType="begin"/>
      </w:r>
      <w:r w:rsidR="00851713">
        <w:instrText xml:space="preserve"> SEQ Figure \* ARABIC </w:instrText>
      </w:r>
      <w:r w:rsidR="00521A1E">
        <w:fldChar w:fldCharType="separate"/>
      </w:r>
      <w:r w:rsidR="00116880">
        <w:rPr>
          <w:noProof/>
        </w:rPr>
        <w:t>4</w:t>
      </w:r>
      <w:r w:rsidR="00521A1E">
        <w:fldChar w:fldCharType="end"/>
      </w:r>
      <w:bookmarkEnd w:id="58"/>
      <w:r>
        <w:t>: A block diagram of the power distribution system on the robot.</w:t>
      </w:r>
      <w:bookmarkEnd w:id="59"/>
      <w:bookmarkEnd w:id="60"/>
      <w:bookmarkEnd w:id="61"/>
      <w:bookmarkEnd w:id="62"/>
    </w:p>
    <w:p w:rsidR="00C82D64" w:rsidRDefault="00C82D64" w:rsidP="00CA427F">
      <w:r>
        <w:lastRenderedPageBreak/>
        <w:t>All of the robot’s power is distributed using DIN rail power distribution blocks. These blocks are modular, insulated, and compact. The robot has two DC voltage buses (24 volt DC, and 13.8 volt DC) and a single ground block.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w:t>
      </w:r>
      <w:r w:rsidR="008B7744">
        <w:t>protected by</w:t>
      </w:r>
      <w:r>
        <w:t xml:space="preserve">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t xml:space="preserve">Because the cRIO is a critical component of the drivetrain and the inductive kick of the motors can cause significant noise on the 24 volt DC bus, a peak-detector circuit is used to protect the cRIO from voltage </w:t>
      </w:r>
      <w:r w:rsidR="008B7744">
        <w:t>fluctuations</w:t>
      </w:r>
      <w:r>
        <w:t xml:space="preserve">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B0322F">
      <w:r>
        <w:t>Much of the electronics on the robot require</w:t>
      </w:r>
      <w:r w:rsidR="008B7744">
        <w:t>s</w:t>
      </w:r>
      <w:r>
        <w:t xml:space="preserve"> a lower voltage to operate, nominally 12 volts DC. These electronics are powered by a </w:t>
      </w:r>
      <w:proofErr w:type="spellStart"/>
      <w:r w:rsidR="007A0A93">
        <w:t>Samlex</w:t>
      </w:r>
      <w:proofErr w:type="spellEnd"/>
      <w:r w:rsidR="007A0A93">
        <w:t xml:space="preserve"> America SDC-15, </w:t>
      </w:r>
      <w:r w:rsidR="00C55C0D">
        <w:t xml:space="preserve">a 13.8 volt </w:t>
      </w:r>
      <w:r w:rsidR="007A0A93">
        <w:t>switch</w:t>
      </w:r>
      <w:r w:rsidR="000D3D26">
        <w:t>-</w:t>
      </w:r>
      <w:r w:rsidR="007A0A93">
        <w:t>mode step-down regulator that can supply up to 12 amps</w:t>
      </w:r>
      <w:r w:rsidR="00521A1E">
        <w:fldChar w:fldCharType="begin"/>
      </w:r>
      <w:r w:rsidR="00534510">
        <w:instrText xml:space="preserve"> ADDIN ZOTERO_ITEM CSL_CITATION {"citationID":"1fp1lsfmqv","properties":{"formattedCitation":"[12]","plainCitation":"[12]"},"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521A1E">
        <w:fldChar w:fldCharType="separate"/>
      </w:r>
      <w:r w:rsidR="00534510" w:rsidRPr="00534510">
        <w:t>[12]</w:t>
      </w:r>
      <w:r w:rsidR="00521A1E">
        <w:fldChar w:fldCharType="end"/>
      </w:r>
      <w:r w:rsidR="002D6416">
        <w:t>,</w:t>
      </w:r>
      <w:r>
        <w:t xml:space="preserve"> which is powered </w:t>
      </w:r>
      <w:r>
        <w:lastRenderedPageBreak/>
        <w:t xml:space="preserve">from the main 24 volt bus. This bus powers the </w:t>
      </w:r>
      <w:proofErr w:type="spellStart"/>
      <w:r>
        <w:t>WiFi</w:t>
      </w:r>
      <w:proofErr w:type="spellEnd"/>
      <w:r>
        <w:t xml:space="preserve"> router, emergency stop circuitry, </w:t>
      </w:r>
      <w:r w:rsidR="00B0322F">
        <w:t>the cRIO interface board, the Kinect camera, and the pneumatic compressor</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B0322F">
        <w:trPr>
          <w:jc w:val="center"/>
        </w:trPr>
        <w:tc>
          <w:tcPr>
            <w:tcW w:w="4421" w:type="dxa"/>
          </w:tcPr>
          <w:p w:rsidR="00FD7709" w:rsidRDefault="00FD7709" w:rsidP="00CA427F">
            <w:r>
              <w:rPr>
                <w:noProof/>
                <w:lang w:bidi="ar-SA"/>
              </w:rPr>
              <w:drawing>
                <wp:inline distT="0" distB="0" distL="0" distR="0" wp14:anchorId="08E36902" wp14:editId="17401D56">
                  <wp:extent cx="2528725" cy="2057399"/>
                  <wp:effectExtent l="19050" t="0" r="49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stretch>
                            <a:fillRect/>
                          </a:stretch>
                        </pic:blipFill>
                        <pic:spPr>
                          <a:xfrm>
                            <a:off x="0" y="0"/>
                            <a:ext cx="2528725" cy="2057399"/>
                          </a:xfrm>
                          <a:prstGeom prst="rect">
                            <a:avLst/>
                          </a:prstGeom>
                        </pic:spPr>
                      </pic:pic>
                    </a:graphicData>
                  </a:graphic>
                </wp:inline>
              </w:drawing>
            </w:r>
          </w:p>
          <w:p w:rsidR="00FD7709" w:rsidRDefault="00FD7709" w:rsidP="00CA427F">
            <w:pPr>
              <w:pStyle w:val="Caption"/>
            </w:pPr>
            <w:bookmarkStart w:id="63" w:name="_Ref351927362"/>
            <w:bookmarkStart w:id="64" w:name="_Toc351997939"/>
            <w:bookmarkStart w:id="65" w:name="_Toc353178056"/>
            <w:bookmarkStart w:id="66" w:name="_Toc357772032"/>
            <w:r>
              <w:t xml:space="preserve">Figure </w:t>
            </w:r>
            <w:r w:rsidR="00521A1E">
              <w:fldChar w:fldCharType="begin"/>
            </w:r>
            <w:r w:rsidR="00851713">
              <w:instrText xml:space="preserve"> SEQ Figure \* ARABIC </w:instrText>
            </w:r>
            <w:r w:rsidR="00521A1E">
              <w:fldChar w:fldCharType="separate"/>
            </w:r>
            <w:r w:rsidR="00116880">
              <w:rPr>
                <w:noProof/>
              </w:rPr>
              <w:t>5</w:t>
            </w:r>
            <w:r w:rsidR="00521A1E">
              <w:fldChar w:fldCharType="end"/>
            </w:r>
            <w:bookmarkEnd w:id="63"/>
            <w:r>
              <w:t>: 13.8 volt rail dropout when compressor turns on (before addition of filter).</w:t>
            </w:r>
            <w:bookmarkEnd w:id="64"/>
            <w:bookmarkEnd w:id="65"/>
            <w:bookmarkEnd w:id="66"/>
          </w:p>
        </w:tc>
        <w:tc>
          <w:tcPr>
            <w:tcW w:w="4421" w:type="dxa"/>
          </w:tcPr>
          <w:p w:rsidR="00FD7709" w:rsidRDefault="00FD7709" w:rsidP="00CA427F">
            <w:r>
              <w:rPr>
                <w:noProof/>
                <w:lang w:bidi="ar-SA"/>
              </w:rPr>
              <w:drawing>
                <wp:inline distT="0" distB="0" distL="0" distR="0" wp14:anchorId="2D0B5CF7" wp14:editId="27FA4A05">
                  <wp:extent cx="2499708" cy="2057398"/>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stretch>
                            <a:fillRect/>
                          </a:stretch>
                        </pic:blipFill>
                        <pic:spPr>
                          <a:xfrm>
                            <a:off x="0" y="0"/>
                            <a:ext cx="2499708" cy="2057398"/>
                          </a:xfrm>
                          <a:prstGeom prst="rect">
                            <a:avLst/>
                          </a:prstGeom>
                        </pic:spPr>
                      </pic:pic>
                    </a:graphicData>
                  </a:graphic>
                </wp:inline>
              </w:drawing>
            </w:r>
          </w:p>
          <w:p w:rsidR="00FD7709" w:rsidRDefault="00FD7709" w:rsidP="00CA427F">
            <w:pPr>
              <w:pStyle w:val="Caption"/>
            </w:pPr>
            <w:bookmarkStart w:id="67" w:name="_Ref351927434"/>
            <w:bookmarkStart w:id="68" w:name="_Toc351997940"/>
            <w:bookmarkStart w:id="69" w:name="_Toc353178057"/>
            <w:bookmarkStart w:id="70" w:name="_Toc357772033"/>
            <w:r>
              <w:t xml:space="preserve">Figure </w:t>
            </w:r>
            <w:r w:rsidR="00521A1E">
              <w:fldChar w:fldCharType="begin"/>
            </w:r>
            <w:r w:rsidR="00851713">
              <w:instrText xml:space="preserve"> SEQ Figure \* ARABIC </w:instrText>
            </w:r>
            <w:r w:rsidR="00521A1E">
              <w:fldChar w:fldCharType="separate"/>
            </w:r>
            <w:r w:rsidR="00116880">
              <w:rPr>
                <w:noProof/>
              </w:rPr>
              <w:t>6</w:t>
            </w:r>
            <w:r w:rsidR="00521A1E">
              <w:fldChar w:fldCharType="end"/>
            </w:r>
            <w:bookmarkEnd w:id="67"/>
            <w:r>
              <w:t>: 13.8 volt rail during compressor turn-on after addition of an LC filter.</w:t>
            </w:r>
            <w:bookmarkEnd w:id="68"/>
            <w:bookmarkEnd w:id="69"/>
            <w:bookmarkEnd w:id="70"/>
          </w:p>
        </w:tc>
      </w:tr>
    </w:tbl>
    <w:p w:rsidR="00C82D64" w:rsidRDefault="00B0322F" w:rsidP="00B0322F">
      <w:r>
        <w:t xml:space="preserve">Because the compressor draws a large amount of current, the 13.8 volt regulator's output would drop to about 5 volts for approximately 450 </w:t>
      </w:r>
      <w:proofErr w:type="spellStart"/>
      <w:r>
        <w:t>ms</w:t>
      </w:r>
      <w:proofErr w:type="spellEnd"/>
      <w:r>
        <w:t xml:space="preserve"> (see </w:t>
      </w:r>
      <w:r w:rsidR="00521A1E">
        <w:fldChar w:fldCharType="begin"/>
      </w:r>
      <w:r>
        <w:instrText xml:space="preserve"> REF _Ref351927362 \h </w:instrText>
      </w:r>
      <w:r w:rsidR="00521A1E">
        <w:fldChar w:fldCharType="separate"/>
      </w:r>
      <w:r w:rsidR="00116880">
        <w:t xml:space="preserve">Figure </w:t>
      </w:r>
      <w:r w:rsidR="00116880">
        <w:rPr>
          <w:noProof/>
        </w:rPr>
        <w:t>5</w:t>
      </w:r>
      <w:r w:rsidR="00521A1E">
        <w:fldChar w:fldCharType="end"/>
      </w:r>
      <w:r>
        <w:t>) when the compressor switched on. This droop was sufficient to cause the onboard Ethernet router to reboot, interrupting communications between the computers onboard. In order to prevent this problem, an LC filter was added to the 13.8 volt power rail. A 50mF capacitor acts as a charge reservoir for the electronics on the 13.8 volt power rail</w:t>
      </w:r>
      <w:r w:rsidR="00F57B0D">
        <w:t>, including the router. A</w:t>
      </w:r>
      <w:r>
        <w:t xml:space="preserve"> 55 </w:t>
      </w:r>
      <w:proofErr w:type="spellStart"/>
      <w:r>
        <w:rPr>
          <w:rFonts w:ascii="Liberation Serif" w:hAnsi="Liberation Serif"/>
        </w:rPr>
        <w:t>μ</w:t>
      </w:r>
      <w:r>
        <w:t>H</w:t>
      </w:r>
      <w:proofErr w:type="spellEnd"/>
      <w:r>
        <w:t xml:space="preserve"> inductor acts as a current choke to limit the instantaneous current draw when the compressor turns on. </w:t>
      </w:r>
      <w:r w:rsidR="00521A1E">
        <w:fldChar w:fldCharType="begin"/>
      </w:r>
      <w:r>
        <w:instrText xml:space="preserve"> REF _Ref351927434 \h </w:instrText>
      </w:r>
      <w:r w:rsidR="00521A1E">
        <w:fldChar w:fldCharType="separate"/>
      </w:r>
      <w:r w:rsidR="00116880">
        <w:t xml:space="preserve">Figure </w:t>
      </w:r>
      <w:r w:rsidR="00116880">
        <w:rPr>
          <w:noProof/>
        </w:rPr>
        <w:t>6</w:t>
      </w:r>
      <w:r w:rsidR="00521A1E">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r w:rsidR="00A642A9">
        <w:t xml:space="preserve"> </w:t>
      </w:r>
      <w:r w:rsidR="00FD7709">
        <w:t xml:space="preserve">In order to monitor the </w:t>
      </w:r>
      <w:r w:rsidR="00E40487">
        <w:t xml:space="preserve">state of the voltage rails, each one is </w:t>
      </w:r>
      <w:r w:rsidR="00C55C0D">
        <w:t>connected to</w:t>
      </w:r>
      <w:r w:rsidR="00E40487">
        <w:t xml:space="preserve"> an analog to digital converter (ADC) </w:t>
      </w:r>
      <w:r w:rsidR="00C55C0D">
        <w:lastRenderedPageBreak/>
        <w:t>on</w:t>
      </w:r>
      <w:r w:rsidR="00E40487">
        <w:t xml:space="preserve"> the National Instruments Compact RIO that controls the drive base (see</w:t>
      </w:r>
      <w:r w:rsidR="002F3F95">
        <w:t xml:space="preserve"> Section </w:t>
      </w:r>
      <w:r w:rsidR="00521A1E">
        <w:fldChar w:fldCharType="begin"/>
      </w:r>
      <w:r w:rsidR="002F3F95">
        <w:instrText xml:space="preserve"> REF _Ref353782793 \r </w:instrText>
      </w:r>
      <w:r w:rsidR="00521A1E">
        <w:fldChar w:fldCharType="separate"/>
      </w:r>
      <w:r w:rsidR="00116880">
        <w:t>3.7</w:t>
      </w:r>
      <w:r w:rsidR="00521A1E">
        <w:fldChar w:fldCharType="end"/>
      </w:r>
      <w:r w:rsidR="00E40487">
        <w:t xml:space="preserve">). The ADC monitors the main 24 volt bus, the 13.8 volt bus, the power supply to the cRIO (which is protected from rail droop by a peak detector, as shown in </w:t>
      </w:r>
      <w:r w:rsidR="00521A1E">
        <w:fldChar w:fldCharType="begin"/>
      </w:r>
      <w:r w:rsidR="00610622">
        <w:instrText xml:space="preserve"> REF _Ref351926554 \h </w:instrText>
      </w:r>
      <w:r w:rsidR="00521A1E">
        <w:fldChar w:fldCharType="separate"/>
      </w:r>
      <w:r w:rsidR="00116880">
        <w:t xml:space="preserve">Figure </w:t>
      </w:r>
      <w:r w:rsidR="00116880">
        <w:rPr>
          <w:noProof/>
        </w:rPr>
        <w:t>4</w:t>
      </w:r>
      <w:r w:rsidR="00521A1E">
        <w:fldChar w:fldCharType="end"/>
      </w:r>
      <w:r w:rsidR="00E40487">
        <w:t>), and the rail that powers the drive base, which is switched on and off by the emergency stop circuit.</w:t>
      </w:r>
    </w:p>
    <w:p w:rsidR="00C82D64" w:rsidRDefault="00C82D64">
      <w:pPr>
        <w:pStyle w:val="Heading2"/>
      </w:pPr>
      <w:bookmarkStart w:id="71" w:name="_Toc351468820"/>
      <w:bookmarkStart w:id="72" w:name="_Toc352798786"/>
      <w:bookmarkStart w:id="73" w:name="_Toc353177965"/>
      <w:bookmarkStart w:id="74" w:name="_Toc353440056"/>
      <w:bookmarkStart w:id="75" w:name="_Toc353973878"/>
      <w:bookmarkStart w:id="76" w:name="_Toc358269930"/>
      <w:r>
        <w:t>Sensors</w:t>
      </w:r>
      <w:bookmarkEnd w:id="71"/>
      <w:bookmarkEnd w:id="72"/>
      <w:bookmarkEnd w:id="73"/>
      <w:bookmarkEnd w:id="74"/>
      <w:bookmarkEnd w:id="75"/>
      <w:bookmarkEnd w:id="76"/>
    </w:p>
    <w:p w:rsidR="008456AF" w:rsidRDefault="00FE30C5" w:rsidP="00FD59C9">
      <w:pPr>
        <w:keepNext/>
        <w:jc w:val="center"/>
      </w:pPr>
      <w:bookmarkStart w:id="77" w:name="_Toc351468821"/>
      <w:r>
        <w:rPr>
          <w:noProof/>
          <w:lang w:bidi="ar-SA"/>
        </w:rPr>
        <w:drawing>
          <wp:inline distT="0" distB="0" distL="0" distR="0" wp14:anchorId="47F676EF" wp14:editId="553D95DA">
            <wp:extent cx="5486400" cy="3087623"/>
            <wp:effectExtent l="0" t="0" r="0" b="0"/>
            <wp:docPr id="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0" cstate="print">
                      <a:clrChange>
                        <a:clrFrom>
                          <a:srgbClr val="F1F1F1"/>
                        </a:clrFrom>
                        <a:clrTo>
                          <a:srgbClr val="F1F1F1">
                            <a:alpha val="0"/>
                          </a:srgbClr>
                        </a:clrTo>
                      </a:clrChange>
                    </a:blip>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78" w:name="_Toc353440140"/>
      <w:bookmarkStart w:id="79" w:name="_Toc357772034"/>
      <w:r>
        <w:t xml:space="preserve">Figure </w:t>
      </w:r>
      <w:r w:rsidR="00521A1E">
        <w:fldChar w:fldCharType="begin"/>
      </w:r>
      <w:r>
        <w:instrText xml:space="preserve"> SEQ Figure \* ARABIC </w:instrText>
      </w:r>
      <w:r w:rsidR="00521A1E">
        <w:fldChar w:fldCharType="separate"/>
      </w:r>
      <w:r w:rsidR="00116880">
        <w:rPr>
          <w:noProof/>
        </w:rPr>
        <w:t>7</w:t>
      </w:r>
      <w:r w:rsidR="00521A1E">
        <w:fldChar w:fldCharType="end"/>
      </w:r>
      <w:r>
        <w:t xml:space="preserve">: </w:t>
      </w:r>
      <w:r w:rsidR="00A642A9">
        <w:t>A block diagram of the s</w:t>
      </w:r>
      <w:r>
        <w:t>ensors and computing hardware on ABBY</w:t>
      </w:r>
      <w:bookmarkEnd w:id="78"/>
      <w:r w:rsidR="00A642A9">
        <w:t>, showing all data connections</w:t>
      </w:r>
      <w:bookmarkEnd w:id="79"/>
    </w:p>
    <w:bookmarkEnd w:id="77"/>
    <w:p w:rsidR="00E141B1" w:rsidRDefault="00C82D64">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 xml:space="preserve">e a very high resolution output (0.7 </w:t>
      </w:r>
      <w:r w:rsidR="00FD0F15">
        <w:lastRenderedPageBreak/>
        <w:t>mm per encoder tick)</w:t>
      </w:r>
      <w:r>
        <w:t xml:space="preserve">. The output of the wheel encoders is differentiated to get the wheel velocities, which are then fed as control inputs into a </w:t>
      </w:r>
      <w:proofErr w:type="spellStart"/>
      <w:r>
        <w:t>Kalman</w:t>
      </w:r>
      <w:proofErr w:type="spellEnd"/>
      <w:r>
        <w:t xml:space="preserve">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FD59C9">
            <w:bookmarkStart w:id="80" w:name="_Toc351468824"/>
            <w:r>
              <w:rPr>
                <w:noProof/>
                <w:lang w:bidi="ar-SA"/>
              </w:rPr>
              <w:drawing>
                <wp:inline distT="0" distB="0" distL="0" distR="0" wp14:anchorId="36AA9CAB" wp14:editId="4A49291B">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1" cstate="print"/>
                          <a:srcRect/>
                          <a:stretch>
                            <a:fillRect/>
                          </a:stretch>
                        </pic:blipFill>
                        <pic:spPr>
                          <a:xfrm>
                            <a:off x="0" y="0"/>
                            <a:ext cx="2743200" cy="1601812"/>
                          </a:xfrm>
                          <a:prstGeom prst="rect">
                            <a:avLst/>
                          </a:prstGeom>
                        </pic:spPr>
                      </pic:pic>
                    </a:graphicData>
                  </a:graphic>
                </wp:inline>
              </w:drawing>
            </w:r>
          </w:p>
        </w:tc>
        <w:tc>
          <w:tcPr>
            <w:tcW w:w="4788" w:type="dxa"/>
            <w:vAlign w:val="bottom"/>
          </w:tcPr>
          <w:p w:rsidR="006A0A73" w:rsidRDefault="006A0A73" w:rsidP="00FD59C9">
            <w:r>
              <w:rPr>
                <w:noProof/>
                <w:lang w:bidi="ar-SA"/>
              </w:rPr>
              <w:drawing>
                <wp:inline distT="0" distB="0" distL="0" distR="0" wp14:anchorId="73BADA9B" wp14:editId="6261586E">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2" cstate="print"/>
                          <a:srcRect/>
                          <a:stretch>
                            <a:fillRect/>
                          </a:stretch>
                        </pic:blipFill>
                        <pic:spPr>
                          <a:xfrm>
                            <a:off x="0" y="0"/>
                            <a:ext cx="2743200" cy="2395728"/>
                          </a:xfrm>
                          <a:prstGeom prst="rect">
                            <a:avLst/>
                          </a:prstGeom>
                        </pic:spPr>
                      </pic:pic>
                    </a:graphicData>
                  </a:graphic>
                </wp:inline>
              </w:drawing>
            </w:r>
          </w:p>
        </w:tc>
      </w:tr>
      <w:tr w:rsidR="00FD59C9" w:rsidRPr="002F3F95" w:rsidTr="00FD59C9">
        <w:tc>
          <w:tcPr>
            <w:tcW w:w="4788" w:type="dxa"/>
          </w:tcPr>
          <w:p w:rsidR="00FD59C9" w:rsidRPr="002F3F95" w:rsidRDefault="00FD59C9" w:rsidP="00A642A9">
            <w:pPr>
              <w:pStyle w:val="Quote"/>
              <w:rPr>
                <w:noProof/>
                <w:lang w:bidi="ar-SA"/>
              </w:rPr>
            </w:pPr>
            <w:bookmarkStart w:id="81" w:name="_Toc351997941"/>
            <w:bookmarkStart w:id="82" w:name="_Toc353178058"/>
            <w:bookmarkStart w:id="83" w:name="_Toc353440141"/>
            <w:bookmarkStart w:id="84" w:name="_Toc357772035"/>
            <w:r w:rsidRPr="002F3F95">
              <w:t xml:space="preserve">Figure </w:t>
            </w:r>
            <w:r w:rsidR="00521A1E" w:rsidRPr="002F3F95">
              <w:fldChar w:fldCharType="begin"/>
            </w:r>
            <w:r w:rsidRPr="002F3F95">
              <w:instrText xml:space="preserve"> SEQ Figure \* ARABIC </w:instrText>
            </w:r>
            <w:r w:rsidR="00521A1E" w:rsidRPr="002F3F95">
              <w:fldChar w:fldCharType="separate"/>
            </w:r>
            <w:r w:rsidR="00116880">
              <w:rPr>
                <w:noProof/>
              </w:rPr>
              <w:t>8</w:t>
            </w:r>
            <w:r w:rsidR="00521A1E" w:rsidRPr="002F3F95">
              <w:fldChar w:fldCharType="end"/>
            </w:r>
            <w:r w:rsidRPr="002F3F95">
              <w:t xml:space="preserve">: </w:t>
            </w:r>
            <w:bookmarkEnd w:id="81"/>
            <w:bookmarkEnd w:id="82"/>
            <w:bookmarkEnd w:id="83"/>
            <w:r w:rsidR="00A642A9">
              <w:t>A side view of the robot, showing the Kinect's field of view</w:t>
            </w:r>
            <w:bookmarkEnd w:id="84"/>
          </w:p>
        </w:tc>
        <w:tc>
          <w:tcPr>
            <w:tcW w:w="4788" w:type="dxa"/>
          </w:tcPr>
          <w:p w:rsidR="00FD59C9" w:rsidRPr="002F3F95" w:rsidRDefault="00FD59C9" w:rsidP="00A642A9">
            <w:pPr>
              <w:pStyle w:val="Quote"/>
              <w:rPr>
                <w:noProof/>
                <w:lang w:bidi="ar-SA"/>
              </w:rPr>
            </w:pPr>
            <w:bookmarkStart w:id="85" w:name="_Toc351997942"/>
            <w:bookmarkStart w:id="86" w:name="_Toc353178059"/>
            <w:bookmarkStart w:id="87" w:name="_Toc353440142"/>
            <w:bookmarkStart w:id="88" w:name="_Toc357772036"/>
            <w:r w:rsidRPr="002F3F95">
              <w:t xml:space="preserve">Figure </w:t>
            </w:r>
            <w:r w:rsidR="00521A1E" w:rsidRPr="002F3F95">
              <w:fldChar w:fldCharType="begin"/>
            </w:r>
            <w:r w:rsidRPr="002F3F95">
              <w:instrText xml:space="preserve"> SEQ Figure \* ARABIC </w:instrText>
            </w:r>
            <w:r w:rsidR="00521A1E" w:rsidRPr="002F3F95">
              <w:fldChar w:fldCharType="separate"/>
            </w:r>
            <w:r w:rsidR="00116880">
              <w:rPr>
                <w:noProof/>
              </w:rPr>
              <w:t>9</w:t>
            </w:r>
            <w:r w:rsidR="00521A1E" w:rsidRPr="002F3F95">
              <w:fldChar w:fldCharType="end"/>
            </w:r>
            <w:r w:rsidRPr="002F3F95">
              <w:t xml:space="preserve">: </w:t>
            </w:r>
            <w:bookmarkEnd w:id="85"/>
            <w:bookmarkEnd w:id="86"/>
            <w:bookmarkEnd w:id="87"/>
            <w:r w:rsidR="00A642A9">
              <w:t>A close-up view of the Kinect mounted to the robot, showing the mounting bracket</w:t>
            </w:r>
            <w:bookmarkEnd w:id="88"/>
          </w:p>
        </w:tc>
      </w:tr>
    </w:tbl>
    <w:p w:rsidR="00C82D64" w:rsidRDefault="00C82D64" w:rsidP="00CA427F">
      <w:r>
        <w:t xml:space="preserve">The Microsoft Kinect is an RGBD (Red, Green, Blue, </w:t>
      </w:r>
      <w:proofErr w:type="gramStart"/>
      <w:r>
        <w:t>Depth</w:t>
      </w:r>
      <w:proofErr w:type="gramEnd"/>
      <w:r>
        <w:t xml:space="preserve">) camera marketed as a gaming controller. </w:t>
      </w:r>
      <w:r w:rsidR="00C26887">
        <w:t>ABBY</w:t>
      </w:r>
      <w:r>
        <w:t xml:space="preserve"> has a Kinect camera mounted high on the front mast with a custom-designed acrylic bracket that fixes i</w:t>
      </w:r>
      <w:r w:rsidR="00BA0B80">
        <w:t>t at a downward-</w:t>
      </w:r>
      <w:r>
        <w:t>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80"/>
    <w:p w:rsidR="00C82D64" w:rsidRPr="00373846" w:rsidRDefault="00C82D64" w:rsidP="00CA427F">
      <w:r>
        <w:t>An LMS-291 laser ranging sensor (LIDAR) from SICK AG</w:t>
      </w:r>
      <w:r w:rsidR="008E6F27">
        <w:t xml:space="preserve"> of </w:t>
      </w:r>
      <w:proofErr w:type="spellStart"/>
      <w:r w:rsidR="008E6F27" w:rsidRPr="008E6F27">
        <w:t>Waldkirch</w:t>
      </w:r>
      <w:proofErr w:type="spellEnd"/>
      <w:r w:rsidR="008E6F27" w:rsidRPr="008E6F27">
        <w:t>, Germany</w:t>
      </w:r>
      <w:r>
        <w:t xml:space="preserve"> is mounted horizontally to the front of the robot. The LIDAR provides planar range scans </w:t>
      </w:r>
      <w:r>
        <w:lastRenderedPageBreak/>
        <w:t>of a 180 degree arc in front of the robot. These range data are used for localization and obstacle detection.</w:t>
      </w:r>
    </w:p>
    <w:p w:rsidR="00C82D64" w:rsidRDefault="00C82D64">
      <w:pPr>
        <w:pStyle w:val="Heading2"/>
      </w:pPr>
      <w:bookmarkStart w:id="89" w:name="_Toc351468825"/>
      <w:bookmarkStart w:id="90" w:name="_Ref352767044"/>
      <w:bookmarkStart w:id="91" w:name="_Ref352767101"/>
      <w:bookmarkStart w:id="92" w:name="_Toc353177966"/>
      <w:bookmarkStart w:id="93" w:name="_Toc352798787"/>
      <w:bookmarkStart w:id="94" w:name="_Toc353440057"/>
      <w:bookmarkStart w:id="95" w:name="_Ref353782793"/>
      <w:bookmarkStart w:id="96" w:name="_Toc353973879"/>
      <w:bookmarkStart w:id="97" w:name="_Toc358269931"/>
      <w:r>
        <w:t>Computing Hardware</w:t>
      </w:r>
      <w:bookmarkEnd w:id="89"/>
      <w:bookmarkEnd w:id="90"/>
      <w:bookmarkEnd w:id="91"/>
      <w:bookmarkEnd w:id="92"/>
      <w:bookmarkEnd w:id="93"/>
      <w:bookmarkEnd w:id="94"/>
      <w:bookmarkEnd w:id="95"/>
      <w:bookmarkEnd w:id="96"/>
      <w:bookmarkEnd w:id="97"/>
    </w:p>
    <w:p w:rsidR="00C82D64" w:rsidRDefault="00C82D64" w:rsidP="00CA427F">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w:t>
      </w:r>
      <w:r w:rsidR="00A642A9">
        <w:t>included</w:t>
      </w:r>
      <w:r>
        <w:t xml:space="preserve"> a compact AC power supply, but this was replaced with a 24 volt DC power supply.</w:t>
      </w:r>
      <w:r w:rsidR="00A642A9">
        <w:t xml:space="preserve"> </w:t>
      </w:r>
      <w:r>
        <w:t xml:space="preserve">The PC’s processor is an Intel i5 2500k, a four-core processor utilizing Intel’s Sandy Bridge architecture clocked at 3.2 GHz. The PC also has 8 gigabytes of DDR3 RAM and a solid state hard drive. Combined, the total cost of the PC for the robot was </w:t>
      </w:r>
      <w:r w:rsidR="00D12086">
        <w:t xml:space="preserve">about </w:t>
      </w:r>
      <w:r>
        <w:t>$</w:t>
      </w:r>
      <w:r w:rsidR="00D12086">
        <w:t>550</w:t>
      </w:r>
      <w:r>
        <w:t xml:space="preserve">. </w:t>
      </w:r>
      <w:r w:rsidR="00A642A9">
        <w:t xml:space="preserve">A full cost </w:t>
      </w:r>
      <w:r w:rsidR="00A642A9">
        <w:lastRenderedPageBreak/>
        <w:t xml:space="preserve">breakdown for the PC, as well as the rest of the robot, can be found in </w:t>
      </w:r>
      <w:r w:rsidR="00521A1E">
        <w:fldChar w:fldCharType="begin"/>
      </w:r>
      <w:r w:rsidR="00A642A9">
        <w:instrText xml:space="preserve"> REF _Ref352755563 \h </w:instrText>
      </w:r>
      <w:r w:rsidR="00521A1E">
        <w:fldChar w:fldCharType="separate"/>
      </w:r>
      <w:r w:rsidR="00116880">
        <w:t>Appendix 1: Bill of Materials</w:t>
      </w:r>
      <w:r w:rsidR="00521A1E">
        <w:fldChar w:fldCharType="end"/>
      </w:r>
      <w:r w:rsidR="00A642A9">
        <w:t>.</w:t>
      </w:r>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r w:rsidR="004C2309">
        <w:t>Xilinx</w:t>
      </w:r>
      <w:r>
        <w:t xml:space="preserve"> FPGA is connected to the PowerPC processor and to 8 reconfigurable IO slots. These reconfigurable I</w:t>
      </w:r>
      <w:r w:rsidR="00476E73">
        <w:t>/</w:t>
      </w:r>
      <w:r>
        <w:t xml:space="preserve">O slots accept a myriad of modules sold by National Instruments ranging from analog to digital converters to serial bus interfaces. </w:t>
      </w:r>
      <w:r w:rsidR="00C26887">
        <w:t>ABBY</w:t>
      </w:r>
      <w:r>
        <w:t xml:space="preserve">’s cRIO is equipped with three IO modules. A digital </w:t>
      </w:r>
      <w:r w:rsidR="00476E73">
        <w:t>I/O</w:t>
      </w:r>
      <w:r>
        <w:t xml:space="preserve"> module is used to read values from the wheel encoders and to output the enable signal to the emergency stop. A high speed digital </w:t>
      </w:r>
      <w:r w:rsidR="00476E73">
        <w:t>I/O</w:t>
      </w:r>
      <w:r>
        <w:t xml:space="preserve"> module is used to read values from the motor encoders and to send serial packets to the Sabertooth motor controller. An analog input module is used to monitor the voltage rails.</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w:t>
      </w:r>
      <w:proofErr w:type="spellStart"/>
      <w:r>
        <w:t>ms</w:t>
      </w:r>
      <w:proofErr w:type="spellEnd"/>
      <w:r>
        <w:t xml:space="preserve">) and is sensitive to the lag that can occur even in a real-time operating system, it is implemented on the FPGA. In addition to this minimal processing, the FPGA acts as a bridge between the IO connections and the </w:t>
      </w:r>
      <w:proofErr w:type="spellStart"/>
      <w:r>
        <w:t>cRIO’s</w:t>
      </w:r>
      <w:proofErr w:type="spellEnd"/>
      <w:r>
        <w:t xml:space="preserve"> PowerPC processor.</w:t>
      </w:r>
    </w:p>
    <w:p w:rsidR="00C82D64" w:rsidRDefault="00C82D64" w:rsidP="00CA427F">
      <w:r>
        <w:lastRenderedPageBreak/>
        <w:t xml:space="preserve">In addition to the FPGA, the robot uses the </w:t>
      </w:r>
      <w:proofErr w:type="spellStart"/>
      <w:r>
        <w:t>cRIO’s</w:t>
      </w:r>
      <w:proofErr w:type="spellEnd"/>
      <w:r>
        <w:t xml:space="preserve"> PowerPC processor for low-level processing related to the operation and control of the drive base. The robot’s physical state observer (PSO) takes in the current encoder counts and uses a </w:t>
      </w:r>
      <w:proofErr w:type="spellStart"/>
      <w:r>
        <w:t>Kalman</w:t>
      </w:r>
      <w:proofErr w:type="spellEnd"/>
      <w:r>
        <w:t xml:space="preserve"> filter to generate an estimate of the robot’s current position. The PSO used on this r</w:t>
      </w:r>
      <w:r w:rsidR="00380F8D">
        <w:t xml:space="preserve">obot is described in detail in </w:t>
      </w:r>
      <w:r w:rsidR="00521A1E">
        <w:fldChar w:fldCharType="begin"/>
      </w:r>
      <w:r w:rsidR="00534510">
        <w:instrText xml:space="preserve"> ADDIN ZOTERO_ITEM CSL_CITATION {"citationID":"esld1g2sf","properties":{"formattedCitation":"[13]","plainCitation":"[13]"},"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521A1E">
        <w:fldChar w:fldCharType="separate"/>
      </w:r>
      <w:r w:rsidR="00534510" w:rsidRPr="00534510">
        <w:t>[13]</w:t>
      </w:r>
      <w:r w:rsidR="00521A1E">
        <w:fldChar w:fldCharType="end"/>
      </w:r>
      <w:r>
        <w:t xml:space="preserve">. In addition to this processing, the PowerPC </w:t>
      </w:r>
      <w:r w:rsidR="00476E73">
        <w:t>processor relays</w:t>
      </w:r>
      <w:r>
        <w:t xml:space="preserve"> raw values from the FPGA to the robot’s PC over the robot’s local Ethernet network and receives speed commands from the robot’s PC that it then passes to the PID controller on the FPGA.</w:t>
      </w:r>
    </w:p>
    <w:p w:rsidR="00476E73" w:rsidRDefault="00C82D64" w:rsidP="00CA427F">
      <w:r>
        <w:t xml:space="preserve">The ABB IRB-120 robotic arm </w:t>
      </w:r>
      <w:r w:rsidR="001B61F0">
        <w:t>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w:t>
      </w:r>
      <w:r>
        <w:t xml:space="preserve"> be programmed in ABB’s</w:t>
      </w:r>
      <w:r w:rsidR="002325F9">
        <w:t xml:space="preserve"> </w:t>
      </w:r>
      <w:r>
        <w:t xml:space="preserve">RAPID programming language. Although the IRC5 has built-in software to perform inverse kinematics and path planning, the preferred method of programming it is to “teach” it by manually moving the robot to points. </w:t>
      </w:r>
      <w:r w:rsidR="00476E73">
        <w:t>T</w:t>
      </w:r>
      <w:r>
        <w:t>his method is useful in industrial environments where the robot executes a predefined path,</w:t>
      </w:r>
      <w:r w:rsidR="00476E73">
        <w:t xml:space="preserve"> but</w:t>
      </w:r>
      <w:r>
        <w:t xml:space="preserve"> it is not </w:t>
      </w:r>
      <w:r w:rsidR="00C26887">
        <w:t xml:space="preserve">compatible </w:t>
      </w:r>
      <w:r w:rsidR="00476E73">
        <w:t>with a dynamic planner.</w:t>
      </w:r>
    </w:p>
    <w:p w:rsidR="00C82D64" w:rsidRDefault="00C82D64" w:rsidP="00CA427F">
      <w:r>
        <w:t>Because of these limitations of the RAPID programming language and operating system, the</w:t>
      </w:r>
      <w:r w:rsidR="00476E73">
        <w:t xml:space="preserve"> majority of the arm planning is performed on the PC, and the</w:t>
      </w:r>
      <w:r>
        <w:t xml:space="preserve"> software on the controller</w:t>
      </w:r>
      <w:r w:rsidR="002325F9">
        <w:t xml:space="preserve"> </w:t>
      </w:r>
      <w:r w:rsidR="00C26887">
        <w:t xml:space="preserve">performs </w:t>
      </w:r>
      <w:r>
        <w:t>the bare minimum to interface with the IRB-120 arm. There are two TCP servers running on the controller. One publishes the current state of the arm, including joint states</w:t>
      </w:r>
      <w:r w:rsidR="00476E73">
        <w:t>, a</w:t>
      </w:r>
      <w:r>
        <w:t xml:space="preserve">nd the other receives joint trajectories </w:t>
      </w:r>
      <w:r w:rsidR="00476E73">
        <w:t>from the ROS system on the PC</w:t>
      </w:r>
      <w:r>
        <w:t xml:space="preserve">. The only processing that the IRC5 performs is interpolation between the points in the trajectory, which is accomplished with the built-in functions of the RAPID </w:t>
      </w:r>
      <w:r>
        <w:lastRenderedPageBreak/>
        <w:t>programming language.</w:t>
      </w:r>
      <w:r w:rsidR="00DF7207">
        <w:t xml:space="preserve"> All higher-level arm planning functions are performed by the PC.</w:t>
      </w:r>
    </w:p>
    <w:p w:rsidR="00C82D64" w:rsidRPr="004C3DE8" w:rsidRDefault="00C82D64">
      <w:pPr>
        <w:pStyle w:val="Heading2"/>
      </w:pPr>
      <w:bookmarkStart w:id="98" w:name="_Toc352766488"/>
      <w:bookmarkStart w:id="99" w:name="_Toc352766621"/>
      <w:bookmarkStart w:id="100" w:name="_Toc352766723"/>
      <w:bookmarkStart w:id="101" w:name="_Toc353152011"/>
      <w:bookmarkStart w:id="102" w:name="_Toc353177700"/>
      <w:bookmarkStart w:id="103" w:name="_Toc353177970"/>
      <w:bookmarkStart w:id="104" w:name="_Toc353435056"/>
      <w:bookmarkStart w:id="105" w:name="_Toc353435164"/>
      <w:bookmarkStart w:id="106" w:name="_Toc353435272"/>
      <w:bookmarkStart w:id="107" w:name="_Toc353439996"/>
      <w:bookmarkStart w:id="108" w:name="_Toc353440061"/>
      <w:bookmarkStart w:id="109" w:name="__RefHeading__530_1800207281"/>
      <w:bookmarkStart w:id="110" w:name="_Toc352795593"/>
      <w:bookmarkStart w:id="111" w:name="_Toc352798791"/>
      <w:bookmarkStart w:id="112" w:name="_Toc353177971"/>
      <w:bookmarkStart w:id="113" w:name="_Toc351468829"/>
      <w:bookmarkStart w:id="114" w:name="_Toc352798792"/>
      <w:bookmarkStart w:id="115" w:name="_Toc353440062"/>
      <w:bookmarkStart w:id="116" w:name="_Toc353973880"/>
      <w:bookmarkStart w:id="117" w:name="_Toc358269932"/>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r w:rsidRPr="004C3DE8">
        <w:t>R</w:t>
      </w:r>
      <w:r w:rsidR="001B61F0">
        <w:t xml:space="preserve">obot </w:t>
      </w:r>
      <w:r w:rsidRPr="004C3DE8">
        <w:t>O</w:t>
      </w:r>
      <w:r w:rsidR="001B61F0">
        <w:t xml:space="preserve">perating </w:t>
      </w:r>
      <w:r w:rsidRPr="004C3DE8">
        <w:t>S</w:t>
      </w:r>
      <w:r w:rsidR="001B61F0">
        <w:t>ystem</w:t>
      </w:r>
      <w:bookmarkEnd w:id="112"/>
      <w:bookmarkEnd w:id="113"/>
      <w:bookmarkEnd w:id="114"/>
      <w:bookmarkEnd w:id="115"/>
      <w:bookmarkEnd w:id="116"/>
      <w:bookmarkEnd w:id="117"/>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w:t>
      </w:r>
      <w:r w:rsidR="002325F9">
        <w:t xml:space="preserve"> </w:t>
      </w:r>
      <w:r w:rsidR="00C26887">
        <w:t xml:space="preserve">may </w:t>
      </w:r>
      <w:r w:rsidR="00476E73">
        <w:t>publish to a single topic</w:t>
      </w:r>
      <w:r>
        <w:t xml:space="preserve">,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521A1E">
        <w:fldChar w:fldCharType="begin"/>
      </w:r>
      <w:r w:rsidR="00534510">
        <w:instrText xml:space="preserve"> ADDIN ZOTERO_ITEM CSL_CITATION {"citationID":"4itaqa0it","properties":{"formattedCitation":"[14]","plainCitation":"[14]"},"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521A1E">
        <w:fldChar w:fldCharType="separate"/>
      </w:r>
      <w:r w:rsidR="00534510" w:rsidRPr="00534510">
        <w:t>[14]</w:t>
      </w:r>
      <w:r w:rsidR="00521A1E">
        <w:fldChar w:fldCharType="end"/>
      </w:r>
      <w:r w:rsidR="002D6416">
        <w:t>.</w:t>
      </w:r>
    </w:p>
    <w:p w:rsidR="00C82D64" w:rsidRDefault="00C82D64" w:rsidP="00CA427F">
      <w:r>
        <w:t xml:space="preserve">In addition to </w:t>
      </w:r>
      <w:r w:rsidR="00476E73">
        <w:t>communicating</w:t>
      </w:r>
      <w:r>
        <w:t xml:space="preserve"> through ROS topics, ROS nodes can provide services to one another. A service is defined by a request message and a response message. A ROS </w:t>
      </w:r>
      <w:r>
        <w:lastRenderedPageBreak/>
        <w:t xml:space="preserve">node providing a service advertises it </w:t>
      </w:r>
      <w:r w:rsidR="00476E73">
        <w:t>to other nodes</w:t>
      </w:r>
      <w:r>
        <w:t xml:space="preserve"> in a hierarchical names</w:t>
      </w:r>
      <w:r w:rsidR="00476E73">
        <w:t>pace</w:t>
      </w:r>
      <w:r>
        <w:t xml:space="preserve">.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521A1E">
        <w:fldChar w:fldCharType="begin"/>
      </w:r>
      <w:r w:rsidR="00534510">
        <w:instrText xml:space="preserve"> ADDIN ZOTERO_ITEM CSL_CITATION {"citationID":"r17dll8ml","properties":{"formattedCitation":"[14]","plainCitation":"[14]"},"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521A1E">
        <w:fldChar w:fldCharType="separate"/>
      </w:r>
      <w:r w:rsidR="00534510" w:rsidRPr="00534510">
        <w:t>[14]</w:t>
      </w:r>
      <w:r w:rsidR="00521A1E">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take a long time, such as moving an actuator or querying a sensor. Actions consist of three messages</w:t>
      </w:r>
      <w:r w:rsidR="00476E73">
        <w:t>—a goal, a feedback message, and a result</w:t>
      </w:r>
      <w:r>
        <w:t>.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521A1E">
        <w:fldChar w:fldCharType="begin"/>
      </w:r>
      <w:r w:rsidR="00534510">
        <w:instrText xml:space="preserve"> ADDIN ZOTERO_ITEM CSL_CITATION {"citationID":"1bs671p95v","properties":{"formattedCitation":"[15]","plainCitation":"[15]"},"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521A1E">
        <w:fldChar w:fldCharType="separate"/>
      </w:r>
      <w:r w:rsidR="00534510" w:rsidRPr="00534510">
        <w:t>[15]</w:t>
      </w:r>
      <w:r w:rsidR="00521A1E">
        <w:fldChar w:fldCharType="end"/>
      </w:r>
      <w:r w:rsidR="002D6416">
        <w:t>.</w:t>
      </w:r>
    </w:p>
    <w:p w:rsidR="00E141B1" w:rsidRDefault="00C82D64">
      <w:pPr>
        <w:pStyle w:val="Heading3"/>
      </w:pPr>
      <w:bookmarkStart w:id="118" w:name="_Toc351468830"/>
      <w:bookmarkStart w:id="119" w:name="_Toc353177972"/>
      <w:bookmarkStart w:id="120" w:name="_Toc352798793"/>
      <w:bookmarkStart w:id="121" w:name="_Toc353440063"/>
      <w:bookmarkStart w:id="122" w:name="_Toc353973881"/>
      <w:bookmarkStart w:id="123" w:name="_Toc358269933"/>
      <w:r>
        <w:t>The Robot Model</w:t>
      </w:r>
      <w:bookmarkEnd w:id="118"/>
      <w:bookmarkEnd w:id="119"/>
      <w:bookmarkEnd w:id="120"/>
      <w:bookmarkEnd w:id="121"/>
      <w:bookmarkEnd w:id="122"/>
      <w:bookmarkEnd w:id="123"/>
    </w:p>
    <w:p w:rsidR="00C82D64" w:rsidRDefault="00C82D64" w:rsidP="00CA427F">
      <w:r>
        <w:t>Another feature of ROS is the definition of robot physical characteristics using Universal Robot Descriptor Files (URDF). URDFs incorporate kinematic information such as joint geometry</w:t>
      </w:r>
      <w:r w:rsidR="00C26887">
        <w:t>,</w:t>
      </w:r>
      <w:r>
        <w:t xml:space="preserve"> inertial properties, </w:t>
      </w:r>
      <w:proofErr w:type="gramStart"/>
      <w:r>
        <w:t>collision</w:t>
      </w:r>
      <w:proofErr w:type="gramEnd"/>
      <w:r>
        <w:t xml:space="preserve">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w:t>
      </w:r>
      <w:r w:rsidR="00476E73">
        <w:t>s</w:t>
      </w:r>
      <w:r w:rsidR="00C26887">
        <w:t xml:space="preserve">imulation, </w:t>
      </w:r>
      <w:r>
        <w:t xml:space="preserve">and visualization in the </w:t>
      </w:r>
      <w:proofErr w:type="spellStart"/>
      <w:r>
        <w:t>Rviz</w:t>
      </w:r>
      <w:proofErr w:type="spellEnd"/>
      <w:r>
        <w:t xml:space="preserve"> GUI application. </w:t>
      </w:r>
      <w:r w:rsidR="00C26887">
        <w:t>ABBY</w:t>
      </w:r>
      <w:r>
        <w:t xml:space="preserve"> is fully defined in a modular URDF file generated using the ROS </w:t>
      </w:r>
      <w:proofErr w:type="spellStart"/>
      <w:r w:rsidR="00476E73">
        <w:t>x</w:t>
      </w:r>
      <w:r>
        <w:t>acro</w:t>
      </w:r>
      <w:proofErr w:type="spellEnd"/>
      <w:r>
        <w:t xml:space="preserve"> system of </w:t>
      </w:r>
      <w:r w:rsidR="00476E73">
        <w:t>XML</w:t>
      </w:r>
      <w:r>
        <w:t xml:space="preserve"> generation macros. </w:t>
      </w:r>
    </w:p>
    <w:p w:rsidR="00C82D64" w:rsidRDefault="00C82D64" w:rsidP="00CA427F">
      <w:r>
        <w:lastRenderedPageBreak/>
        <w:t xml:space="preserve">The robot frame is defined in the URDF as a series of links joined by fixed joints.  The visual, collision, and inertial data for each of the links </w:t>
      </w:r>
      <w:r w:rsidR="00A30EBD">
        <w:t xml:space="preserve">were </w:t>
      </w:r>
      <w:r>
        <w:t>imported from a 3d model of the robot created in Autodesk Inventor, a 3D CAD package. The only movable joints on the main robot f</w:t>
      </w:r>
      <w:r w:rsidR="00476E73">
        <w:t>rame are the wheels and casters</w:t>
      </w:r>
      <w:r>
        <w:t xml:space="preserve">. When the robot is running, a static joint state publisher publishes a constant angle to all of these joints, but </w:t>
      </w:r>
      <w:r w:rsidR="00476E73">
        <w:t xml:space="preserve">if the necessary sensors (joint position encoders on the casters) are added, </w:t>
      </w:r>
      <w:r>
        <w:t>the joints could be used in the future for tasks such as modeling the current position of the casters.</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w:t>
      </w:r>
      <w:r w:rsidR="00C26887">
        <w:t xml:space="preserve">of the </w:t>
      </w:r>
      <w:r>
        <w:t xml:space="preserve">necessary sensor frames as mass-less links. This makes it easy to reuse the sensors in models of this and other robots b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476E73" w:rsidRDefault="00476E73" w:rsidP="00CA427F">
      <w:r>
        <w:t xml:space="preserve">The IRB-120 arm is also defined as a </w:t>
      </w:r>
      <w:proofErr w:type="spellStart"/>
      <w:r>
        <w:t>xacro</w:t>
      </w:r>
      <w:proofErr w:type="spellEnd"/>
      <w:r>
        <w:t xml:space="preserve"> macro. Each of the </w:t>
      </w:r>
      <w:r w:rsidR="004313E0">
        <w:t>seven</w:t>
      </w:r>
      <w:r>
        <w:t xml:space="preserve"> links is defined by a visualization/collision mesh created from solid models of the arm obtained from ABB. These links are joined by six joints, which are defined according to the joint dimensions and rotation limits provided in documentation</w:t>
      </w:r>
      <w:r w:rsidR="004313E0">
        <w:t xml:space="preserve"> from ABB</w:t>
      </w:r>
      <w:r>
        <w:t>. This definition of the arm is used by the forward and inverse kinematics solvers to convert joint angles into Cartesian coordinates and vice versa. It was also used to generate the arm navigation package that performs trajectory planning for the arm.</w:t>
      </w:r>
    </w:p>
    <w:p w:rsidR="002325F9" w:rsidRDefault="002325F9" w:rsidP="002325F9">
      <w:pPr>
        <w:keepNext/>
      </w:pPr>
      <w:r>
        <w:rPr>
          <w:noProof/>
          <w:lang w:bidi="ar-SA"/>
        </w:rPr>
        <w:lastRenderedPageBreak/>
        <w:drawing>
          <wp:inline distT="0" distB="0" distL="0" distR="0" wp14:anchorId="4B8A51FF" wp14:editId="14787BE8">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3"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2325F9" w:rsidRDefault="002325F9" w:rsidP="002325F9">
      <w:pPr>
        <w:pStyle w:val="Caption"/>
        <w:jc w:val="both"/>
        <w:rPr>
          <w:highlight w:val="yellow"/>
        </w:rPr>
      </w:pPr>
      <w:bookmarkStart w:id="124" w:name="_Toc351997943"/>
      <w:bookmarkStart w:id="125" w:name="_Toc353178060"/>
      <w:bookmarkStart w:id="126" w:name="_Toc357772037"/>
      <w:r>
        <w:t xml:space="preserve">Figure </w:t>
      </w:r>
      <w:r w:rsidR="00521A1E">
        <w:fldChar w:fldCharType="begin"/>
      </w:r>
      <w:r>
        <w:instrText xml:space="preserve"> SEQ Figure \* ARABIC </w:instrText>
      </w:r>
      <w:r w:rsidR="00521A1E">
        <w:fldChar w:fldCharType="separate"/>
      </w:r>
      <w:r w:rsidR="00116880">
        <w:rPr>
          <w:noProof/>
        </w:rPr>
        <w:t>10</w:t>
      </w:r>
      <w:r w:rsidR="00521A1E">
        <w:fldChar w:fldCharType="end"/>
      </w:r>
      <w:proofErr w:type="gramStart"/>
      <w:r>
        <w:t>:ABBY’s</w:t>
      </w:r>
      <w:proofErr w:type="gramEnd"/>
      <w:r>
        <w:t xml:space="preserve"> robot model, LIDAR data (green points), and Kinect point cloud (multicolored points) visualized in </w:t>
      </w:r>
      <w:proofErr w:type="spellStart"/>
      <w:r>
        <w:t>Rviz</w:t>
      </w:r>
      <w:bookmarkEnd w:id="124"/>
      <w:bookmarkEnd w:id="125"/>
      <w:bookmarkEnd w:id="126"/>
      <w:proofErr w:type="spellEnd"/>
    </w:p>
    <w:p w:rsidR="002325F9" w:rsidRDefault="002325F9" w:rsidP="002325F9">
      <w:r>
        <w:t xml:space="preserve">In addition to providing the geometric definition of the robot, the robot model makes the </w:t>
      </w:r>
      <w:proofErr w:type="spellStart"/>
      <w:r>
        <w:t>Rviz</w:t>
      </w:r>
      <w:proofErr w:type="spellEnd"/>
      <w:r>
        <w:t xml:space="preserve"> robot visualization GUI much more usable. Because visualization meshes of the robot are defined, </w:t>
      </w:r>
      <w:proofErr w:type="spellStart"/>
      <w:r>
        <w:t>Rviz</w:t>
      </w:r>
      <w:proofErr w:type="spellEnd"/>
      <w:r>
        <w:t xml:space="preserve"> can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127" w:name="__RefHeading__536_1800207281"/>
      <w:bookmarkStart w:id="128" w:name="_Toc351468831"/>
      <w:bookmarkStart w:id="129" w:name="_Toc353177973"/>
      <w:bookmarkStart w:id="130" w:name="_Toc352798794"/>
      <w:bookmarkStart w:id="131" w:name="_Toc353440064"/>
      <w:bookmarkStart w:id="132" w:name="_Ref353952320"/>
      <w:bookmarkStart w:id="133" w:name="_Toc353973882"/>
      <w:bookmarkStart w:id="134" w:name="_Toc358269934"/>
      <w:bookmarkEnd w:id="127"/>
      <w:r>
        <w:t>Hardware Drivers</w:t>
      </w:r>
      <w:bookmarkEnd w:id="128"/>
      <w:bookmarkEnd w:id="129"/>
      <w:bookmarkEnd w:id="130"/>
      <w:bookmarkEnd w:id="131"/>
      <w:bookmarkEnd w:id="132"/>
      <w:bookmarkEnd w:id="133"/>
      <w:bookmarkEnd w:id="134"/>
    </w:p>
    <w:p w:rsidR="00C82D64" w:rsidRDefault="00C82D64" w:rsidP="00CA427F">
      <w:bookmarkStart w:id="135" w:name="__RefHeading__532_1800207281"/>
      <w:bookmarkEnd w:id="135"/>
      <w:r>
        <w:t xml:space="preserve">ROS </w:t>
      </w:r>
      <w:r w:rsidR="00743363">
        <w:t xml:space="preserve">uses a software driver implemented as a ROS node </w:t>
      </w:r>
      <w:r>
        <w:t xml:space="preserve">to read data from a sensor </w:t>
      </w:r>
      <w:r w:rsidR="00743363">
        <w:t>or send commands to an actuator</w:t>
      </w:r>
      <w:r>
        <w:t xml:space="preserve">. The driver node for a sensor interfaces with the sensor </w:t>
      </w:r>
      <w:r>
        <w:lastRenderedPageBreak/>
        <w:t>hardware and publishes data as ROS messages to the appropriate ROS topic(s). The driver node for an actuator subscribes to actuator commands on the appropriate ROS topic and interfaces with the actuator hardware to execute the commands.</w:t>
      </w:r>
      <w:r w:rsidR="00743363">
        <w:t xml:space="preserve"> </w:t>
      </w:r>
      <w:r w:rsidR="00C26887">
        <w:t>ABBY</w:t>
      </w:r>
      <w:r>
        <w:t>'s Kinect camera and SICK LIDAR use preexisting open source drivers</w:t>
      </w:r>
      <w:r w:rsidR="00521A1E">
        <w:fldChar w:fldCharType="begin"/>
      </w:r>
      <w:r w:rsidR="00534510">
        <w:instrText xml:space="preserve"> ADDIN ZOTERO_ITEM CSL_CITATION {"citationID":"1iip6bbjaf","properties":{"formattedCitation":"[16]","plainCitation":"[16]"},"citationItems":[{"id":193,"uris":["http://zotero.org/users/1284010/items/ZKPSUCWC"],"uri":["http://zotero.org/users/1284010/items/ZKPSUCWC"],"itemData":{"id":193,"type":"webpage","title":"openni_kinect - ROS Wiki","URL":"http://www.ros.org/wiki/openni_kinect","accessed":{"date-parts":[["2013",4,3]]}}}],"schema":"https://github.com/citation-style-language/schema/raw/master/csl-citation.json"} </w:instrText>
      </w:r>
      <w:r w:rsidR="00521A1E">
        <w:fldChar w:fldCharType="separate"/>
      </w:r>
      <w:r w:rsidR="00534510" w:rsidRPr="00534510">
        <w:t>[16]</w:t>
      </w:r>
      <w:r w:rsidR="00521A1E">
        <w:fldChar w:fldCharType="end"/>
      </w:r>
      <w:r w:rsidR="00521A1E">
        <w:fldChar w:fldCharType="begin"/>
      </w:r>
      <w:r w:rsidR="00534510">
        <w:instrText xml:space="preserve"> ADDIN ZOTERO_ITEM CSL_CITATION {"citationID":"1m32ha9es8","properties":{"formattedCitation":"[17]","plainCitation":"[17]"},"citationItems":[{"id":191,"uris":["http://zotero.org/users/1284010/items/63IIGZ8U"],"uri":["http://zotero.org/users/1284010/items/63IIGZ8U"],"itemData":{"id":191,"type":"webpage","title":"laser_drivers - ROS Wiki","URL":"http://www.ros.org/wiki/laser_drivers?distro=fuerte","accessed":{"date-parts":[["2013",4,3]]}}}],"schema":"https://github.com/citation-style-language/schema/raw/master/csl-citation.json"} </w:instrText>
      </w:r>
      <w:r w:rsidR="00521A1E">
        <w:fldChar w:fldCharType="separate"/>
      </w:r>
      <w:r w:rsidR="00534510" w:rsidRPr="00534510">
        <w:t>[17]</w:t>
      </w:r>
      <w:r w:rsidR="00521A1E">
        <w:fldChar w:fldCharType="end"/>
      </w:r>
      <w:r w:rsidR="00743363">
        <w:t>, and t</w:t>
      </w:r>
      <w:r>
        <w:t xml:space="preserve">he ROS driver node for the mobile base was developed previously by </w:t>
      </w:r>
      <w:r w:rsidR="003C6932">
        <w:t xml:space="preserve">this </w:t>
      </w:r>
      <w:r>
        <w:t>lab for other robots using the same hardware, and required limited modification for</w:t>
      </w:r>
      <w:r w:rsidR="000942D4">
        <w:t xml:space="preserve"> this robot</w:t>
      </w:r>
      <w:r w:rsidR="00521A1E">
        <w:fldChar w:fldCharType="begin"/>
      </w:r>
      <w:r w:rsidR="00534510">
        <w:instrText xml:space="preserve"> ADDIN ZOTERO_ITEM CSL_CITATION {"citationID":"263u2d2vrk","properties":{"formattedCitation":"[10]","plainCitation":"[10]"},"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521A1E">
        <w:fldChar w:fldCharType="separate"/>
      </w:r>
      <w:r w:rsidR="00534510" w:rsidRPr="00534510">
        <w:t>[10]</w:t>
      </w:r>
      <w:r w:rsidR="00521A1E">
        <w:fldChar w:fldCharType="end"/>
      </w:r>
      <w:r w:rsidR="002D6416">
        <w:t>.</w:t>
      </w:r>
      <w:r>
        <w:t xml:space="preserve"> The driver for the ABB robotic arm was written for this </w:t>
      </w:r>
      <w:r w:rsidR="00F211F4">
        <w:t>platform</w:t>
      </w:r>
      <w:r>
        <w:t xml:space="preserve"> in collaboration with the Southwest Research Institute (SWRI) of San Antonio, Texas</w:t>
      </w:r>
      <w:r w:rsidR="00743363">
        <w:t xml:space="preserve"> as part of the ROS Industrial Project</w:t>
      </w:r>
      <w:r>
        <w:t>.</w:t>
      </w:r>
    </w:p>
    <w:p w:rsidR="00E141B1" w:rsidRDefault="00C82D64">
      <w:pPr>
        <w:tabs>
          <w:tab w:val="left" w:pos="8190"/>
        </w:tabs>
      </w:pPr>
      <w:bookmarkStart w:id="136" w:name="__RefHeading__534_1800207281"/>
      <w:bookmarkEnd w:id="136"/>
      <w:r>
        <w:t xml:space="preserve">The mobile base is controlled by software running on the cRIO, as described </w:t>
      </w:r>
      <w:r w:rsidR="002325F9">
        <w:t>in S</w:t>
      </w:r>
      <w:r w:rsidR="00C23EE7">
        <w:t xml:space="preserve">ection </w:t>
      </w:r>
      <w:r w:rsidR="00521A1E">
        <w:fldChar w:fldCharType="begin"/>
      </w:r>
      <w:r w:rsidR="00C23EE7">
        <w:instrText xml:space="preserve"> REF _Ref352767044 \r \h </w:instrText>
      </w:r>
      <w:r w:rsidR="00521A1E">
        <w:fldChar w:fldCharType="separate"/>
      </w:r>
      <w:r w:rsidR="00116880">
        <w:t>3.7</w:t>
      </w:r>
      <w:r w:rsidR="00521A1E">
        <w:fldChar w:fldCharType="end"/>
      </w:r>
      <w:r w:rsidR="00C23EE7">
        <w:t xml:space="preserve"> </w:t>
      </w:r>
      <w:r w:rsidR="00521A1E">
        <w:fldChar w:fldCharType="begin"/>
      </w:r>
      <w:r w:rsidR="00C23EE7">
        <w:instrText xml:space="preserve"> REF _Ref352767101 \p \h </w:instrText>
      </w:r>
      <w:r w:rsidR="00521A1E">
        <w:fldChar w:fldCharType="separate"/>
      </w:r>
      <w:r w:rsidR="00116880">
        <w:t>above</w:t>
      </w:r>
      <w:r w:rsidR="00521A1E">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w:t>
      </w:r>
      <w:r w:rsidR="00A30EBD">
        <w:t xml:space="preserve">are </w:t>
      </w:r>
      <w:r>
        <w:t xml:space="preserve">checked to ensure that all of the encoders are updating properly, and voltage data </w:t>
      </w:r>
      <w:r w:rsidR="00A30EBD">
        <w:t xml:space="preserve">are </w:t>
      </w:r>
      <w:r>
        <w:t xml:space="preserve">checked to monitor the battery level and health of the power regulator. The results of these checks are fed into a ROS diagnostic updater, which </w:t>
      </w:r>
      <w:r w:rsidR="00117AA4">
        <w:t>provides feedback to the</w:t>
      </w:r>
      <w:r>
        <w:t xml:space="preserve"> operator. Voltage information is also published to a custom ROS message so that other nodes on the robot can subscribe to the voltage data. Pose information is published as a custom ROS message type and sent to the odometry translator node. The odometry translator publishes </w:t>
      </w:r>
      <w:r>
        <w:lastRenderedPageBreak/>
        <w:t>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w:t>
      </w:r>
      <w:proofErr w:type="spellStart"/>
      <w:r w:rsidRPr="00434800">
        <w:t>Fuerte</w:t>
      </w:r>
      <w:proofErr w:type="spellEnd"/>
      <w:r w:rsidRPr="00434800">
        <w:t xml:space="preserve"> version of ROS Serial did not</w:t>
      </w:r>
      <w:r>
        <w:t xml:space="preserve"> properly support ROS services</w:t>
      </w:r>
      <w:r w:rsidR="00521A1E">
        <w:fldChar w:fldCharType="begin"/>
      </w:r>
      <w:r w:rsidR="00534510">
        <w:instrText xml:space="preserve"> ADDIN ZOTERO_ITEM CSL_CITATION {"citationID":"j1gpdu8v5","properties":{"formattedCitation":"[18]","plainCitation":"[18]"},"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521A1E">
        <w:fldChar w:fldCharType="separate"/>
      </w:r>
      <w:r w:rsidR="00534510" w:rsidRPr="00534510">
        <w:t>[18]</w:t>
      </w:r>
      <w:r w:rsidR="00521A1E">
        <w:fldChar w:fldCharType="end"/>
      </w:r>
      <w:r>
        <w:t xml:space="preserve">. </w:t>
      </w:r>
      <w:r w:rsidRPr="00434800">
        <w:t xml:space="preserve">In order to implement a service on the Arduino, changes were made to the ROS Serial bridge node and microcontroller code </w:t>
      </w:r>
      <w:r>
        <w:t>to enable support of services</w:t>
      </w:r>
      <w:r w:rsidR="00521A1E">
        <w:fldChar w:fldCharType="begin"/>
      </w:r>
      <w:r w:rsidR="00534510">
        <w:instrText xml:space="preserve"> ADDIN ZOTERO_ITEM CSL_CITATION {"citationID":"1tm2eoi70t","properties":{"formattedCitation":"[19]","plainCitation":"[19]"},"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521A1E">
        <w:fldChar w:fldCharType="separate"/>
      </w:r>
      <w:r w:rsidR="00534510" w:rsidRPr="00534510">
        <w:t>[19]</w:t>
      </w:r>
      <w:r w:rsidR="00521A1E">
        <w:fldChar w:fldCharType="end"/>
      </w:r>
      <w:r>
        <w:t>.</w:t>
      </w:r>
    </w:p>
    <w:p w:rsidR="00C82D64" w:rsidRDefault="00F211F4" w:rsidP="00CA427F">
      <w:r>
        <w:t xml:space="preserve">ABBY uses the ROS Industrial framework of messages and driver nodes to control the IRB-120 using the IRC5 Compact. </w:t>
      </w:r>
      <w:r w:rsidR="00C82D64">
        <w:t>ROS Industrial is a project led by SWRI to develop a standard ROS framework for us</w:t>
      </w:r>
      <w:r w:rsidR="000942D4">
        <w:t>ing ROS with industrial robots</w:t>
      </w:r>
      <w:r w:rsidR="00521A1E">
        <w:fldChar w:fldCharType="begin"/>
      </w:r>
      <w:r w:rsidR="00534510">
        <w:instrText xml:space="preserve"> ADDIN ZOTERO_ITEM CSL_CITATION {"citationID":"6b3dg9lc8","properties":{"formattedCitation":"[20]","plainCitation":"[20]"},"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521A1E">
        <w:fldChar w:fldCharType="separate"/>
      </w:r>
      <w:r w:rsidR="00534510" w:rsidRPr="00534510">
        <w:t>[20]</w:t>
      </w:r>
      <w:r w:rsidR="00521A1E">
        <w:fldChar w:fldCharType="end"/>
      </w:r>
      <w:r w:rsidR="002D6416">
        <w:t>.</w:t>
      </w:r>
      <w:r w:rsidR="00C82D64">
        <w:t xml:space="preserve"> </w:t>
      </w:r>
      <w:r w:rsidR="00C26887">
        <w:t>ABBY</w:t>
      </w:r>
      <w:r w:rsidR="00C82D64">
        <w:t xml:space="preserve">'s ROS Industrial driver was written specifically for this project, </w:t>
      </w:r>
      <w:r w:rsidR="00C23EE7">
        <w:t>and has been</w:t>
      </w:r>
      <w:r w:rsidR="00C82D64">
        <w:t xml:space="preserve"> incorporated into the ROS Industrial codebase.</w:t>
      </w:r>
    </w:p>
    <w:p w:rsidR="00C23EE7" w:rsidRDefault="00F211F4" w:rsidP="00CA427F">
      <w:r>
        <w:lastRenderedPageBreak/>
        <w:t xml:space="preserve">Part of the ROS Industrial arm driver runs on the IRC5 Compact. </w:t>
      </w:r>
      <w:r w:rsidR="00C23EE7">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w:t>
      </w:r>
      <w:r>
        <w:t xml:space="preserve">the trajectory server receives a complete trajectory, it </w:t>
      </w:r>
      <w:r w:rsidR="00C23EE7">
        <w:t xml:space="preserve">passes </w:t>
      </w:r>
      <w:r>
        <w:t>the trajectory</w:t>
      </w:r>
      <w:r w:rsidR="00C23EE7">
        <w:t xml:space="preserve"> to the motion process, which sends the arm to each point in the trajectory. In order to generate smooth motion through the trajectory, the intermediate points in the trajectory </w:t>
      </w:r>
      <w:r w:rsidR="00117AA4">
        <w:t xml:space="preserve">are defined </w:t>
      </w:r>
      <w:r w:rsidR="00C23EE7">
        <w:t>as low</w:t>
      </w:r>
      <w:r w:rsidR="00117AA4">
        <w:t>-</w:t>
      </w:r>
      <w:r w:rsidR="00C23EE7">
        <w:t xml:space="preserve">precision waypoints. Because RAPID only has fixed-length data structures, trajectories must have a fixed maximum length. Paths generated for the IRB-120 with the current planner software have been experimentally determined not to exceed </w:t>
      </w:r>
      <w:r w:rsidR="00A77258">
        <w:t>300</w:t>
      </w:r>
      <w:r w:rsidR="00C23EE7">
        <w:t xml:space="preserve"> points in most cases, so the maximum trajectory length was set to </w:t>
      </w:r>
      <w:r w:rsidR="00A77258">
        <w:t>50</w:t>
      </w:r>
      <w:r w:rsidR="00C23EE7">
        <w:t>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w:t>
      </w:r>
      <w:r w:rsidR="00521A1E">
        <w:fldChar w:fldCharType="begin"/>
      </w:r>
      <w:r w:rsidR="00534510">
        <w:instrText xml:space="preserve"> ADDIN ZOTERO_ITEM CSL_CITATION {"citationID":"2ad4on8kvi","properties":{"formattedCitation":"[9]","plainCitation":"[9]"},"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521A1E">
        <w:fldChar w:fldCharType="separate"/>
      </w:r>
      <w:r w:rsidR="00534510" w:rsidRPr="00534510">
        <w:t>[9]</w:t>
      </w:r>
      <w:r w:rsidR="00521A1E">
        <w:fldChar w:fldCharType="end"/>
      </w:r>
      <w:r w:rsidR="002D6416">
        <w:t>.</w:t>
      </w:r>
    </w:p>
    <w:p w:rsidR="00021F0A" w:rsidRDefault="00021F0A">
      <w:pPr>
        <w:pStyle w:val="Heading1"/>
      </w:pPr>
      <w:bookmarkStart w:id="137" w:name="_Toc353152015"/>
      <w:bookmarkStart w:id="138" w:name="_Toc353177704"/>
      <w:bookmarkStart w:id="139" w:name="_Toc353177974"/>
      <w:bookmarkStart w:id="140" w:name="_Toc353435060"/>
      <w:bookmarkStart w:id="141" w:name="_Toc353435168"/>
      <w:bookmarkStart w:id="142" w:name="_Toc353435276"/>
      <w:bookmarkStart w:id="143" w:name="_Toc353440000"/>
      <w:bookmarkStart w:id="144" w:name="_Toc353440065"/>
      <w:bookmarkStart w:id="145" w:name="_Toc352795597"/>
      <w:bookmarkStart w:id="146" w:name="_Toc352798795"/>
      <w:bookmarkStart w:id="147" w:name="_Toc353177975"/>
      <w:bookmarkStart w:id="148" w:name="_Toc352798796"/>
      <w:bookmarkStart w:id="149" w:name="_Toc353440066"/>
      <w:bookmarkStart w:id="150" w:name="_Toc353973883"/>
      <w:bookmarkStart w:id="151" w:name="_Toc358269935"/>
      <w:bookmarkEnd w:id="137"/>
      <w:bookmarkEnd w:id="138"/>
      <w:bookmarkEnd w:id="139"/>
      <w:bookmarkEnd w:id="140"/>
      <w:bookmarkEnd w:id="141"/>
      <w:bookmarkEnd w:id="142"/>
      <w:bookmarkEnd w:id="143"/>
      <w:bookmarkEnd w:id="144"/>
      <w:bookmarkEnd w:id="145"/>
      <w:bookmarkEnd w:id="146"/>
      <w:r>
        <w:lastRenderedPageBreak/>
        <w:t>Experimental Software</w:t>
      </w:r>
      <w:bookmarkEnd w:id="147"/>
      <w:bookmarkEnd w:id="148"/>
      <w:bookmarkEnd w:id="149"/>
      <w:bookmarkEnd w:id="150"/>
      <w:bookmarkEnd w:id="151"/>
    </w:p>
    <w:p w:rsidR="00E141B1" w:rsidRDefault="00F211F4" w:rsidP="00F211F4">
      <w:bookmarkStart w:id="152" w:name="_Toc351559255"/>
      <w:r>
        <w:t>New software packages were developed and integrated with existing open source packages for ABBY. Some of these packages increase the capabilities of the platform, and other</w:t>
      </w:r>
      <w:r w:rsidR="00A30EBD">
        <w:t>s</w:t>
      </w:r>
      <w:r>
        <w:t xml:space="preserve"> </w:t>
      </w:r>
      <w:r w:rsidR="00A30EBD">
        <w:t xml:space="preserve">were </w:t>
      </w:r>
      <w:r>
        <w:t>used to test those capabilities.</w:t>
      </w:r>
      <w:r w:rsidR="00C23EE7">
        <w:t xml:space="preserve">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53" w:name="_Toc352795599"/>
      <w:bookmarkStart w:id="154" w:name="_Toc352798797"/>
      <w:bookmarkStart w:id="155" w:name="_Toc352795600"/>
      <w:bookmarkStart w:id="156" w:name="_Toc352798798"/>
      <w:bookmarkStart w:id="157" w:name="_Toc352795601"/>
      <w:bookmarkStart w:id="158" w:name="_Toc352798799"/>
      <w:bookmarkStart w:id="159" w:name="_Toc352795602"/>
      <w:bookmarkStart w:id="160" w:name="_Toc352798800"/>
      <w:bookmarkStart w:id="161" w:name="_Toc352798801"/>
      <w:bookmarkStart w:id="162" w:name="_Toc353440067"/>
      <w:bookmarkStart w:id="163" w:name="_Toc353973884"/>
      <w:bookmarkStart w:id="164" w:name="_Toc358269936"/>
      <w:bookmarkEnd w:id="153"/>
      <w:bookmarkEnd w:id="154"/>
      <w:bookmarkEnd w:id="155"/>
      <w:bookmarkEnd w:id="156"/>
      <w:bookmarkEnd w:id="157"/>
      <w:bookmarkEnd w:id="158"/>
      <w:bookmarkEnd w:id="159"/>
      <w:bookmarkEnd w:id="160"/>
      <w:r>
        <w:t>Mobile Base Planning</w:t>
      </w:r>
      <w:bookmarkEnd w:id="161"/>
      <w:bookmarkEnd w:id="162"/>
      <w:bookmarkEnd w:id="163"/>
      <w:bookmarkEnd w:id="164"/>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65" w:name="_Toc353152017"/>
      <w:bookmarkStart w:id="166" w:name="_Toc353177706"/>
      <w:bookmarkStart w:id="167" w:name="_Toc353177976"/>
      <w:bookmarkStart w:id="168" w:name="_Toc353152020"/>
      <w:bookmarkStart w:id="169" w:name="_Toc353177709"/>
      <w:bookmarkStart w:id="170" w:name="_Toc353177979"/>
      <w:bookmarkStart w:id="171" w:name="_Toc353435066"/>
      <w:bookmarkStart w:id="172" w:name="_Toc353435174"/>
      <w:bookmarkStart w:id="173" w:name="_Toc351559257"/>
      <w:bookmarkEnd w:id="152"/>
      <w:bookmarkEnd w:id="165"/>
      <w:bookmarkEnd w:id="166"/>
      <w:bookmarkEnd w:id="167"/>
      <w:bookmarkEnd w:id="168"/>
      <w:bookmarkEnd w:id="169"/>
      <w:bookmarkEnd w:id="170"/>
      <w:bookmarkEnd w:id="171"/>
      <w:bookmarkEnd w:id="172"/>
    </w:p>
    <w:p w:rsidR="00E141B1" w:rsidRDefault="0053034D">
      <w:pPr>
        <w:pStyle w:val="Heading3"/>
      </w:pPr>
      <w:bookmarkStart w:id="174" w:name="_Toc353177981"/>
      <w:bookmarkStart w:id="175" w:name="_Toc352798802"/>
      <w:bookmarkStart w:id="176" w:name="_Toc353440068"/>
      <w:bookmarkStart w:id="177" w:name="_Toc353973885"/>
      <w:bookmarkStart w:id="178" w:name="_Toc358269937"/>
      <w:r>
        <w:t>Localization</w:t>
      </w:r>
      <w:bookmarkEnd w:id="173"/>
      <w:bookmarkEnd w:id="174"/>
      <w:bookmarkEnd w:id="175"/>
      <w:bookmarkEnd w:id="176"/>
      <w:bookmarkEnd w:id="177"/>
      <w:bookmarkEnd w:id="178"/>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 xml:space="preserve">’s localization uses </w:t>
      </w:r>
      <w:r>
        <w:lastRenderedPageBreak/>
        <w:t>a combination of relative and absolute localization</w:t>
      </w:r>
      <w:r w:rsidR="00F00C41">
        <w:t xml:space="preserve"> to mitigate the disadvantages and leverage the advantages of each.</w:t>
      </w:r>
    </w:p>
    <w:p w:rsidR="00330422" w:rsidRDefault="00330422" w:rsidP="00CA427F">
      <w:r>
        <w:t>A benefit of</w:t>
      </w:r>
      <w:r w:rsidR="00624F7C">
        <w:t xml:space="preserve"> relative</w:t>
      </w:r>
      <w:r w:rsidR="0053034D">
        <w:t xml:space="preserve"> localization methods </w:t>
      </w:r>
      <w:r>
        <w:t>is that they are</w:t>
      </w:r>
      <w:r w:rsidR="0053034D">
        <w:t xml:space="preserve"> computationa</w:t>
      </w:r>
      <w:r w:rsidR="0001389D">
        <w:t xml:space="preserve">lly simple. Odometry </w:t>
      </w:r>
      <w:r>
        <w:t>on ABBY</w:t>
      </w:r>
      <w:r w:rsidR="0001389D">
        <w:t xml:space="preserve"> uses</w:t>
      </w:r>
      <w:r w:rsidR="0053034D">
        <w:t xml:space="preserve"> </w:t>
      </w:r>
      <w:r w:rsidR="0001389D">
        <w:t>fourteen</w:t>
      </w:r>
      <w:r w:rsidR="0053034D">
        <w:t xml:space="preserve"> mathematical operations (</w:t>
      </w:r>
      <w:r w:rsidR="0001389D">
        <w:t>seven</w:t>
      </w:r>
      <w:r w:rsidR="0053034D">
        <w:t xml:space="preserve"> </w:t>
      </w:r>
      <w:proofErr w:type="gramStart"/>
      <w:r w:rsidR="0053034D">
        <w:t>addition</w:t>
      </w:r>
      <w:proofErr w:type="gramEnd"/>
      <w:r w:rsidR="0053034D">
        <w:t xml:space="preserve">, </w:t>
      </w:r>
      <w:r w:rsidR="0001389D">
        <w:t>four</w:t>
      </w:r>
      <w:r w:rsidR="0053034D">
        <w:t xml:space="preserve"> multiplication, and </w:t>
      </w:r>
      <w:r w:rsidR="0001389D">
        <w:t>three</w:t>
      </w:r>
      <w:r w:rsidR="0053034D">
        <w:t xml:space="preserve"> trigonometric</w:t>
      </w:r>
      <w:r w:rsidR="004D686C">
        <w:t>, as shown in</w:t>
      </w:r>
      <w:r w:rsidR="00521E15">
        <w:t xml:space="preserve"> </w:t>
      </w:r>
      <w:r w:rsidR="00521A1E">
        <w:fldChar w:fldCharType="begin"/>
      </w:r>
      <w:r w:rsidR="00521E15">
        <w:instrText xml:space="preserve"> REF _Ref353175861 \h </w:instrText>
      </w:r>
      <w:r w:rsidR="00521A1E">
        <w:fldChar w:fldCharType="separate"/>
      </w:r>
      <w:r w:rsidR="00116880">
        <w:t xml:space="preserve">Algorithm </w:t>
      </w:r>
      <w:r w:rsidR="00116880">
        <w:rPr>
          <w:noProof/>
        </w:rPr>
        <w:t>1</w:t>
      </w:r>
      <w:r w:rsidR="00521A1E">
        <w:fldChar w:fldCharType="end"/>
      </w:r>
      <w:r w:rsidR="00521E15">
        <w:t xml:space="preserve"> </w:t>
      </w:r>
      <w:r w:rsidR="00521A1E">
        <w:fldChar w:fldCharType="begin"/>
      </w:r>
      <w:r w:rsidR="00521E15">
        <w:instrText xml:space="preserve"> REF _Ref353642369 \p \h </w:instrText>
      </w:r>
      <w:r w:rsidR="00521A1E">
        <w:fldChar w:fldCharType="separate"/>
      </w:r>
      <w:r w:rsidR="00116880">
        <w:t>below</w:t>
      </w:r>
      <w:r w:rsidR="00521A1E">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BB3B4D"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5pt;height:14.9pt" o:ole="" filled="t">
            <v:fill color2="black"/>
            <v:imagedata r:id="rId24" o:title=""/>
          </v:shape>
          <o:OLEObject Type="Embed" ProgID="Equation.3" ShapeID="_x0000_i1025" DrawAspect="Content" ObjectID="_1432013576" r:id="rId25"/>
        </w:object>
      </w:r>
    </w:p>
    <w:p w:rsidR="00330422" w:rsidRDefault="00330422" w:rsidP="00330422">
      <w:pPr>
        <w:pStyle w:val="algorithm"/>
      </w:pPr>
      <w:r w:rsidRPr="00C366B4">
        <w:object w:dxaOrig="1980" w:dyaOrig="360">
          <v:shape id="_x0000_i1026" type="#_x0000_t75" style="width:99.3pt;height:17.4pt" o:ole="" filled="t">
            <v:fill color2="black"/>
            <v:imagedata r:id="rId26" o:title=""/>
          </v:shape>
          <o:OLEObject Type="Embed" ProgID="Equation.3" ShapeID="_x0000_i1026" DrawAspect="Content" ObjectID="_1432013577" r:id="rId27"/>
        </w:object>
      </w:r>
    </w:p>
    <w:p w:rsidR="00330422" w:rsidRPr="00AA0B7C" w:rsidRDefault="00BB3B4D"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85pt;height:17.4pt" o:ole="" filled="t">
            <v:fill color2="black"/>
            <v:imagedata r:id="rId28" o:title=""/>
          </v:shape>
          <o:OLEObject Type="Embed" ProgID="Equation.3" ShapeID="_x0000_i1027" DrawAspect="Content" ObjectID="_1432013578" r:id="rId29"/>
        </w:object>
      </w:r>
    </w:p>
    <w:p w:rsidR="00330422" w:rsidRPr="00AA0B7C" w:rsidRDefault="00BB3B4D"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1pt;height:18.6pt" o:ole="" filled="t">
            <v:fill color2="black"/>
            <v:imagedata r:id="rId30" o:title=""/>
          </v:shape>
          <o:OLEObject Type="Embed" ProgID="Equation.3" ShapeID="_x0000_i1028" DrawAspect="Content" ObjectID="_1432013579" r:id="rId31"/>
        </w:object>
      </w:r>
    </w:p>
    <w:p w:rsidR="00330422" w:rsidRPr="00AA0B7C" w:rsidRDefault="00BB3B4D"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79" w:name="_Ref353175861"/>
      <w:bookmarkStart w:id="180" w:name="_Ref353642369"/>
      <w:r>
        <w:t xml:space="preserve">Algorithm </w:t>
      </w:r>
      <w:r w:rsidR="00521A1E">
        <w:fldChar w:fldCharType="begin"/>
      </w:r>
      <w:r>
        <w:instrText xml:space="preserve"> SEQ Algorithm \* ARABIC </w:instrText>
      </w:r>
      <w:r w:rsidR="00521A1E">
        <w:fldChar w:fldCharType="separate"/>
      </w:r>
      <w:r w:rsidR="00116880">
        <w:rPr>
          <w:noProof/>
        </w:rPr>
        <w:t>1</w:t>
      </w:r>
      <w:r w:rsidR="00521A1E">
        <w:rPr>
          <w:noProof/>
        </w:rPr>
        <w:fldChar w:fldCharType="end"/>
      </w:r>
      <w:bookmarkEnd w:id="179"/>
      <w:r>
        <w:t xml:space="preserve">: Odometry updat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and </w:t>
      </w:r>
      <w:proofErr w:type="spellStart"/>
      <w:r>
        <w:t>d</w:t>
      </w:r>
      <w:r>
        <w:rPr>
          <w:vertAlign w:val="subscript"/>
        </w:rPr>
        <w:t>y</w:t>
      </w:r>
      <w:proofErr w:type="spellEnd"/>
      <w:r>
        <w:t xml:space="preserve"> are 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bookmarkEnd w:id="180"/>
    </w:p>
    <w:p w:rsidR="0053034D" w:rsidRDefault="00330422" w:rsidP="00CA427F">
      <w:r>
        <w:t>Further, r</w:t>
      </w:r>
      <w:r w:rsidR="0053034D">
        <w:t>elative localization requires no knowledge of the robot’s environment (such as a map), and it does not require the robot’s environment t</w:t>
      </w:r>
      <w:r w:rsidR="00624F7C">
        <w:t xml:space="preserve">o be instrumented with sensors </w:t>
      </w:r>
      <w:r w:rsidR="0053034D">
        <w:t>to track the robot</w:t>
      </w:r>
      <w:r w:rsidR="00624F7C">
        <w:t xml:space="preserve"> or beacons </w:t>
      </w:r>
      <w:r w:rsidR="0053034D">
        <w:t>for the robot to track</w:t>
      </w:r>
      <w:r w:rsidR="00624F7C">
        <w:t>. Relative l</w:t>
      </w:r>
      <w:r w:rsidR="0053034D">
        <w:t>ocalization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Each update is performed with respect to the previous, and the sup</w:t>
      </w:r>
      <w:r w:rsidR="00624F7C">
        <w:t>er</w:t>
      </w:r>
      <w:r w:rsidR="00EB1F78">
        <w:t xml:space="preserve">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521A1E">
        <w:fldChar w:fldCharType="begin"/>
      </w:r>
      <w:r w:rsidR="009B2620">
        <w:instrText xml:space="preserve"> REF _Ref353175861 \h </w:instrText>
      </w:r>
      <w:r w:rsidR="00521A1E">
        <w:fldChar w:fldCharType="separate"/>
      </w:r>
      <w:r w:rsidR="00116880">
        <w:t xml:space="preserve">Algorithm </w:t>
      </w:r>
      <w:r w:rsidR="00116880">
        <w:rPr>
          <w:noProof/>
        </w:rPr>
        <w:t>1</w:t>
      </w:r>
      <w:r w:rsidR="00521A1E">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r w:rsidR="00624F7C">
        <w:t xml:space="preserve"> This was demonstrated using ABBY’s odometry system; see Section </w:t>
      </w:r>
      <w:r w:rsidR="00521A1E">
        <w:fldChar w:fldCharType="begin"/>
      </w:r>
      <w:r w:rsidR="00624F7C">
        <w:instrText xml:space="preserve"> REF _Ref353787516 \r </w:instrText>
      </w:r>
      <w:r w:rsidR="00521A1E">
        <w:fldChar w:fldCharType="separate"/>
      </w:r>
      <w:r w:rsidR="00116880">
        <w:t>6.1</w:t>
      </w:r>
      <w:r w:rsidR="00521A1E">
        <w:fldChar w:fldCharType="end"/>
      </w:r>
      <w:r w:rsidR="00624F7C">
        <w:t>.</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521A1E">
        <w:fldChar w:fldCharType="begin"/>
      </w:r>
      <w:r w:rsidR="00534510">
        <w:instrText xml:space="preserve"> ADDIN ZOTERO_ITEM CSL_CITATION {"citationID":"et8lpv7j2","properties":{"formattedCitation":"[21]","plainCitation":"[21]"},"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rsidR="0053034D">
        <w:t xml:space="preserve">. </w:t>
      </w:r>
      <w:proofErr w:type="spellStart"/>
      <w:r w:rsidR="0053034D">
        <w:t>Trackable</w:t>
      </w:r>
      <w:proofErr w:type="spellEnd"/>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w:t>
      </w:r>
      <w:r w:rsidR="00624F7C">
        <w:t xml:space="preserve"> or</w:t>
      </w:r>
      <w:r w:rsidR="0053034D">
        <w:t xml:space="preserve">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w:t>
      </w:r>
      <w:r w:rsidR="0001389D">
        <w:t>s</w:t>
      </w:r>
      <w:r>
        <w:t xml:space="preserve">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521A1E">
        <w:fldChar w:fldCharType="begin"/>
      </w:r>
      <w:r w:rsidR="00534510">
        <w:instrText xml:space="preserve"> ADDIN ZOTERO_ITEM CSL_CITATION {"citationID":"1fqmeqfrp4","properties":{"formattedCitation":"[21]","plainCitation":"[21]"},"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w:t>
      </w:r>
      <w:proofErr w:type="spellStart"/>
      <w:r>
        <w:t>SLAMing</w:t>
      </w:r>
      <w:proofErr w:type="spellEnd"/>
      <w:r>
        <w:t xml:space="preserve"> robot in a novel environment. </w:t>
      </w:r>
      <w:r w:rsidR="00915506">
        <w:t xml:space="preserve">Maps were generated by ABBY using the LIDAR and the </w:t>
      </w:r>
      <w:proofErr w:type="spellStart"/>
      <w:r w:rsidR="00915506">
        <w:t>gmapping</w:t>
      </w:r>
      <w:proofErr w:type="spellEnd"/>
      <w:r w:rsidR="00915506">
        <w:t xml:space="preserve"> SLAM package</w:t>
      </w:r>
      <w:r w:rsidR="00521A1E">
        <w:fldChar w:fldCharType="begin"/>
      </w:r>
      <w:r w:rsidR="00534510">
        <w:instrText xml:space="preserve"> ADDIN ZOTERO_ITEM CSL_CITATION {"citationID":"1m6o6sukhm","properties":{"formattedCitation":"[22]","plainCitation":"[22]"},"citationItems":[{"id":18,"uris":["http://zotero.org/users/1284010/items/8IHA8WJV"],"uri":["http://zotero.org/users/1284010/items/8IHA8WJV"],"itemData":{"id":18,"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521A1E">
        <w:fldChar w:fldCharType="separate"/>
      </w:r>
      <w:r w:rsidR="00D804A3" w:rsidRPr="00D804A3">
        <w:t>[22]</w:t>
      </w:r>
      <w:r w:rsidR="00521A1E">
        <w:fldChar w:fldCharType="end"/>
      </w:r>
      <w:r w:rsidR="00915506">
        <w:t xml:space="preserve">. </w:t>
      </w:r>
      <w:proofErr w:type="spellStart"/>
      <w:r w:rsidR="00915506">
        <w:t>Gmapping</w:t>
      </w:r>
      <w:proofErr w:type="spellEnd"/>
      <w:r w:rsidR="00915506">
        <w:t xml:space="preserve"> uses a </w:t>
      </w:r>
      <w:proofErr w:type="spellStart"/>
      <w:r w:rsidR="00915506">
        <w:t>Rao-Blackwellized</w:t>
      </w:r>
      <w:proofErr w:type="spellEnd"/>
      <w:r w:rsidR="00915506">
        <w:t xml:space="preserve"> particle filter to generate maps as it localizes. </w:t>
      </w:r>
      <w:proofErr w:type="spellStart"/>
      <w:r>
        <w:t>G</w:t>
      </w:r>
      <w:r w:rsidR="00915506">
        <w:t>mapping</w:t>
      </w:r>
      <w:proofErr w:type="spellEnd"/>
      <w:r w:rsidR="00915506">
        <w:t xml:space="preserve">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521A1E">
        <w:fldChar w:fldCharType="begin"/>
      </w:r>
      <w:r w:rsidR="00534510">
        <w:instrText xml:space="preserve"> ADDIN ZOTERO_ITEM CSL_CITATION {"citationID":"5tgokcujt","properties":{"formattedCitation":"[21]","plainCitation":"[21]"},"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A77258"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w:t>
      </w:r>
      <w:r w:rsidR="00A77258">
        <w:t>unsuitable for global planning.</w:t>
      </w:r>
    </w:p>
    <w:p w:rsidR="00A77258" w:rsidRDefault="00A77258" w:rsidP="00A77258">
      <w:pPr>
        <w:pStyle w:val="Caption"/>
        <w:jc w:val="center"/>
      </w:pPr>
      <w:r>
        <w:rPr>
          <w:i w:val="0"/>
          <w:iCs w:val="0"/>
          <w:noProof/>
          <w:lang w:bidi="ar-SA"/>
        </w:rPr>
        <w:lastRenderedPageBreak/>
        <w:drawing>
          <wp:inline distT="0" distB="0" distL="0" distR="0" wp14:anchorId="6D3625B5" wp14:editId="515173F5">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A77258" w:rsidRDefault="00A77258" w:rsidP="00A77258">
      <w:pPr>
        <w:pStyle w:val="Caption"/>
      </w:pPr>
      <w:bookmarkStart w:id="181" w:name="_Ref353778824"/>
      <w:bookmarkStart w:id="182" w:name="_Toc357772038"/>
      <w:r>
        <w:t xml:space="preserve">Figure </w:t>
      </w:r>
      <w:r w:rsidR="00521A1E">
        <w:fldChar w:fldCharType="begin"/>
      </w:r>
      <w:r>
        <w:instrText xml:space="preserve"> SEQ Figure \* ARABIC </w:instrText>
      </w:r>
      <w:r w:rsidR="00521A1E">
        <w:fldChar w:fldCharType="separate"/>
      </w:r>
      <w:r w:rsidR="00116880">
        <w:rPr>
          <w:noProof/>
        </w:rPr>
        <w:t>11</w:t>
      </w:r>
      <w:r w:rsidR="00521A1E">
        <w:fldChar w:fldCharType="end"/>
      </w:r>
      <w:bookmarkEnd w:id="181"/>
      <w:r>
        <w:t>: The map, odometry, and base frames of the robot localization system.</w:t>
      </w:r>
      <w:r w:rsidR="0001389D">
        <w:t xml:space="preserve"> The transform from the world frame map to the odometry frame, generated by AMCL, cancels out the accumulated error in the transform from the odometry frame to the robot's base frame, generated by odometry.</w:t>
      </w:r>
      <w:bookmarkEnd w:id="182"/>
    </w:p>
    <w:p w:rsidR="0053034D" w:rsidRDefault="00B60E2F" w:rsidP="00CA427F">
      <w:r>
        <w:t>The results of</w:t>
      </w:r>
      <w:r w:rsidR="0053034D">
        <w:t xml:space="preserve"> two methods</w:t>
      </w:r>
      <w:r>
        <w:t xml:space="preserve"> are fused by storing</w:t>
      </w:r>
      <w:r w:rsidR="0053034D">
        <w:t xml:space="preserve"> two transforms in the robot’s TF tree</w:t>
      </w:r>
      <w:r>
        <w:t xml:space="preserve">, as shown in </w:t>
      </w:r>
      <w:r w:rsidR="00521A1E">
        <w:fldChar w:fldCharType="begin"/>
      </w:r>
      <w:r w:rsidR="002F3F95">
        <w:instrText xml:space="preserve"> REF _Ref353778824 </w:instrText>
      </w:r>
      <w:r w:rsidR="00521A1E">
        <w:fldChar w:fldCharType="separate"/>
      </w:r>
      <w:r w:rsidR="00116880">
        <w:t xml:space="preserve">Figure </w:t>
      </w:r>
      <w:r w:rsidR="00116880">
        <w:rPr>
          <w:noProof/>
        </w:rPr>
        <w:t>11</w:t>
      </w:r>
      <w:r w:rsidR="00521A1E">
        <w:rPr>
          <w:noProof/>
        </w:rPr>
        <w:fldChar w:fldCharType="end"/>
      </w:r>
      <w:r w:rsidR="00851713">
        <w:t xml:space="preserve">. </w:t>
      </w:r>
      <w:r w:rsidR="0053034D">
        <w:t xml:space="preserve">One transform is between the robot’s </w:t>
      </w:r>
      <w:proofErr w:type="spellStart"/>
      <w:r w:rsidR="006B701A" w:rsidRPr="006B701A">
        <w:rPr>
          <w:rFonts w:ascii="Consolas" w:hAnsi="Consolas" w:cs="Consolas"/>
        </w:rPr>
        <w:t>base_link</w:t>
      </w:r>
      <w:proofErr w:type="spellEnd"/>
      <w:r w:rsidR="0053034D">
        <w:t xml:space="preserve"> (a coordinate frame with its origin on the floor between the robot’s wheels) to its parent, the odometric frame </w:t>
      </w:r>
      <w:proofErr w:type="spellStart"/>
      <w:r w:rsidR="006B701A" w:rsidRPr="006B701A">
        <w:rPr>
          <w:rFonts w:ascii="Consolas" w:hAnsi="Consolas" w:cs="Consolas"/>
        </w:rPr>
        <w:t>odom</w:t>
      </w:r>
      <w:proofErr w:type="spellEnd"/>
      <w:r w:rsidR="0053034D">
        <w:t xml:space="preserve">. This transform is updated by the odometric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proofErr w:type="spellStart"/>
      <w:r w:rsidR="006B701A" w:rsidRPr="006B701A">
        <w:rPr>
          <w:rFonts w:ascii="Consolas" w:hAnsi="Consolas" w:cs="Consolas"/>
        </w:rPr>
        <w:t>odom</w:t>
      </w:r>
      <w:proofErr w:type="spellEnd"/>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proofErr w:type="spellStart"/>
      <w:r w:rsidR="006B701A" w:rsidRPr="006B701A">
        <w:rPr>
          <w:rFonts w:ascii="Consolas" w:hAnsi="Consolas" w:cs="Consolas"/>
        </w:rPr>
        <w:t>odom</w:t>
      </w:r>
      <w:proofErr w:type="spellEnd"/>
      <w:r w:rsidR="0053034D">
        <w:t xml:space="preserve"> frame. This transform is updated by AMCL, which runs an update every time the robot moves more than 0.05 meters in translation or 0.1 radians in </w:t>
      </w:r>
      <w:r w:rsidR="0053034D">
        <w:lastRenderedPageBreak/>
        <w:t xml:space="preserve">rotation. On each AMCL update, the transform from the </w:t>
      </w:r>
      <w:r w:rsidR="006B701A" w:rsidRPr="006B701A">
        <w:rPr>
          <w:rFonts w:ascii="Consolas" w:hAnsi="Consolas" w:cs="Consolas"/>
        </w:rPr>
        <w:t>map</w:t>
      </w:r>
      <w:r w:rsidR="0053034D">
        <w:t xml:space="preserve"> to </w:t>
      </w:r>
      <w:proofErr w:type="spellStart"/>
      <w:r w:rsidR="006B701A" w:rsidRPr="006B701A">
        <w:rPr>
          <w:rFonts w:ascii="Consolas" w:hAnsi="Consolas" w:cs="Consolas"/>
        </w:rPr>
        <w:t>odom</w:t>
      </w:r>
      <w:proofErr w:type="spellEnd"/>
      <w:r w:rsidR="0053034D">
        <w:t xml:space="preserve"> frame change</w:t>
      </w:r>
      <w:r w:rsidR="00D91C43">
        <w:t>s</w:t>
      </w:r>
      <w:r w:rsidR="0053034D">
        <w:t xml:space="preserve"> such that it cancels out any error in the tran</w:t>
      </w:r>
      <w:r w:rsidR="00A77258">
        <w:t>s</w:t>
      </w:r>
      <w:r w:rsidR="0053034D">
        <w:t xml:space="preserve">form from the </w:t>
      </w:r>
      <w:proofErr w:type="spellStart"/>
      <w:r w:rsidR="006B701A" w:rsidRPr="006B701A">
        <w:rPr>
          <w:rFonts w:ascii="Consolas" w:hAnsi="Consolas" w:cs="Consolas"/>
        </w:rPr>
        <w:t>odom</w:t>
      </w:r>
      <w:proofErr w:type="spellEnd"/>
      <w:r w:rsidR="0053034D">
        <w:t xml:space="preserve"> frame to the robot's </w:t>
      </w:r>
      <w:proofErr w:type="spellStart"/>
      <w:r w:rsidR="006B701A" w:rsidRPr="006B701A">
        <w:rPr>
          <w:rFonts w:ascii="Consolas" w:hAnsi="Consolas" w:cs="Consolas"/>
        </w:rPr>
        <w:t>base_link</w:t>
      </w:r>
      <w:proofErr w:type="spellEnd"/>
      <w:r w:rsidR="0053034D">
        <w:t>. Over a long period of operation</w:t>
      </w:r>
      <w:r w:rsidR="00F15635">
        <w:t>,</w:t>
      </w:r>
      <w:r w:rsidR="0053034D">
        <w:t xml:space="preserve"> the </w:t>
      </w:r>
      <w:proofErr w:type="spellStart"/>
      <w:r w:rsidR="006B701A" w:rsidRPr="006B701A">
        <w:rPr>
          <w:rFonts w:ascii="Consolas" w:hAnsi="Consolas" w:cs="Consolas"/>
        </w:rPr>
        <w:t>odom</w:t>
      </w:r>
      <w:proofErr w:type="spellEnd"/>
      <w:r w:rsidR="0053034D">
        <w:t xml:space="preserve"> transform may accumulate significant error, but the transform from the </w:t>
      </w:r>
      <w:r w:rsidR="006B701A" w:rsidRPr="006B701A">
        <w:rPr>
          <w:rFonts w:ascii="Consolas" w:hAnsi="Consolas" w:cs="Consolas"/>
        </w:rPr>
        <w:t>map</w:t>
      </w:r>
      <w:r w:rsidR="0053034D">
        <w:t xml:space="preserve"> frame to the </w:t>
      </w:r>
      <w:proofErr w:type="spellStart"/>
      <w:r w:rsidR="006B701A" w:rsidRPr="006B701A">
        <w:rPr>
          <w:rFonts w:ascii="Consolas" w:hAnsi="Consolas" w:cs="Consolas"/>
        </w:rPr>
        <w:t>base_link</w:t>
      </w:r>
      <w:proofErr w:type="spellEnd"/>
      <w:r w:rsidR="0053034D">
        <w:t xml:space="preserve"> remains accurate because of the absolute localization updates.</w:t>
      </w:r>
    </w:p>
    <w:p w:rsidR="00E141B1" w:rsidRDefault="0053034D">
      <w:pPr>
        <w:pStyle w:val="Heading3"/>
      </w:pPr>
      <w:bookmarkStart w:id="183" w:name="_Toc351559258"/>
      <w:bookmarkStart w:id="184" w:name="_Toc353177982"/>
      <w:bookmarkStart w:id="185" w:name="_Toc352798803"/>
      <w:bookmarkStart w:id="186" w:name="_Toc353440069"/>
      <w:bookmarkStart w:id="187" w:name="_Toc353973886"/>
      <w:bookmarkStart w:id="188" w:name="_Toc358269938"/>
      <w:r>
        <w:t>Mobile Base Trajectory Planning</w:t>
      </w:r>
      <w:bookmarkEnd w:id="183"/>
      <w:bookmarkEnd w:id="184"/>
      <w:bookmarkEnd w:id="185"/>
      <w:bookmarkEnd w:id="186"/>
      <w:bookmarkEnd w:id="187"/>
      <w:bookmarkEnd w:id="188"/>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w:t>
      </w:r>
      <w:proofErr w:type="spellStart"/>
      <w:r>
        <w:t>cRIO's</w:t>
      </w:r>
      <w:proofErr w:type="spellEnd"/>
      <w:r>
        <w:t xml:space="preserve"> FPGA for speed and robustness, with loop closure rates of 100 Hz.</w:t>
      </w:r>
      <w:r w:rsidR="00CE35EE">
        <w:t xml:space="preserve"> A simple geometric algorithm (see </w:t>
      </w:r>
      <w:r w:rsidR="00F15635">
        <w:t>Equations 1 and 2</w:t>
      </w:r>
      <w:r w:rsidR="00CE35EE">
        <w:t>)</w:t>
      </w:r>
      <w:r>
        <w:t xml:space="preserve">, implemented on the </w:t>
      </w:r>
      <w:proofErr w:type="spellStart"/>
      <w:r>
        <w:t>cRIO's</w:t>
      </w:r>
      <w:proofErr w:type="spellEnd"/>
      <w:r>
        <w:t xml:space="preserve"> PowerPC processor, is used to convert twist-style commands (forward and rotational speed) into speed </w:t>
      </w:r>
      <w:proofErr w:type="spellStart"/>
      <w:r w:rsidR="00F15635">
        <w:t>setpoints</w:t>
      </w:r>
      <w:proofErr w:type="spellEnd"/>
      <w:r w:rsidR="00F15635">
        <w:t xml:space="preserve"> </w:t>
      </w:r>
      <w:r>
        <w:t xml:space="preserve">for each wheel. </w:t>
      </w:r>
      <w:r w:rsidR="00F15635">
        <w:t xml:space="preserve">Each PID controller's setpoint is specified in meters/second and its output is an 8-bit signed integer </w:t>
      </w:r>
      <w:proofErr w:type="gramStart"/>
      <w:r>
        <w:t>These</w:t>
      </w:r>
      <w:proofErr w:type="gramEnd"/>
      <w:r>
        <w:t xml:space="preserve"> signed integers represent the desired voltage to be output by the Sabertooth motor controller, with -127 being full reverse and 127 being full </w:t>
      </w:r>
      <w:r>
        <w:lastRenderedPageBreak/>
        <w:t xml:space="preserve">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1B254E">
        <w:t>robot with</w:t>
      </w:r>
      <w:r w:rsidR="00B01C88">
        <w:t xml:space="preserve"> the same mobility platform but</w:t>
      </w:r>
      <w:r w:rsidR="001B254E">
        <w:t xml:space="preserve"> a different weight distribution</w:t>
      </w:r>
      <w:r w:rsidR="00521A1E">
        <w:fldChar w:fldCharType="begin"/>
      </w:r>
      <w:r w:rsidR="00534510">
        <w:instrText xml:space="preserve"> ADDIN ZOTERO_ITEM CSL_CITATION {"citationID":"28k03e7o82","properties":{"formattedCitation":"[23]","plainCitation":"[23]"},"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521A1E">
        <w:fldChar w:fldCharType="separate"/>
      </w:r>
      <w:r w:rsidR="00D804A3" w:rsidRPr="00D804A3">
        <w:t>[23]</w:t>
      </w:r>
      <w:r w:rsidR="00521A1E">
        <w:fldChar w:fldCharType="end"/>
      </w:r>
      <w:r>
        <w:t>.</w:t>
      </w:r>
      <w:r w:rsidR="001B254E">
        <w:t xml:space="preserve"> With </w:t>
      </w:r>
      <w:r w:rsidR="00B01C88">
        <w:t>some</w:t>
      </w:r>
      <w:r w:rsidR="001B254E">
        <w:t xml:space="preserve">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other robots based on</w:t>
      </w:r>
      <w:r w:rsidR="00EA6766">
        <w:t xml:space="preserve"> the same mobility platform </w:t>
      </w:r>
      <w:r w:rsidR="001B254E">
        <w:t>were</w:t>
      </w:r>
      <w:r>
        <w:t xml:space="preserve"> able to achieve</w:t>
      </w:r>
      <w:r w:rsidR="008F79CC">
        <w:t xml:space="preserve"> </w:t>
      </w:r>
      <w:r>
        <w:t>0.1 m/second and 0.1 radians/second respectively.</w:t>
      </w:r>
    </w:p>
    <w:p w:rsidR="0053034D" w:rsidRPr="004719AB" w:rsidRDefault="00BB3B4D"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521A1E">
        <w:fldChar w:fldCharType="begin"/>
      </w:r>
      <w:r w:rsidR="00CA427F">
        <w:instrText xml:space="preserve"> SEQ Equation \* ARABIC </w:instrText>
      </w:r>
      <w:r w:rsidR="00521A1E">
        <w:fldChar w:fldCharType="separate"/>
      </w:r>
      <w:r w:rsidR="00116880">
        <w:t>1</w:t>
      </w:r>
      <w:r w:rsidR="00521A1E">
        <w:fldChar w:fldCharType="end"/>
      </w:r>
    </w:p>
    <w:p w:rsidR="00CE35EE" w:rsidRDefault="00BB3B4D"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521A1E">
        <w:fldChar w:fldCharType="begin"/>
      </w:r>
      <w:r w:rsidR="00CA427F">
        <w:instrText xml:space="preserve"> SEQ Equation \* ARABIC </w:instrText>
      </w:r>
      <w:r w:rsidR="00521A1E">
        <w:fldChar w:fldCharType="separate"/>
      </w:r>
      <w:r w:rsidR="00116880">
        <w:t>2</w:t>
      </w:r>
      <w:r w:rsidR="00521A1E">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proofErr w:type="spellStart"/>
      <w:r>
        <w:t>NavFn</w:t>
      </w:r>
      <w:proofErr w:type="spellEnd"/>
      <w:r w:rsidR="00521A1E">
        <w:fldChar w:fldCharType="begin"/>
      </w:r>
      <w:r w:rsidR="00534510">
        <w:instrText xml:space="preserve"> ADDIN ZOTERO_ITEM CSL_CITATION {"citationID":"2ep3h8p661","properties":{"formattedCitation":"[24]","plainCitation":"[24]"},"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521A1E">
        <w:fldChar w:fldCharType="separate"/>
      </w:r>
      <w:r w:rsidR="00D804A3" w:rsidRPr="00D804A3">
        <w:t>[24]</w:t>
      </w:r>
      <w:r w:rsidR="00521A1E">
        <w:fldChar w:fldCharType="end"/>
      </w:r>
      <w:r w:rsidR="0053034D">
        <w:t>, the global planner node</w:t>
      </w:r>
      <w:r w:rsidR="0022684D">
        <w:t xml:space="preserve"> available in the ROS navigation stack, </w:t>
      </w:r>
      <w:r w:rsidR="0053034D">
        <w:t xml:space="preserve">operates on a grid-based global </w:t>
      </w:r>
      <w:proofErr w:type="spellStart"/>
      <w:r w:rsidR="0053034D">
        <w:t>costmap</w:t>
      </w:r>
      <w:proofErr w:type="spellEnd"/>
      <w:r w:rsidR="0053034D">
        <w:t xml:space="preserve"> populated by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521A1E">
        <w:fldChar w:fldCharType="begin"/>
      </w:r>
      <w:r w:rsidR="00534510">
        <w:instrText xml:space="preserve"> ADDIN ZOTERO_ITEM CSL_CITATION {"citationID":"178hoj9t5i","properties":{"formattedCitation":"[25]","plainCitation":"[25]"},"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521A1E">
        <w:fldChar w:fldCharType="separate"/>
      </w:r>
      <w:r w:rsidR="00D804A3" w:rsidRPr="00D804A3">
        <w:t>[25]</w:t>
      </w:r>
      <w:r w:rsidR="00521A1E">
        <w:fldChar w:fldCharType="end"/>
      </w:r>
      <w:r w:rsidR="0053034D">
        <w:t>. This path is defin</w:t>
      </w:r>
      <w:r w:rsidR="00EA6766">
        <w:t xml:space="preserve">ed as a series of intermediate </w:t>
      </w:r>
      <w:r w:rsidR="0053034D">
        <w:t xml:space="preserve">robot poses along the path. </w:t>
      </w:r>
      <w:proofErr w:type="spellStart"/>
      <w:r w:rsidR="0053034D">
        <w:t>NavFn</w:t>
      </w:r>
      <w:proofErr w:type="spellEnd"/>
      <w:r w:rsidR="0053034D">
        <w:t xml:space="preserve">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lastRenderedPageBreak/>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 xml:space="preserve">sing a </w:t>
      </w:r>
      <w:r w:rsidR="00F15635">
        <w:t>trajectory rollout</w:t>
      </w:r>
      <w:r w:rsidR="001E0DFA">
        <w:t xml:space="preserve"> approach</w:t>
      </w:r>
      <w:r w:rsidR="00521A1E">
        <w:fldChar w:fldCharType="begin"/>
      </w:r>
      <w:r w:rsidR="00534510">
        <w:instrText xml:space="preserve"> ADDIN ZOTERO_ITEM CSL_CITATION {"citationID":"1rtbbkis9i","properties":{"formattedCitation":"[21]","plainCitation":"[21]"},"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521A1E">
        <w:fldChar w:fldCharType="separate"/>
      </w:r>
      <w:r w:rsidR="00D804A3" w:rsidRPr="00D804A3">
        <w:t>[21]</w:t>
      </w:r>
      <w:r w:rsidR="00521A1E">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89" w:name="_Toc353152024"/>
      <w:bookmarkStart w:id="190" w:name="_Toc353177713"/>
      <w:bookmarkStart w:id="191" w:name="_Toc353177983"/>
      <w:bookmarkStart w:id="192" w:name="_Toc353435070"/>
      <w:bookmarkStart w:id="193" w:name="_Toc353435178"/>
      <w:bookmarkStart w:id="194" w:name="_Toc353435281"/>
      <w:bookmarkStart w:id="195" w:name="_Toc353440005"/>
      <w:bookmarkStart w:id="196" w:name="_Toc353440070"/>
      <w:bookmarkStart w:id="197" w:name="_Toc352795606"/>
      <w:bookmarkStart w:id="198" w:name="_Toc352798804"/>
      <w:bookmarkStart w:id="199" w:name="_Toc351559259"/>
      <w:bookmarkStart w:id="200" w:name="_Toc353177984"/>
      <w:bookmarkStart w:id="201" w:name="_Toc352798805"/>
      <w:bookmarkStart w:id="202" w:name="_Toc353440071"/>
      <w:bookmarkStart w:id="203" w:name="_Toc353973887"/>
      <w:bookmarkStart w:id="204" w:name="_Toc358269939"/>
      <w:bookmarkEnd w:id="189"/>
      <w:bookmarkEnd w:id="190"/>
      <w:bookmarkEnd w:id="191"/>
      <w:bookmarkEnd w:id="192"/>
      <w:bookmarkEnd w:id="193"/>
      <w:bookmarkEnd w:id="194"/>
      <w:bookmarkEnd w:id="195"/>
      <w:bookmarkEnd w:id="196"/>
      <w:bookmarkEnd w:id="197"/>
      <w:bookmarkEnd w:id="198"/>
      <w:r>
        <w:t xml:space="preserve">Inverse Kinematics </w:t>
      </w:r>
      <w:r w:rsidR="0053034D">
        <w:t>solver</w:t>
      </w:r>
      <w:bookmarkEnd w:id="199"/>
      <w:bookmarkEnd w:id="200"/>
      <w:bookmarkEnd w:id="201"/>
      <w:bookmarkEnd w:id="202"/>
      <w:bookmarkEnd w:id="203"/>
      <w:bookmarkEnd w:id="204"/>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w:t>
      </w:r>
      <w:proofErr w:type="spellStart"/>
      <w:r>
        <w:t>kinematics_constraint_aware</w:t>
      </w:r>
      <w:proofErr w:type="spellEnd"/>
      <w:r>
        <w:t xml:space="preserve"> package that wraps the </w:t>
      </w:r>
      <w:r w:rsidR="002A42A1">
        <w:t>inverse kinematics</w:t>
      </w:r>
      <w:r>
        <w:t xml:space="preserve"> solver of the </w:t>
      </w:r>
      <w:proofErr w:type="spellStart"/>
      <w:r>
        <w:t>Orocos</w:t>
      </w:r>
      <w:proofErr w:type="spellEnd"/>
      <w:r>
        <w:t xml:space="preserve"> project's Kinematics and Dynamics Library (KDL)</w:t>
      </w:r>
      <w:r w:rsidR="00521A1E">
        <w:fldChar w:fldCharType="begin"/>
      </w:r>
      <w:r w:rsidR="00534510">
        <w:instrText xml:space="preserve"> ADDIN ZOTERO_ITEM CSL_CITATION {"citationID":"6dsh879ju","properties":{"formattedCitation":"[26]","plainCitation":"[26]"},"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521A1E">
        <w:fldChar w:fldCharType="separate"/>
      </w:r>
      <w:r w:rsidR="00D804A3" w:rsidRPr="00D804A3">
        <w:t>[26]</w:t>
      </w:r>
      <w:r w:rsidR="00521A1E">
        <w:fldChar w:fldCharType="end"/>
      </w:r>
      <w:r w:rsidR="00521A1E">
        <w:fldChar w:fldCharType="begin"/>
      </w:r>
      <w:r w:rsidR="00534510">
        <w:instrText xml:space="preserve"> ADDIN ZOTERO_ITEM CSL_CITATION {"citationID":"1ss0483209","properties":{"formattedCitation":"[26]","plainCitation":"[26]"},"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521A1E">
        <w:fldChar w:fldCharType="end"/>
      </w:r>
      <w:r w:rsidR="00D804A3" w:rsidRPr="00D804A3">
        <w:t>[26]</w:t>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EA676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lastRenderedPageBreak/>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00EA6766">
        <w:t xml:space="preserve"> for solvable poses.</w:t>
      </w:r>
    </w:p>
    <w:p w:rsidR="00EA6766" w:rsidRDefault="00EA6766" w:rsidP="00EA6766">
      <w:pPr>
        <w:keepNext/>
      </w:pPr>
      <w:r>
        <w:rPr>
          <w:noProof/>
          <w:lang w:bidi="ar-SA"/>
        </w:rPr>
        <w:drawing>
          <wp:inline distT="0" distB="0" distL="0" distR="0" wp14:anchorId="3CDA6ABA" wp14:editId="223D2A8D">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4105072"/>
                    </a:xfrm>
                    <a:prstGeom prst="rect">
                      <a:avLst/>
                    </a:prstGeom>
                  </pic:spPr>
                </pic:pic>
              </a:graphicData>
            </a:graphic>
          </wp:inline>
        </w:drawing>
      </w:r>
    </w:p>
    <w:p w:rsidR="00EA6766" w:rsidRPr="00934523" w:rsidRDefault="00EA6766" w:rsidP="00EA6766">
      <w:pPr>
        <w:pStyle w:val="Caption"/>
      </w:pPr>
      <w:bookmarkStart w:id="205" w:name="_Ref351928372"/>
      <w:bookmarkStart w:id="206" w:name="_Toc351997945"/>
      <w:bookmarkStart w:id="207" w:name="_Toc353178061"/>
      <w:bookmarkStart w:id="208" w:name="_Toc357772039"/>
      <w:r>
        <w:t xml:space="preserve">Figure </w:t>
      </w:r>
      <w:r w:rsidR="00521A1E">
        <w:fldChar w:fldCharType="begin"/>
      </w:r>
      <w:r>
        <w:instrText xml:space="preserve"> SEQ Figure \* ARABIC </w:instrText>
      </w:r>
      <w:r w:rsidR="00521A1E">
        <w:fldChar w:fldCharType="separate"/>
      </w:r>
      <w:r w:rsidR="00116880">
        <w:rPr>
          <w:noProof/>
        </w:rPr>
        <w:t>12</w:t>
      </w:r>
      <w:r w:rsidR="00521A1E">
        <w:fldChar w:fldCharType="end"/>
      </w:r>
      <w:bookmarkEnd w:id="205"/>
      <w:r>
        <w:t xml:space="preserve">: A histogram of </w:t>
      </w:r>
      <w:r w:rsidR="00B01C88">
        <w:t>the number of iterations required for the KDL inverse kinematics solver to solve for achievable pose requests</w:t>
      </w:r>
      <w:r>
        <w:t>.</w:t>
      </w:r>
      <w:bookmarkEnd w:id="206"/>
      <w:bookmarkEnd w:id="207"/>
      <w:r w:rsidR="00B01C88">
        <w:t xml:space="preserve"> 5000 posers were requested, of which </w:t>
      </w:r>
      <w:r w:rsidR="00D804A3">
        <w:t>1583 were solved in less than 100 iterations.</w:t>
      </w:r>
      <w:bookmarkEnd w:id="208"/>
    </w:p>
    <w:p w:rsidR="0053034D" w:rsidRPr="00055796" w:rsidRDefault="00055796" w:rsidP="00EA6766">
      <w:pPr>
        <w:ind w:left="0"/>
      </w:pPr>
      <w:r w:rsidRPr="00055796">
        <w:lastRenderedPageBreak/>
        <w:t xml:space="preserve">As shown in </w:t>
      </w:r>
      <w:r w:rsidR="004A7B3C">
        <w:fldChar w:fldCharType="begin"/>
      </w:r>
      <w:r w:rsidR="004A7B3C">
        <w:instrText xml:space="preserve"> REF _Ref351928372 \h  \* MERGEFORMAT </w:instrText>
      </w:r>
      <w:r w:rsidR="004A7B3C">
        <w:fldChar w:fldCharType="separate"/>
      </w:r>
      <w:r w:rsidR="00116880">
        <w:t>Figure 12</w:t>
      </w:r>
      <w:r w:rsidR="004A7B3C">
        <w:fldChar w:fldCharType="end"/>
      </w:r>
      <w:r w:rsidRPr="00055796">
        <w:t xml:space="preserve">, most inverse kinematics requests are solved in </w:t>
      </w:r>
      <w:proofErr w:type="gramStart"/>
      <w:r w:rsidRPr="00055796">
        <w:t>under</w:t>
      </w:r>
      <w:proofErr w:type="gramEnd"/>
      <w:r w:rsidRPr="00055796">
        <w:t xml:space="preserve"> 20 iterations or will fail. </w:t>
      </w:r>
      <w:r w:rsidR="0053034D" w:rsidRPr="00055796">
        <w:t>Since the seed is random, the number of requests needed to solve for a difficult pose is probabilistic</w:t>
      </w:r>
      <w:r w:rsidRPr="00055796">
        <w:t>, and though some positions are more difficult to solve for using KDL’s iterative approach, there is no guarantee that the solver will succeed or fail for a given pose</w:t>
      </w:r>
      <w:r w:rsidR="0053034D" w:rsidRPr="00055796">
        <w:t xml:space="preserve">. The resulting </w:t>
      </w:r>
      <w:r w:rsidR="002A42A1">
        <w:t>inverse kinematics</w:t>
      </w:r>
      <w:r w:rsidR="0053034D" w:rsidRPr="00055796">
        <w:t xml:space="preserve"> solver is suitably reliable, </w:t>
      </w:r>
      <w:r w:rsidRPr="00055796">
        <w:t>though slow, taking as long as 3.5</w:t>
      </w:r>
      <w:r w:rsidR="0053034D" w:rsidRPr="00055796">
        <w:t xml:space="preserve"> seconds before determining that a pose is unsolvable. This is acceptable for the robot at this time, but a faster</w:t>
      </w:r>
      <w:r w:rsidRPr="00055796">
        <w:t>, more reliable</w:t>
      </w:r>
      <w:r w:rsidR="0053034D" w:rsidRPr="00055796">
        <w:t xml:space="preserve"> </w:t>
      </w:r>
      <w:r w:rsidR="002A42A1">
        <w:t>inverse kinematics</w:t>
      </w:r>
      <w:r w:rsidR="0053034D" w:rsidRPr="00055796">
        <w:t xml:space="preserve"> solver will be necessary in an industrial installation.</w:t>
      </w:r>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521A1E">
        <w:fldChar w:fldCharType="begin"/>
      </w:r>
      <w:r w:rsidR="00534510">
        <w:instrText xml:space="preserve"> ADDIN ZOTERO_ITEM CSL_CITATION {"citationID":"27vl1dnf8u","properties":{"formattedCitation":"[27]","plainCitation":"[27]"},"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521A1E">
        <w:fldChar w:fldCharType="separate"/>
      </w:r>
      <w:r w:rsidR="00D804A3" w:rsidRPr="00D804A3">
        <w:t>[27]</w:t>
      </w:r>
      <w:r w:rsidR="00521A1E">
        <w:fldChar w:fldCharType="end"/>
      </w:r>
      <w:r w:rsidR="00521A1E">
        <w:fldChar w:fldCharType="begin"/>
      </w:r>
      <w:r w:rsidR="00534510">
        <w:instrText xml:space="preserve"> ADDIN ZOTERO_ITEM CSL_CITATION {"citationID":"j4tc4kh2r","properties":{"formattedCitation":"[27]","plainCitation":"[27]"},"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521A1E">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w:t>
      </w:r>
      <w:proofErr w:type="spellStart"/>
      <w:r>
        <w:t>ms</w:t>
      </w:r>
      <w:proofErr w:type="spellEnd"/>
      <w:r>
        <w:t>)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t xml:space="preserve">The ROS wrapper for </w:t>
      </w:r>
      <w:proofErr w:type="spellStart"/>
      <w:r>
        <w:t>IKFast</w:t>
      </w:r>
      <w:proofErr w:type="spellEnd"/>
      <w:r>
        <w:t xml:space="preserve"> rejects solutions that violate joint constraints, but </w:t>
      </w:r>
      <w:proofErr w:type="spellStart"/>
      <w:r>
        <w:t>IKFast</w:t>
      </w:r>
      <w:proofErr w:type="spellEnd"/>
      <w:r>
        <w:t xml:space="preserve">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w:t>
      </w:r>
      <w:r w:rsidR="00C26887">
        <w:t>ABBY</w:t>
      </w:r>
      <w:r>
        <w:t>'s geometry due to the high incidence of solver failure.</w:t>
      </w:r>
    </w:p>
    <w:p w:rsidR="0053034D" w:rsidRDefault="0053034D">
      <w:pPr>
        <w:pStyle w:val="Heading2"/>
      </w:pPr>
      <w:bookmarkStart w:id="209" w:name="_Toc351559262"/>
      <w:bookmarkStart w:id="210" w:name="_Toc353177985"/>
      <w:bookmarkStart w:id="211" w:name="_Toc352798806"/>
      <w:bookmarkStart w:id="212" w:name="_Toc353440072"/>
      <w:bookmarkStart w:id="213" w:name="_Ref353777322"/>
      <w:bookmarkStart w:id="214" w:name="_Ref353791076"/>
      <w:bookmarkStart w:id="215" w:name="_Toc353973888"/>
      <w:bookmarkStart w:id="216" w:name="_Toc358269940"/>
      <w:r>
        <w:lastRenderedPageBreak/>
        <w:t>Arm Navigation</w:t>
      </w:r>
      <w:bookmarkEnd w:id="209"/>
      <w:bookmarkEnd w:id="210"/>
      <w:bookmarkEnd w:id="211"/>
      <w:bookmarkEnd w:id="212"/>
      <w:bookmarkEnd w:id="213"/>
      <w:bookmarkEnd w:id="214"/>
      <w:bookmarkEnd w:id="215"/>
      <w:bookmarkEnd w:id="216"/>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21A1E">
        <w:fldChar w:fldCharType="begin"/>
      </w:r>
      <w:r w:rsidR="00534510">
        <w:instrText xml:space="preserve"> ADDIN ZOTERO_ITEM CSL_CITATION {"citationID":"17th03qvjn","properties":{"formattedCitation":"[28]","plainCitation":"[28]"},"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521A1E">
        <w:fldChar w:fldCharType="separate"/>
      </w:r>
      <w:r w:rsidR="00D804A3" w:rsidRPr="00D804A3">
        <w:t>[28]</w:t>
      </w:r>
      <w:r w:rsidR="00521A1E">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217" w:name="_Toc351559263"/>
      <w:bookmarkStart w:id="218" w:name="_Toc353177986"/>
      <w:bookmarkStart w:id="219" w:name="_Toc352798807"/>
      <w:bookmarkStart w:id="220" w:name="_Toc353440073"/>
      <w:bookmarkStart w:id="221" w:name="_Toc353973889"/>
      <w:bookmarkStart w:id="222" w:name="_Toc358269941"/>
      <w:r>
        <w:t>Collision Detection</w:t>
      </w:r>
      <w:bookmarkEnd w:id="217"/>
      <w:bookmarkEnd w:id="218"/>
      <w:bookmarkEnd w:id="219"/>
      <w:bookmarkEnd w:id="220"/>
      <w:bookmarkEnd w:id="221"/>
      <w:bookmarkEnd w:id="222"/>
    </w:p>
    <w:p w:rsidR="0053034D" w:rsidRDefault="0053034D" w:rsidP="00CA427F">
      <w:r>
        <w:t xml:space="preserve">The robot </w:t>
      </w:r>
      <w:r w:rsidR="002A42A1">
        <w:t xml:space="preserve">uses the ROS node Collider to </w:t>
      </w:r>
      <w:r>
        <w:t xml:space="preserve">maintain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w:t>
      </w:r>
      <w:r>
        <w:lastRenderedPageBreak/>
        <w:t>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223" w:name="_Toc351559264"/>
      <w:bookmarkStart w:id="224" w:name="_Toc353177987"/>
      <w:bookmarkStart w:id="225" w:name="_Toc352798808"/>
      <w:bookmarkStart w:id="226" w:name="_Toc353440074"/>
      <w:bookmarkStart w:id="227" w:name="_Toc353973890"/>
      <w:bookmarkStart w:id="228" w:name="_Toc358269942"/>
      <w:r>
        <w:t>Kinect Data Filtering</w:t>
      </w:r>
      <w:bookmarkEnd w:id="223"/>
      <w:bookmarkEnd w:id="224"/>
      <w:bookmarkEnd w:id="225"/>
      <w:bookmarkEnd w:id="226"/>
      <w:bookmarkEnd w:id="227"/>
      <w:bookmarkEnd w:id="228"/>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w:t>
      </w:r>
      <w:r w:rsidR="00D804A3">
        <w:t>determined</w:t>
      </w:r>
      <w:r>
        <w:t xml:space="preserve"> by padding the 3D model of the robot generated from the URDF. The resulting point cloud, which has all points within the robot removed, is used for all collision monitoring and object detection.</w:t>
      </w:r>
      <w:r w:rsidR="002A42A1">
        <w:t xml:space="preserve"> </w:t>
      </w:r>
      <w:r w:rsidR="008F79CC">
        <w:t>T</w:t>
      </w:r>
      <w:r w:rsidR="002A42A1">
        <w:t>his is a computationally intensive task, consuming one full core of the PC’s processor.</w:t>
      </w:r>
    </w:p>
    <w:p w:rsidR="0053034D" w:rsidRDefault="0053034D" w:rsidP="00EA6766">
      <w:pPr>
        <w:pStyle w:val="Heading2"/>
      </w:pPr>
      <w:bookmarkStart w:id="229" w:name="_Toc351559265"/>
      <w:bookmarkStart w:id="230" w:name="_Ref351934904"/>
      <w:bookmarkStart w:id="231" w:name="_Ref351934912"/>
      <w:bookmarkStart w:id="232" w:name="_Toc353177988"/>
      <w:bookmarkStart w:id="233" w:name="_Toc352798809"/>
      <w:bookmarkStart w:id="234" w:name="_Toc353440075"/>
      <w:bookmarkStart w:id="235" w:name="_Ref353644909"/>
      <w:bookmarkStart w:id="236" w:name="_Ref353644934"/>
      <w:bookmarkStart w:id="237" w:name="_Ref353790566"/>
      <w:bookmarkStart w:id="238" w:name="_Toc353973891"/>
      <w:bookmarkStart w:id="239" w:name="_Toc358269943"/>
      <w:r>
        <w:t>Tabletop Box Manipulation</w:t>
      </w:r>
      <w:bookmarkEnd w:id="229"/>
      <w:bookmarkEnd w:id="230"/>
      <w:bookmarkEnd w:id="231"/>
      <w:bookmarkEnd w:id="232"/>
      <w:bookmarkEnd w:id="233"/>
      <w:bookmarkEnd w:id="234"/>
      <w:bookmarkEnd w:id="235"/>
      <w:bookmarkEnd w:id="236"/>
      <w:bookmarkEnd w:id="237"/>
      <w:bookmarkEnd w:id="238"/>
      <w:bookmarkEnd w:id="239"/>
    </w:p>
    <w:p w:rsidR="0053034D" w:rsidRDefault="0053034D" w:rsidP="00CA427F">
      <w:r>
        <w:t xml:space="preserve">Once </w:t>
      </w:r>
      <w:r w:rsidR="00C26887">
        <w:t>ABBY</w:t>
      </w:r>
      <w:r>
        <w:t xml:space="preserve"> arrives at the desired location in the </w:t>
      </w:r>
      <w:r w:rsidR="00D804A3">
        <w:t>factory</w:t>
      </w:r>
      <w:r>
        <w:t xml:space="preserve">, it must identify objects and pick them up from the inventory shelves. This is an area </w:t>
      </w:r>
      <w:r w:rsidR="00D804A3">
        <w:t>of</w:t>
      </w:r>
      <w:r>
        <w:t xml:space="preserve"> future research, but a basic </w:t>
      </w:r>
      <w:r>
        <w:lastRenderedPageBreak/>
        <w:t>object perception and manipulation system was implemented as a proof of concept. The system uses several object detection nodes developed by Willow Garage for the PR2 robot, as well as two nodes written specifically for this project.</w:t>
      </w:r>
    </w:p>
    <w:p w:rsidR="008F79CC" w:rsidRDefault="008F79CC" w:rsidP="008F79CC">
      <w:pPr>
        <w:pStyle w:val="BodyText"/>
      </w:pPr>
      <w:bookmarkStart w:id="240" w:name="_Toc351559266"/>
      <w:bookmarkStart w:id="241" w:name="_Toc353177989"/>
      <w:bookmarkStart w:id="242" w:name="_Toc352798810"/>
      <w:bookmarkStart w:id="243" w:name="_Toc353440076"/>
      <w:r>
        <w:rPr>
          <w:noProof/>
          <w:lang w:bidi="ar-SA"/>
        </w:rPr>
        <w:drawing>
          <wp:inline distT="0" distB="0" distL="0" distR="0" wp14:anchorId="1F9639EB" wp14:editId="6138A5EA">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8F79CC" w:rsidRDefault="008F79CC" w:rsidP="008F79CC">
      <w:pPr>
        <w:pStyle w:val="Caption"/>
      </w:pPr>
      <w:bookmarkStart w:id="244" w:name="_Toc351997946"/>
      <w:bookmarkStart w:id="245" w:name="_Toc357772040"/>
      <w:r>
        <w:t xml:space="preserve">Figure </w:t>
      </w:r>
      <w:r w:rsidR="00521A1E">
        <w:fldChar w:fldCharType="begin"/>
      </w:r>
      <w:r>
        <w:instrText xml:space="preserve"> SEQ Figure \* ARABIC </w:instrText>
      </w:r>
      <w:r w:rsidR="00521A1E">
        <w:fldChar w:fldCharType="separate"/>
      </w:r>
      <w:r w:rsidR="00116880">
        <w:rPr>
          <w:noProof/>
        </w:rPr>
        <w:t>13</w:t>
      </w:r>
      <w:r w:rsidR="00521A1E">
        <w:fldChar w:fldCharType="end"/>
      </w:r>
      <w:r>
        <w:t>: The box manipulation pipeline. Data from the Kinect is used to locate boxes on a table, which are then picked up and placed in the bin.</w:t>
      </w:r>
      <w:bookmarkEnd w:id="244"/>
      <w:bookmarkEnd w:id="245"/>
    </w:p>
    <w:p w:rsidR="00E141B1" w:rsidRDefault="0053034D">
      <w:pPr>
        <w:pStyle w:val="Heading3"/>
      </w:pPr>
      <w:bookmarkStart w:id="246" w:name="_Toc353973892"/>
      <w:bookmarkStart w:id="247" w:name="_Toc358269944"/>
      <w:r>
        <w:lastRenderedPageBreak/>
        <w:t>The Manipulation Controller</w:t>
      </w:r>
      <w:bookmarkEnd w:id="240"/>
      <w:bookmarkEnd w:id="241"/>
      <w:bookmarkEnd w:id="242"/>
      <w:bookmarkEnd w:id="243"/>
      <w:bookmarkEnd w:id="246"/>
      <w:bookmarkEnd w:id="247"/>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manipulation nodes. It provides a callable method </w:t>
      </w:r>
      <w:proofErr w:type="spellStart"/>
      <w:r w:rsidRPr="008349AC">
        <w:rPr>
          <w:rFonts w:ascii="Consolas" w:hAnsi="Consolas" w:cs="Consolas"/>
        </w:rPr>
        <w:t>pick_</w:t>
      </w:r>
      <w:proofErr w:type="gramStart"/>
      <w:r w:rsidRPr="008349AC">
        <w:rPr>
          <w:rFonts w:ascii="Consolas" w:hAnsi="Consolas" w:cs="Consolas"/>
        </w:rPr>
        <w:t>objects</w:t>
      </w:r>
      <w:proofErr w:type="spellEnd"/>
      <w:r w:rsidR="002A42A1" w:rsidRPr="008349AC">
        <w:rPr>
          <w:rFonts w:ascii="Consolas" w:hAnsi="Consolas" w:cs="Consolas"/>
        </w:rPr>
        <w:t>(</w:t>
      </w:r>
      <w:proofErr w:type="gramEnd"/>
      <w:r w:rsidR="002A42A1" w:rsidRPr="008349AC">
        <w:rPr>
          <w:rFonts w:ascii="Consolas" w:hAnsi="Consolas" w:cs="Consolas"/>
        </w:rPr>
        <w:t>)</w:t>
      </w:r>
      <w:r>
        <w:t xml:space="preserve">, which performs the task described in </w:t>
      </w:r>
      <w:r w:rsidR="00521A1E">
        <w:fldChar w:fldCharType="begin"/>
      </w:r>
      <w:r w:rsidR="00610622">
        <w:instrText xml:space="preserve"> REF _Ref351930475 \h </w:instrText>
      </w:r>
      <w:r w:rsidR="00521A1E">
        <w:fldChar w:fldCharType="separate"/>
      </w:r>
      <w:r w:rsidR="00116880">
        <w:t xml:space="preserve">Algorithm </w:t>
      </w:r>
      <w:r w:rsidR="00116880">
        <w:rPr>
          <w:noProof/>
        </w:rPr>
        <w:t>2</w:t>
      </w:r>
      <w:r w:rsidR="00521A1E">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CA427F">
      <w:pPr>
        <w:pStyle w:val="algorithm"/>
      </w:pPr>
      <w:proofErr w:type="gramStart"/>
      <w:r w:rsidRPr="00D804A3">
        <w:rPr>
          <w:b/>
        </w:rPr>
        <w:t>for</w:t>
      </w:r>
      <w:proofErr w:type="gramEnd"/>
      <w:r w:rsidRPr="00D804A3">
        <w:rPr>
          <w:b/>
        </w:rPr>
        <w:t xml:space="preserve"> each</w:t>
      </w:r>
      <w:r>
        <w:t xml:space="preserve"> object </w:t>
      </w:r>
      <w:r w:rsidRPr="00D804A3">
        <w:rPr>
          <w:b/>
        </w:rPr>
        <w:t>in</w:t>
      </w:r>
      <w:r>
        <w:t xml:space="preserve"> </w:t>
      </w:r>
      <w:proofErr w:type="spellStart"/>
      <w:r>
        <w:t>detected_objects</w:t>
      </w:r>
      <w:proofErr w:type="spellEnd"/>
      <w:r>
        <w:t>:</w:t>
      </w:r>
    </w:p>
    <w:p w:rsidR="0053034D" w:rsidRDefault="00D804A3" w:rsidP="00CA427F">
      <w:pPr>
        <w:pStyle w:val="algorithm"/>
      </w:pPr>
      <w:r>
        <w:t xml:space="preserve">  </w:t>
      </w:r>
      <w:proofErr w:type="gramStart"/>
      <w:r w:rsidR="0053034D" w:rsidRPr="00D804A3">
        <w:rPr>
          <w:b/>
        </w:rPr>
        <w:t>if</w:t>
      </w:r>
      <w:proofErr w:type="gramEnd"/>
      <w:r w:rsidR="0053034D">
        <w:t xml:space="preserve"> graspable(object):</w:t>
      </w:r>
    </w:p>
    <w:p w:rsidR="0053034D" w:rsidRDefault="00D804A3" w:rsidP="00CA427F">
      <w:pPr>
        <w:pStyle w:val="algorithm"/>
      </w:pPr>
      <w:r>
        <w:t xml:space="preserve">    </w:t>
      </w:r>
      <w:proofErr w:type="gramStart"/>
      <w:r w:rsidR="0053034D">
        <w:t>pick(</w:t>
      </w:r>
      <w:proofErr w:type="gramEnd"/>
      <w:r w:rsidR="0053034D">
        <w:t>object)</w:t>
      </w:r>
    </w:p>
    <w:p w:rsidR="0053034D" w:rsidRDefault="00D804A3" w:rsidP="00CA427F">
      <w:pPr>
        <w:pStyle w:val="algorithm"/>
      </w:pPr>
      <w:r>
        <w:t xml:space="preserve">    </w:t>
      </w:r>
      <w:proofErr w:type="gramStart"/>
      <w:r w:rsidR="0053034D">
        <w:t>place(</w:t>
      </w:r>
      <w:proofErr w:type="gramEnd"/>
      <w:r w:rsidR="0053034D">
        <w:t>object, bin)</w:t>
      </w:r>
    </w:p>
    <w:p w:rsidR="0053034D" w:rsidRDefault="0053034D" w:rsidP="00CA427F">
      <w:pPr>
        <w:pStyle w:val="algorithm"/>
      </w:pPr>
      <w:proofErr w:type="spellStart"/>
      <w:r>
        <w:t>stow_</w:t>
      </w:r>
      <w:proofErr w:type="gramStart"/>
      <w:r>
        <w:t>arm</w:t>
      </w:r>
      <w:proofErr w:type="spellEnd"/>
      <w:r>
        <w:t>()</w:t>
      </w:r>
      <w:proofErr w:type="gramEnd"/>
    </w:p>
    <w:p w:rsidR="003B51D5" w:rsidRDefault="003B51D5" w:rsidP="00CA427F">
      <w:pPr>
        <w:pStyle w:val="Caption"/>
      </w:pPr>
      <w:bookmarkStart w:id="248" w:name="_Ref351930475"/>
      <w:r>
        <w:t xml:space="preserve">Algorithm </w:t>
      </w:r>
      <w:r w:rsidR="00521A1E">
        <w:fldChar w:fldCharType="begin"/>
      </w:r>
      <w:r w:rsidR="003E70E3">
        <w:instrText xml:space="preserve"> SEQ Algorithm \* ARABIC </w:instrText>
      </w:r>
      <w:r w:rsidR="00521A1E">
        <w:fldChar w:fldCharType="separate"/>
      </w:r>
      <w:r w:rsidR="00116880">
        <w:rPr>
          <w:noProof/>
        </w:rPr>
        <w:t>2</w:t>
      </w:r>
      <w:r w:rsidR="00521A1E">
        <w:rPr>
          <w:noProof/>
        </w:rPr>
        <w:fldChar w:fldCharType="end"/>
      </w:r>
      <w:bookmarkEnd w:id="248"/>
      <w:r>
        <w:t>: The process for detecting, picking up, and stowing the objects on a table</w:t>
      </w:r>
    </w:p>
    <w:p w:rsidR="0053034D" w:rsidRDefault="0053034D" w:rsidP="00CA427F">
      <w:r>
        <w:t xml:space="preserve">The </w:t>
      </w:r>
      <w:proofErr w:type="spellStart"/>
      <w:r w:rsidRPr="00EA6766">
        <w:rPr>
          <w:rFonts w:ascii="Consolas" w:hAnsi="Consolas" w:cs="Consolas"/>
        </w:rPr>
        <w:t>tabletop_detection</w:t>
      </w:r>
      <w:proofErr w:type="spellEnd"/>
      <w:r w:rsidRPr="00EA6766">
        <w:rPr>
          <w:rFonts w:ascii="Consolas" w:hAnsi="Consolas" w:cs="Consolas"/>
        </w:rPr>
        <w:t>()</w:t>
      </w:r>
      <w:r>
        <w:t xml:space="preserve"> step is performed by the </w:t>
      </w:r>
      <w:proofErr w:type="spellStart"/>
      <w:r w:rsidR="002A42A1">
        <w:t>tabletop_object_</w:t>
      </w:r>
      <w:r>
        <w:t>segmentation</w:t>
      </w:r>
      <w:proofErr w:type="spellEnd"/>
      <w:r>
        <w:t xml:space="preserve"> packa</w:t>
      </w:r>
      <w:r w:rsidR="00595217">
        <w:t>ge, developed by Willow Garage</w:t>
      </w:r>
      <w:r w:rsidR="00521A1E">
        <w:fldChar w:fldCharType="begin"/>
      </w:r>
      <w:r w:rsidR="00534510">
        <w:instrText xml:space="preserve"> ADDIN ZOTERO_ITEM CSL_CITATION {"citationID":"1kadth5vqe","properties":{"formattedCitation":"[29]","plainCitation":"[29]"},"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521A1E">
        <w:fldChar w:fldCharType="separate"/>
      </w:r>
      <w:r w:rsidR="00D804A3" w:rsidRPr="00D804A3">
        <w:t>[29]</w:t>
      </w:r>
      <w:r w:rsidR="00521A1E">
        <w:fldChar w:fldCharType="end"/>
      </w:r>
      <w:r>
        <w:t xml:space="preserve"> for the PR2 robot. This software identifies a tabletop surface in a point cloud </w:t>
      </w:r>
      <w:r w:rsidR="002A42A1">
        <w:t xml:space="preserve">from the Kinect </w:t>
      </w:r>
      <w:r>
        <w:t xml:space="preserve">using RANSAC </w:t>
      </w:r>
      <w:r w:rsidR="00521A1E">
        <w:fldChar w:fldCharType="begin"/>
      </w:r>
      <w:r w:rsidR="00534510">
        <w:instrText xml:space="preserve"> ADDIN ZOTERO_ITEM CSL_CITATION {"citationID":"1gmsls6du4","properties":{"formattedCitation":"[30]","plainCitation":"[30]"},"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521A1E">
        <w:fldChar w:fldCharType="separate"/>
      </w:r>
      <w:r w:rsidR="00D804A3" w:rsidRPr="00D804A3">
        <w:t>[30]</w:t>
      </w:r>
      <w:r w:rsidR="00521A1E">
        <w:fldChar w:fldCharType="end"/>
      </w:r>
      <w:r>
        <w:t xml:space="preserve"> and adds it to the collision environment as an object. Objects on top of the table (</w:t>
      </w:r>
      <w:proofErr w:type="spellStart"/>
      <w:r w:rsidRPr="00EA6766">
        <w:rPr>
          <w:rFonts w:ascii="Consolas" w:hAnsi="Consolas" w:cs="Consolas"/>
        </w:rPr>
        <w:t>detected_objects</w:t>
      </w:r>
      <w:proofErr w:type="spellEnd"/>
      <w:r>
        <w:t>) are segmented into separate point clouds</w:t>
      </w:r>
      <w:r w:rsidR="002A42A1">
        <w:t xml:space="preserve"> and</w:t>
      </w:r>
      <w:r>
        <w:t xml:space="preserve"> inserted into the collision environment as Graspable Objects. These Graspable Objects are used later by the manipulation package during the </w:t>
      </w:r>
      <w:proofErr w:type="gramStart"/>
      <w:r w:rsidRPr="00EA6766">
        <w:rPr>
          <w:rFonts w:ascii="Consolas" w:hAnsi="Consolas" w:cs="Consolas"/>
        </w:rPr>
        <w:t>pick(</w:t>
      </w:r>
      <w:proofErr w:type="gramEnd"/>
      <w:r w:rsidRPr="00EA6766">
        <w:rPr>
          <w:rFonts w:ascii="Consolas" w:hAnsi="Consolas" w:cs="Consolas"/>
        </w:rPr>
        <w:t>)</w:t>
      </w:r>
      <w:r>
        <w:t xml:space="preserve"> step to identify and locate the objects in the robot's environment. The </w:t>
      </w:r>
      <w:proofErr w:type="gramStart"/>
      <w:r w:rsidRPr="00EA6766">
        <w:rPr>
          <w:rFonts w:ascii="Consolas" w:hAnsi="Consolas" w:cs="Consolas"/>
        </w:rPr>
        <w:t>pick(</w:t>
      </w:r>
      <w:proofErr w:type="gramEnd"/>
      <w:r w:rsidRPr="00EA6766">
        <w:rPr>
          <w:rFonts w:ascii="Consolas" w:hAnsi="Consolas" w:cs="Consolas"/>
        </w:rPr>
        <w:t>)</w:t>
      </w:r>
      <w:r>
        <w:t xml:space="preserve"> and </w:t>
      </w:r>
      <w:r w:rsidRPr="00EA6766">
        <w:rPr>
          <w:rFonts w:ascii="Consolas" w:hAnsi="Consolas" w:cs="Consolas"/>
        </w:rPr>
        <w:t>place()</w:t>
      </w:r>
      <w:r>
        <w:t xml:space="preserve"> steps are performed by the box manipulator </w:t>
      </w:r>
      <w:r w:rsidR="002A42A1">
        <w:t>node</w:t>
      </w:r>
      <w:r>
        <w:t>, which exposes them as action services using a standard pick-and-place API defined in ROS. This standard API allows the box manipulation package to be easily replace</w:t>
      </w:r>
      <w:r w:rsidR="008349AC">
        <w:t>d by a new manipulation package</w:t>
      </w:r>
      <w:r>
        <w:t xml:space="preserve"> or the manipulation controller to be replaced by a more sophisticated package. In the final step, </w:t>
      </w:r>
      <w:proofErr w:type="spellStart"/>
      <w:r w:rsidRPr="00EA6766">
        <w:rPr>
          <w:rFonts w:ascii="Consolas" w:hAnsi="Consolas" w:cs="Consolas"/>
        </w:rPr>
        <w:t>stow_</w:t>
      </w:r>
      <w:proofErr w:type="gramStart"/>
      <w:r w:rsidRPr="00EA6766">
        <w:rPr>
          <w:rFonts w:ascii="Consolas" w:hAnsi="Consolas" w:cs="Consolas"/>
        </w:rPr>
        <w:t>arm</w:t>
      </w:r>
      <w:proofErr w:type="spellEnd"/>
      <w:r w:rsidRPr="00EA6766">
        <w:rPr>
          <w:rFonts w:ascii="Consolas" w:hAnsi="Consolas" w:cs="Consolas"/>
        </w:rPr>
        <w:t>(</w:t>
      </w:r>
      <w:proofErr w:type="gramEnd"/>
      <w:r w:rsidRPr="00EA6766">
        <w:rPr>
          <w:rFonts w:ascii="Consolas" w:hAnsi="Consolas" w:cs="Consolas"/>
        </w:rPr>
        <w:t>)</w:t>
      </w:r>
      <w:r>
        <w:t>, the arm is moved to a predefined stowed position, which minimizes the robot's footprint while it is driving.</w:t>
      </w:r>
    </w:p>
    <w:p w:rsidR="00E141B1" w:rsidRDefault="0053034D">
      <w:pPr>
        <w:pStyle w:val="Heading3"/>
      </w:pPr>
      <w:bookmarkStart w:id="249" w:name="_Toc351559267"/>
      <w:bookmarkStart w:id="250" w:name="_Toc353177990"/>
      <w:bookmarkStart w:id="251" w:name="_Toc352798811"/>
      <w:bookmarkStart w:id="252" w:name="_Toc353440077"/>
      <w:bookmarkStart w:id="253" w:name="_Toc353973893"/>
      <w:bookmarkStart w:id="254" w:name="_Toc358269945"/>
      <w:r>
        <w:lastRenderedPageBreak/>
        <w:t>Box Manipulation</w:t>
      </w:r>
      <w:bookmarkEnd w:id="249"/>
      <w:bookmarkEnd w:id="250"/>
      <w:bookmarkEnd w:id="251"/>
      <w:bookmarkEnd w:id="252"/>
      <w:bookmarkEnd w:id="253"/>
      <w:bookmarkEnd w:id="254"/>
    </w:p>
    <w:p w:rsidR="0053034D" w:rsidRDefault="0053034D" w:rsidP="00CA427F">
      <w:r>
        <w:t xml:space="preserve">The box manipulator </w:t>
      </w:r>
      <w:r w:rsidR="00F84E58">
        <w:t>node</w:t>
      </w:r>
      <w:r w:rsidR="002A42A1">
        <w:t xml:space="preserve"> was written for this project</w:t>
      </w:r>
      <w:r>
        <w:t xml:space="preserve"> to lift small </w:t>
      </w:r>
      <w:r w:rsidR="002618C1">
        <w:t>objects</w:t>
      </w:r>
      <w:r>
        <w:t xml:space="preserve">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w:t>
      </w:r>
      <w:r w:rsidRPr="00EA6766">
        <w:rPr>
          <w:rFonts w:ascii="Consolas" w:hAnsi="Consolas" w:cs="Consolas"/>
        </w:rPr>
        <w:t>pick</w:t>
      </w:r>
      <w:r>
        <w:t xml:space="preserve"> service on a Graspable Object in </w:t>
      </w:r>
      <w:proofErr w:type="spellStart"/>
      <w:r w:rsidRPr="00EA6766">
        <w:rPr>
          <w:rFonts w:ascii="Consolas" w:hAnsi="Consolas" w:cs="Consolas"/>
        </w:rPr>
        <w:t>detected_objects</w:t>
      </w:r>
      <w:proofErr w:type="spellEnd"/>
      <w:r>
        <w:t xml:space="preserve">, it uses another node created by Willow Garage for the PR2 to fit a bounding box to the Graspable Object's point cloud. </w:t>
      </w:r>
      <w:r w:rsidR="005131D7">
        <w:t>Though</w:t>
      </w:r>
      <w:r>
        <w:t xml:space="preserve"> the objects being manipulated are </w:t>
      </w:r>
      <w:r w:rsidR="005131D7">
        <w:t>cylinders</w:t>
      </w:r>
      <w:r>
        <w:t xml:space="preserve">, </w:t>
      </w:r>
      <w:r w:rsidR="00D804A3">
        <w:t>a</w:t>
      </w:r>
      <w:r>
        <w:t xml:space="preserve"> bounding box is a fairly accurate representation of the object. This bounding box is then used to generate an approach path composed of two poses. The first is a </w:t>
      </w:r>
      <w:proofErr w:type="spellStart"/>
      <w:r>
        <w:t>pregrasp</w:t>
      </w:r>
      <w:proofErr w:type="spellEnd"/>
      <w:r>
        <w:t xml:space="preserve"> pose close to the </w:t>
      </w:r>
      <w:r w:rsidR="002618C1">
        <w:t>object</w:t>
      </w:r>
      <w:r w:rsidR="00DC7331">
        <w:t xml:space="preserve">, with the gripper pointed at the </w:t>
      </w:r>
      <w:r w:rsidR="002618C1">
        <w:t>object</w:t>
      </w:r>
      <w:r w:rsidR="00DC7331">
        <w:t xml:space="preserve"> center and</w:t>
      </w:r>
      <w:r>
        <w:t xml:space="preserve"> the gripper jaws parallel to the sides of the</w:t>
      </w:r>
      <w:r w:rsidR="002618C1">
        <w:t xml:space="preserve"> bounding</w:t>
      </w:r>
      <w:r>
        <w:t xml:space="preserve"> box. This pose is sent to the arm navigation package, which generates a trajectory and moves the arm to the pose. The second pose is the grasp pose, with the </w:t>
      </w:r>
      <w:r w:rsidR="002618C1">
        <w:t>object</w:t>
      </w:r>
      <w:r>
        <w:t xml:space="preserve"> between the gripper jaws. This pose is also sent to the arm navigation package, and once the robot is in the grasp pose, the gripper is closed around the object.</w:t>
      </w:r>
    </w:p>
    <w:p w:rsidR="00E141B1" w:rsidRDefault="0053034D">
      <w:r>
        <w:t>Once the gripper is closed around the object, the object manipulat</w:t>
      </w:r>
      <w:r w:rsidR="00EA6766">
        <w:t xml:space="preserve">ion controller calls the </w:t>
      </w:r>
      <w:r w:rsidR="00EA6766" w:rsidRPr="00EA6766">
        <w:rPr>
          <w:rFonts w:ascii="Consolas" w:hAnsi="Consolas" w:cs="Consolas"/>
        </w:rPr>
        <w:t>place</w:t>
      </w:r>
      <w:r>
        <w:t xml:space="preserve"> service with a pose </w:t>
      </w:r>
      <w:r w:rsidR="00D804A3">
        <w:t>above</w:t>
      </w:r>
      <w:r>
        <w:t xml:space="preserve"> the robot's onboard storage bin as a target. This service sends the pose to the arm navigation package, which generates a trajectory and moves the arm to the bin. The gripper is then opened</w:t>
      </w:r>
      <w:r w:rsidR="00D804A3">
        <w:t>, dropping the object in the bin</w:t>
      </w:r>
      <w:r>
        <w:t>.</w:t>
      </w:r>
    </w:p>
    <w:p w:rsidR="00B4623C" w:rsidRDefault="00B4623C" w:rsidP="00B4623C">
      <w:pPr>
        <w:pStyle w:val="Heading2"/>
      </w:pPr>
      <w:bookmarkStart w:id="255" w:name="_Toc353177991"/>
      <w:bookmarkStart w:id="256" w:name="_Toc352798812"/>
      <w:bookmarkStart w:id="257" w:name="_Toc353440078"/>
      <w:bookmarkStart w:id="258" w:name="_Toc353973894"/>
      <w:bookmarkStart w:id="259" w:name="_Toc358269946"/>
      <w:r>
        <w:t>Calibration</w:t>
      </w:r>
      <w:bookmarkEnd w:id="255"/>
      <w:bookmarkEnd w:id="256"/>
      <w:bookmarkEnd w:id="257"/>
      <w:bookmarkEnd w:id="258"/>
      <w:bookmarkEnd w:id="259"/>
    </w:p>
    <w:p w:rsidR="00B4623C" w:rsidRDefault="00B4623C" w:rsidP="00B4623C">
      <w:r>
        <w:t xml:space="preserve">In order for the point cloud data from the Kinect to be usable for arm navigation, the positions of the Kinect and the arm must be correctly registered in 3D space. Because the </w:t>
      </w:r>
      <w:r>
        <w:lastRenderedPageBreak/>
        <w:t>position of the Kinect camera's optical frames within its housing are not precisely known, it was necessary to perform a simple extrinsic calibration routine to determine the position and yaw angle of this frame.</w:t>
      </w:r>
    </w:p>
    <w:p w:rsidR="00B4623C" w:rsidRDefault="00B4623C" w:rsidP="00B4623C">
      <w:r>
        <w:t xml:space="preserve">To determine the height </w:t>
      </w:r>
      <w:r w:rsidR="007F6B60">
        <w:t xml:space="preserve">(z-axis position) </w:t>
      </w:r>
      <w:r>
        <w:t xml:space="preserve">and </w:t>
      </w:r>
      <w:r w:rsidR="007F6B60">
        <w:t>pitch</w:t>
      </w:r>
      <w:r>
        <w:t xml:space="preserve"> angle</w:t>
      </w:r>
      <w:r w:rsidR="00D804A3">
        <w:t xml:space="preserve"> of the Kinect</w:t>
      </w:r>
      <w:r>
        <w:t>, the robot was placed so the Kinect had an unobstructed view of the floor in front of it. RANSAC</w:t>
      </w:r>
      <w:r w:rsidR="00521A1E">
        <w:fldChar w:fldCharType="begin"/>
      </w:r>
      <w:r w:rsidR="00534510">
        <w:instrText xml:space="preserve"> ADDIN ZOTERO_ITEM CSL_CITATION {"citationID":"gvjhsdpdf","properties":{"formattedCitation":"[30]","plainCitation":"[30]"},"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521A1E">
        <w:fldChar w:fldCharType="separate"/>
      </w:r>
      <w:r w:rsidR="00D804A3" w:rsidRPr="00D804A3">
        <w:t>[30]</w:t>
      </w:r>
      <w:r w:rsidR="00521A1E">
        <w:fldChar w:fldCharType="end"/>
      </w:r>
      <w:r>
        <w:t xml:space="preserve"> was used to fit a plane to the floor, and the transform from the fitted plane to the Kinect was calculated. A similar method was used to determine the x</w:t>
      </w:r>
      <w:r w:rsidR="007F6B60">
        <w:t xml:space="preserve">-axis </w:t>
      </w:r>
      <w:r>
        <w:t xml:space="preserve">position of the Kinect. The robot was placed so that the Kinect had an unobstructed view of a wall at a known distance in front of it, and RANSAC was used to fit a plane to the wall. The distance of the wall plane was then used to calculate the </w:t>
      </w:r>
      <w:r w:rsidR="00D804A3">
        <w:t xml:space="preserve">x-axis </w:t>
      </w:r>
      <w:r>
        <w:t>position of the Kinect. The y</w:t>
      </w:r>
      <w:r w:rsidR="007F6B60">
        <w:t>-axis</w:t>
      </w:r>
      <w:r>
        <w:t xml:space="preserve"> position of the camera was estimated to be centered on the robot, and the y-positions of the lenses were determined from the CAD model of the Kinect.</w:t>
      </w:r>
    </w:p>
    <w:p w:rsidR="00B4623C" w:rsidRDefault="00B4623C">
      <w:r>
        <w:t xml:space="preserve">With the position of the Kinect now known, it was necessary to precisely determine the pose of the arm relative to the Kinect. Due to the length of the arm, a small error in the orientation of the arm could cause significant disparity between coordinates in the Kinect's frame of reference </w:t>
      </w:r>
      <w:r w:rsidR="00D804A3">
        <w:t>and</w:t>
      </w:r>
      <w:r>
        <w:t xml:space="preserve">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w:t>
      </w:r>
      <w:proofErr w:type="spellStart"/>
      <w:r>
        <w:t>Mathematica</w:t>
      </w:r>
      <w:proofErr w:type="spellEnd"/>
      <w:r>
        <w:t xml:space="preserve">. Given a set of data points, </w:t>
      </w:r>
      <w:r w:rsidR="00914035">
        <w:t>the program calculates the transform (translation and rotation) between the Kinect and the arm base link that minimizes RMS error in the</w:t>
      </w:r>
      <w:r w:rsidR="00D804A3">
        <w:t xml:space="preserve"> position of the</w:t>
      </w:r>
      <w:r w:rsidR="00914035">
        <w:t xml:space="preserve"> gripper tip. E</w:t>
      </w:r>
      <w:r>
        <w:t xml:space="preserve">ach </w:t>
      </w:r>
      <w:r w:rsidR="00914035">
        <w:t>data point consists of</w:t>
      </w:r>
      <w:r>
        <w:t xml:space="preserve"> the position of the tip of the gripper with respect to the Kinect, measured from a manually-selected point in the Kinect point cloud, and the pose</w:t>
      </w:r>
      <w:r w:rsidR="00D804A3">
        <w:t xml:space="preserve"> </w:t>
      </w:r>
      <w:r w:rsidR="00D804A3">
        <w:lastRenderedPageBreak/>
        <w:t>(position and orientation)</w:t>
      </w:r>
      <w:r>
        <w:t xml:space="preserve"> of the gripper with respect to the base link of the arm, calculated by ROS's TF server using forward kinematics. This program was run using an input </w:t>
      </w:r>
      <w:r w:rsidR="00914035">
        <w:t xml:space="preserve">dataset </w:t>
      </w:r>
      <w:r>
        <w:t xml:space="preserve">of </w:t>
      </w:r>
      <w:r w:rsidR="00EA6766">
        <w:t>twenty-five</w:t>
      </w:r>
      <w:r>
        <w:t xml:space="preserve"> points, and the resulting transform was used in the robot's URDF to define the position of the arm</w:t>
      </w:r>
      <w:r w:rsidR="00EA6766">
        <w:t xml:space="preserve"> with respect to the Kinect</w:t>
      </w:r>
      <w:r>
        <w:t>.</w:t>
      </w:r>
    </w:p>
    <w:p w:rsidR="0053034D" w:rsidRDefault="0053034D">
      <w:pPr>
        <w:pStyle w:val="Heading2"/>
      </w:pPr>
      <w:bookmarkStart w:id="260" w:name="_Toc351559268"/>
      <w:bookmarkStart w:id="261" w:name="_Toc353177992"/>
      <w:bookmarkStart w:id="262" w:name="_Toc352798813"/>
      <w:bookmarkStart w:id="263" w:name="_Toc353440079"/>
      <w:bookmarkStart w:id="264" w:name="_Toc353973895"/>
      <w:bookmarkStart w:id="265" w:name="_Toc358269947"/>
      <w:r>
        <w:t>QR Code Recognition and 3D Localization</w:t>
      </w:r>
      <w:bookmarkEnd w:id="260"/>
      <w:bookmarkEnd w:id="261"/>
      <w:bookmarkEnd w:id="262"/>
      <w:bookmarkEnd w:id="263"/>
      <w:bookmarkEnd w:id="264"/>
      <w:bookmarkEnd w:id="265"/>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A2151D" w:rsidRDefault="00A2151D" w:rsidP="00A2151D">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ive industry for part labeling</w:t>
      </w:r>
      <w:r w:rsidR="00521A1E">
        <w:fldChar w:fldCharType="begin"/>
      </w:r>
      <w:r w:rsidR="00534510">
        <w:instrText xml:space="preserve"> ADDIN ZOTERO_ITEM CSL_CITATION {"citationID":"1sn9bam90o","properties":{"formattedCitation":"[31]","plainCitation":"[31]"},"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521A1E">
        <w:fldChar w:fldCharType="separate"/>
      </w:r>
      <w:r w:rsidR="00D804A3" w:rsidRPr="00D804A3">
        <w:t>[31]</w:t>
      </w:r>
      <w:r w:rsidR="00521A1E">
        <w:fldChar w:fldCharType="end"/>
      </w:r>
      <w:r>
        <w:t>.</w:t>
      </w:r>
    </w:p>
    <w:p w:rsidR="00E57186" w:rsidRDefault="00E57186" w:rsidP="001638A1">
      <w:pPr>
        <w:jc w:val="center"/>
      </w:pPr>
      <w:r>
        <w:rPr>
          <w:noProof/>
          <w:lang w:bidi="ar-SA"/>
        </w:rPr>
        <w:lastRenderedPageBreak/>
        <w:drawing>
          <wp:inline distT="0" distB="0" distL="0" distR="0" wp14:anchorId="5541EF07" wp14:editId="5D7BC465">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66" w:name="_Toc351997947"/>
      <w:bookmarkStart w:id="267" w:name="_Toc353178062"/>
      <w:bookmarkStart w:id="268" w:name="_Toc357772041"/>
      <w:r>
        <w:t xml:space="preserve">Figure </w:t>
      </w:r>
      <w:r w:rsidR="00521A1E">
        <w:fldChar w:fldCharType="begin"/>
      </w:r>
      <w:r w:rsidR="00851713">
        <w:instrText xml:space="preserve"> SEQ Figure \* ARABIC </w:instrText>
      </w:r>
      <w:r w:rsidR="00521A1E">
        <w:fldChar w:fldCharType="separate"/>
      </w:r>
      <w:r w:rsidR="00116880">
        <w:rPr>
          <w:noProof/>
        </w:rPr>
        <w:t>14</w:t>
      </w:r>
      <w:r w:rsidR="00521A1E">
        <w:fldChar w:fldCharType="end"/>
      </w:r>
      <w:r>
        <w:t>: QR Level 3 code</w:t>
      </w:r>
      <w:r w:rsidR="004719AB">
        <w:t xml:space="preserve"> </w:t>
      </w:r>
      <w:r>
        <w:t>(Source: Wikipedia, licensed under Creative Commons Attribution Share-Alike License)</w:t>
      </w:r>
      <w:bookmarkEnd w:id="266"/>
      <w:bookmarkEnd w:id="267"/>
      <w:bookmarkEnd w:id="268"/>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xml:space="preserve">, </w:t>
      </w:r>
      <w:r w:rsidR="00D804A3">
        <w:t>the</w:t>
      </w:r>
      <w:r>
        <w:t xml:space="preserve">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D8459D">
      <w:pPr>
        <w:jc w:val="center"/>
      </w:pPr>
      <w:r w:rsidRPr="009531CE">
        <w:rPr>
          <w:noProof/>
          <w:lang w:bidi="ar-SA"/>
        </w:rPr>
        <w:lastRenderedPageBreak/>
        <w:drawing>
          <wp:inline distT="0" distB="0" distL="0" distR="0" wp14:anchorId="702A4343" wp14:editId="206342C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6"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69" w:name="_Ref351966571"/>
      <w:bookmarkStart w:id="270" w:name="_Ref351966576"/>
      <w:bookmarkStart w:id="271" w:name="_Toc351997948"/>
      <w:bookmarkStart w:id="272" w:name="_Toc353178063"/>
      <w:bookmarkStart w:id="273" w:name="_Toc353440143"/>
      <w:bookmarkStart w:id="274" w:name="_Toc357772042"/>
      <w:r w:rsidRPr="009531CE">
        <w:t xml:space="preserve">Figure </w:t>
      </w:r>
      <w:r w:rsidR="00521A1E">
        <w:fldChar w:fldCharType="begin"/>
      </w:r>
      <w:r w:rsidR="00851713">
        <w:instrText xml:space="preserve"> SEQ Figure \* ARABIC </w:instrText>
      </w:r>
      <w:r w:rsidR="00521A1E">
        <w:fldChar w:fldCharType="separate"/>
      </w:r>
      <w:r w:rsidR="00116880">
        <w:rPr>
          <w:noProof/>
        </w:rPr>
        <w:t>15</w:t>
      </w:r>
      <w:r w:rsidR="00521A1E">
        <w:fldChar w:fldCharType="end"/>
      </w:r>
      <w:bookmarkEnd w:id="269"/>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270"/>
      <w:bookmarkEnd w:id="271"/>
      <w:bookmarkEnd w:id="272"/>
      <w:bookmarkEnd w:id="273"/>
      <w:bookmarkEnd w:id="274"/>
    </w:p>
    <w:p w:rsidR="0053034D" w:rsidRPr="008F2EF0" w:rsidRDefault="0053034D" w:rsidP="00CA427F">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521A1E">
        <w:rPr>
          <w:rFonts w:eastAsia="+mn-ea"/>
        </w:rPr>
        <w:fldChar w:fldCharType="begin"/>
      </w:r>
      <w:r w:rsidR="009531CE">
        <w:rPr>
          <w:rFonts w:eastAsia="+mn-ea"/>
        </w:rPr>
        <w:instrText xml:space="preserve"> REF _Ref351966571 \h </w:instrText>
      </w:r>
      <w:r w:rsidR="00521A1E">
        <w:rPr>
          <w:rFonts w:eastAsia="+mn-ea"/>
        </w:rPr>
      </w:r>
      <w:r w:rsidR="00521A1E">
        <w:rPr>
          <w:rFonts w:eastAsia="+mn-ea"/>
        </w:rPr>
        <w:fldChar w:fldCharType="separate"/>
      </w:r>
      <w:r w:rsidR="00116880" w:rsidRPr="009531CE">
        <w:t xml:space="preserve">Figure </w:t>
      </w:r>
      <w:r w:rsidR="00116880">
        <w:rPr>
          <w:noProof/>
        </w:rPr>
        <w:t>15</w:t>
      </w:r>
      <w:r w:rsidR="00521A1E">
        <w:rPr>
          <w:rFonts w:eastAsia="+mn-ea"/>
        </w:rPr>
        <w:fldChar w:fldCharType="end"/>
      </w:r>
      <w:r w:rsidR="009531CE">
        <w:rPr>
          <w:rFonts w:eastAsia="+mn-ea"/>
        </w:rPr>
        <w:t xml:space="preserve"> </w:t>
      </w:r>
      <w:r w:rsidR="00521A1E">
        <w:rPr>
          <w:rFonts w:eastAsia="+mn-ea"/>
        </w:rPr>
        <w:fldChar w:fldCharType="begin"/>
      </w:r>
      <w:r w:rsidR="009531CE">
        <w:rPr>
          <w:rFonts w:eastAsia="+mn-ea"/>
        </w:rPr>
        <w:instrText xml:space="preserve"> REF _Ref351966576 \p \h </w:instrText>
      </w:r>
      <w:r w:rsidR="00521A1E">
        <w:rPr>
          <w:rFonts w:eastAsia="+mn-ea"/>
        </w:rPr>
      </w:r>
      <w:r w:rsidR="00521A1E">
        <w:rPr>
          <w:rFonts w:eastAsia="+mn-ea"/>
        </w:rPr>
        <w:fldChar w:fldCharType="separate"/>
      </w:r>
      <w:r w:rsidR="00116880">
        <w:rPr>
          <w:rFonts w:eastAsia="+mn-ea"/>
        </w:rPr>
        <w:t>above</w:t>
      </w:r>
      <w:r w:rsidR="00521A1E">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pPr>
        <w:pStyle w:val="Heading1"/>
      </w:pPr>
      <w:bookmarkStart w:id="275" w:name="_Toc353177993"/>
      <w:bookmarkStart w:id="276" w:name="_Toc352798814"/>
      <w:bookmarkStart w:id="277" w:name="_Toc353440080"/>
      <w:bookmarkStart w:id="278" w:name="_Toc353973896"/>
      <w:bookmarkStart w:id="279" w:name="_Toc358269948"/>
      <w:r>
        <w:lastRenderedPageBreak/>
        <w:t>Industrial Safety</w:t>
      </w:r>
      <w:bookmarkEnd w:id="275"/>
      <w:bookmarkEnd w:id="276"/>
      <w:bookmarkEnd w:id="277"/>
      <w:bookmarkEnd w:id="278"/>
      <w:bookmarkEnd w:id="279"/>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pPr>
        <w:pStyle w:val="Heading2"/>
      </w:pPr>
      <w:bookmarkStart w:id="280" w:name="_Toc353177994"/>
      <w:bookmarkStart w:id="281" w:name="_Toc352798815"/>
      <w:bookmarkStart w:id="282" w:name="_Toc353440081"/>
      <w:bookmarkStart w:id="283" w:name="_Ref353789829"/>
      <w:bookmarkStart w:id="284" w:name="_Toc353973897"/>
      <w:bookmarkStart w:id="285" w:name="_Toc358269949"/>
      <w:r>
        <w:t xml:space="preserve">Reflexive </w:t>
      </w:r>
      <w:bookmarkEnd w:id="280"/>
      <w:bookmarkEnd w:id="281"/>
      <w:bookmarkEnd w:id="282"/>
      <w:bookmarkEnd w:id="283"/>
      <w:r w:rsidR="00A420CA">
        <w:t>Collision Avoidance</w:t>
      </w:r>
      <w:bookmarkEnd w:id="284"/>
      <w:bookmarkEnd w:id="285"/>
    </w:p>
    <w:p w:rsidR="005B23F0" w:rsidRPr="00241825" w:rsidRDefault="005B23F0" w:rsidP="00CA427F">
      <w:r>
        <w:t xml:space="preserve">A key safety feature of many robots is reflexive speed limiting or halting. Reflexive </w:t>
      </w:r>
      <w:r w:rsidR="00A420CA">
        <w:t>collision avoidance</w:t>
      </w:r>
      <w:r>
        <w:t xml:space="preserve"> uses sensors to detect obstacles in the robot's path and prevent motion that would result in a collision. Reflexive </w:t>
      </w:r>
      <w:r w:rsidR="00A420CA">
        <w:t>collision avoidance</w:t>
      </w:r>
      <w:r>
        <w:t xml:space="preserve">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 xml:space="preserve">lexive </w:t>
      </w:r>
      <w:r w:rsidR="00A420CA">
        <w:t>collision avoidance</w:t>
      </w:r>
      <w:r w:rsidRPr="00241825">
        <w:t xml:space="preserve"> operates more quickly and on a lower level than planning and trajectory generation, and can override the velocity commands from the trajectory generator.</w:t>
      </w:r>
    </w:p>
    <w:p w:rsidR="00A2151D" w:rsidRDefault="005B23F0" w:rsidP="00A2151D">
      <w:r w:rsidRPr="00241825">
        <w:t xml:space="preserve">At this time, </w:t>
      </w:r>
      <w:r w:rsidR="00C26887">
        <w:t>ABBY</w:t>
      </w:r>
      <w:r w:rsidRPr="00241825">
        <w:t xml:space="preserve"> does not implement </w:t>
      </w:r>
      <w:r w:rsidR="00A420CA">
        <w:t>reflexive collision avoidance</w:t>
      </w:r>
      <w:r w:rsidRPr="00241825">
        <w:t xml:space="preserve"> for the base or the manipulator. Because both operate at low speeds, the robot does not pose a safety threat to the operator and can be easily stopped with the emergency stop system described </w:t>
      </w:r>
      <w:r w:rsidRPr="00241825">
        <w:lastRenderedPageBreak/>
        <w:t xml:space="preserve">below. Before the robot can be tested or deployed in an industrial environment, and to allow for faster movement, reflexive </w:t>
      </w:r>
      <w:r w:rsidR="00A420CA">
        <w:t>collision avoidance</w:t>
      </w:r>
      <w:r w:rsidRPr="00241825">
        <w:t xml:space="preserve"> must be </w:t>
      </w:r>
      <w:r w:rsidR="00A420CA">
        <w:t>added</w:t>
      </w:r>
      <w:r w:rsidRPr="00241825">
        <w:t xml:space="preserve">. </w:t>
      </w:r>
      <w:r w:rsidR="00A2151D">
        <w:t xml:space="preserve">Proposed methods for reflexive </w:t>
      </w:r>
      <w:r w:rsidR="00A420CA">
        <w:t>collision avoidance</w:t>
      </w:r>
      <w:r w:rsidR="00A2151D">
        <w:t xml:space="preserve"> are described in Appendix 3.</w:t>
      </w:r>
      <w:bookmarkStart w:id="286" w:name="_Toc351540620"/>
      <w:bookmarkStart w:id="287" w:name="_Ref351924510"/>
      <w:bookmarkStart w:id="288" w:name="_Toc353177997"/>
      <w:bookmarkStart w:id="289" w:name="_Toc352798818"/>
      <w:bookmarkStart w:id="290" w:name="_Toc353440084"/>
      <w:bookmarkStart w:id="291" w:name="_Ref353783424"/>
    </w:p>
    <w:p w:rsidR="005B23F0" w:rsidRDefault="005B23F0" w:rsidP="00A2151D">
      <w:pPr>
        <w:pStyle w:val="Heading2"/>
      </w:pPr>
      <w:bookmarkStart w:id="292" w:name="_Ref353952281"/>
      <w:bookmarkStart w:id="293" w:name="_Toc353973898"/>
      <w:bookmarkStart w:id="294" w:name="_Toc358269950"/>
      <w:r>
        <w:t>Emergency Stop System</w:t>
      </w:r>
      <w:bookmarkEnd w:id="286"/>
      <w:bookmarkEnd w:id="287"/>
      <w:bookmarkEnd w:id="288"/>
      <w:bookmarkEnd w:id="289"/>
      <w:bookmarkEnd w:id="290"/>
      <w:bookmarkEnd w:id="291"/>
      <w:bookmarkEnd w:id="292"/>
      <w:bookmarkEnd w:id="293"/>
      <w:bookmarkEnd w:id="294"/>
    </w:p>
    <w:p w:rsidR="00E141B1" w:rsidRDefault="005B23F0">
      <w:pPr>
        <w:pStyle w:val="Heading3"/>
      </w:pPr>
      <w:bookmarkStart w:id="295" w:name="_Toc351540621"/>
      <w:bookmarkStart w:id="296" w:name="_Toc353177998"/>
      <w:bookmarkStart w:id="297" w:name="_Toc352798819"/>
      <w:bookmarkStart w:id="298" w:name="_Toc353440085"/>
      <w:bookmarkStart w:id="299" w:name="_Toc353973899"/>
      <w:bookmarkStart w:id="300" w:name="_Toc358269951"/>
      <w:r>
        <w:t>E-Stop Systems Used in This Lab</w:t>
      </w:r>
      <w:bookmarkEnd w:id="295"/>
      <w:bookmarkEnd w:id="296"/>
      <w:bookmarkEnd w:id="297"/>
      <w:bookmarkEnd w:id="298"/>
      <w:bookmarkEnd w:id="299"/>
      <w:bookmarkEnd w:id="300"/>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Arduino</w:t>
      </w:r>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w:t>
      </w:r>
      <w:r>
        <w:lastRenderedPageBreak/>
        <w:t xml:space="preserve">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as an emergency stop system, but as a switch between autonomous operation and normal (joystick) operation of a wheelchair.</w:t>
      </w:r>
    </w:p>
    <w:p w:rsidR="00E141B1" w:rsidRDefault="005B23F0">
      <w:pPr>
        <w:pStyle w:val="Heading3"/>
      </w:pPr>
      <w:bookmarkStart w:id="301" w:name="_Toc351540622"/>
      <w:bookmarkStart w:id="302" w:name="_Toc353177999"/>
      <w:bookmarkStart w:id="303" w:name="_Toc352798820"/>
      <w:bookmarkStart w:id="304" w:name="_Toc353440086"/>
      <w:bookmarkStart w:id="305" w:name="_Toc353973900"/>
      <w:bookmarkStart w:id="306" w:name="_Toc358269952"/>
      <w:r>
        <w:t>E-Stop Requirements</w:t>
      </w:r>
      <w:bookmarkEnd w:id="301"/>
      <w:bookmarkEnd w:id="302"/>
      <w:bookmarkEnd w:id="303"/>
      <w:bookmarkEnd w:id="304"/>
      <w:bookmarkEnd w:id="305"/>
      <w:bookmarkEnd w:id="306"/>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E141B1" w:rsidRDefault="005B23F0" w:rsidP="00891B65">
      <w:r>
        <w:lastRenderedPageBreak/>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r>
        <w:t xml:space="preserve">Given the requirements, an emergency stop system was designed and fabricated using printed circuit boards. The schematic of the system is shown in </w:t>
      </w:r>
      <w:r w:rsidR="00521A1E">
        <w:fldChar w:fldCharType="begin"/>
      </w:r>
      <w:r w:rsidR="00610622">
        <w:instrText xml:space="preserve"> REF _Ref351933999 \h </w:instrText>
      </w:r>
      <w:r w:rsidR="00521A1E">
        <w:fldChar w:fldCharType="separate"/>
      </w:r>
      <w:r w:rsidR="00116880">
        <w:t xml:space="preserve">Figure </w:t>
      </w:r>
      <w:r w:rsidR="00116880">
        <w:rPr>
          <w:noProof/>
        </w:rPr>
        <w:t>16</w:t>
      </w:r>
      <w:r w:rsidR="00521A1E">
        <w:fldChar w:fldCharType="end"/>
      </w:r>
      <w:r w:rsidR="00534635">
        <w:t xml:space="preserve"> and </w:t>
      </w:r>
      <w:r w:rsidR="00521A1E">
        <w:fldChar w:fldCharType="begin"/>
      </w:r>
      <w:r w:rsidR="00610622">
        <w:instrText xml:space="preserve"> REF _Ref351934011 \h </w:instrText>
      </w:r>
      <w:r w:rsidR="00521A1E">
        <w:fldChar w:fldCharType="separate"/>
      </w:r>
      <w:r w:rsidR="00116880">
        <w:t xml:space="preserve">Figure </w:t>
      </w:r>
      <w:r w:rsidR="00116880">
        <w:rPr>
          <w:noProof/>
        </w:rPr>
        <w:t>17</w:t>
      </w:r>
      <w:r w:rsidR="00521A1E">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1B047853" wp14:editId="1588C0F3">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07" w:name="_Ref351933999"/>
      <w:bookmarkStart w:id="308" w:name="_Toc351997949"/>
      <w:bookmarkStart w:id="309" w:name="_Toc353178064"/>
      <w:bookmarkStart w:id="310" w:name="_Toc353440144"/>
      <w:bookmarkStart w:id="311" w:name="_Toc357772043"/>
      <w:r>
        <w:t xml:space="preserve">Figure </w:t>
      </w:r>
      <w:r w:rsidR="00521A1E">
        <w:fldChar w:fldCharType="begin"/>
      </w:r>
      <w:r w:rsidR="00851713">
        <w:instrText xml:space="preserve"> SEQ Figure \* ARABIC </w:instrText>
      </w:r>
      <w:r w:rsidR="00521A1E">
        <w:fldChar w:fldCharType="separate"/>
      </w:r>
      <w:r w:rsidR="00116880">
        <w:rPr>
          <w:noProof/>
        </w:rPr>
        <w:t>16</w:t>
      </w:r>
      <w:r w:rsidR="00521A1E">
        <w:fldChar w:fldCharType="end"/>
      </w:r>
      <w:bookmarkEnd w:id="307"/>
      <w:r w:rsidR="00854DD0">
        <w:t>: Schematic of the</w:t>
      </w:r>
      <w:r>
        <w:t xml:space="preserve"> emergency stop remote</w:t>
      </w:r>
      <w:bookmarkEnd w:id="308"/>
      <w:bookmarkEnd w:id="309"/>
      <w:bookmarkEnd w:id="310"/>
      <w:r w:rsidR="00854DD0">
        <w:t xml:space="preserve"> tested on ABBY. The remote uses an XBee radio to send an enable signal to the robot and receive the current emergency stop status from the robot, which is displayed with LEDs.</w:t>
      </w:r>
      <w:bookmarkEnd w:id="311"/>
    </w:p>
    <w:p w:rsidR="00534635" w:rsidRDefault="00534635" w:rsidP="00CA427F">
      <w:r>
        <w:rPr>
          <w:noProof/>
          <w:lang w:bidi="ar-SA"/>
        </w:rPr>
        <w:lastRenderedPageBreak/>
        <w:drawing>
          <wp:inline distT="0" distB="0" distL="0" distR="0" wp14:anchorId="3A5EF7FB" wp14:editId="685C1985">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12" w:name="_Ref351934011"/>
      <w:bookmarkStart w:id="313" w:name="_Toc351997950"/>
      <w:bookmarkStart w:id="314" w:name="_Toc353178065"/>
      <w:bookmarkStart w:id="315" w:name="_Toc357772044"/>
      <w:r>
        <w:t xml:space="preserve">Figure </w:t>
      </w:r>
      <w:r w:rsidR="00521A1E">
        <w:fldChar w:fldCharType="begin"/>
      </w:r>
      <w:r w:rsidR="00851713">
        <w:instrText xml:space="preserve"> SEQ Figure \* ARABIC </w:instrText>
      </w:r>
      <w:r w:rsidR="00521A1E">
        <w:fldChar w:fldCharType="separate"/>
      </w:r>
      <w:r w:rsidR="00116880">
        <w:rPr>
          <w:noProof/>
        </w:rPr>
        <w:t>17</w:t>
      </w:r>
      <w:r w:rsidR="00521A1E">
        <w:fldChar w:fldCharType="end"/>
      </w:r>
      <w:bookmarkEnd w:id="312"/>
      <w:r w:rsidR="00854DD0">
        <w:t xml:space="preserve">: Schematic of the </w:t>
      </w:r>
      <w:r>
        <w:t>emergency stop receiver and aggregator</w:t>
      </w:r>
      <w:bookmarkEnd w:id="313"/>
      <w:bookmarkEnd w:id="314"/>
      <w:r w:rsidR="00854DD0">
        <w:t xml:space="preserve"> on ABBY</w:t>
      </w:r>
      <w:bookmarkEnd w:id="315"/>
    </w:p>
    <w:p w:rsidR="005B23F0" w:rsidRDefault="005B23F0" w:rsidP="00CA427F">
      <w:r>
        <w:t xml:space="preserve">The remote circuit uses an </w:t>
      </w:r>
      <w:r w:rsidR="00A15744">
        <w:t>XBee</w:t>
      </w:r>
      <w:r>
        <w:t xml:space="preserve"> radio module's GPIO mirroring func</w:t>
      </w:r>
      <w:r w:rsidR="00891B65">
        <w:t xml:space="preserve">tion </w:t>
      </w:r>
      <w:r>
        <w:t xml:space="preserve">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w:t>
      </w:r>
      <w:r w:rsidR="00891B65">
        <w:t>e</w:t>
      </w:r>
      <w:r w:rsidR="00A15744">
        <w:t>ason, DIO3 in the emergency stop circuit goes low, disabling the robot.</w:t>
      </w:r>
    </w:p>
    <w:p w:rsidR="005B23F0" w:rsidRDefault="005B23F0" w:rsidP="00CA427F">
      <w:r>
        <w:t xml:space="preserve">The emergency stop circuit on the robot has inputs for the onboard emergency stop </w:t>
      </w:r>
      <w:proofErr w:type="gramStart"/>
      <w:r>
        <w:t>button,</w:t>
      </w:r>
      <w:proofErr w:type="gramEnd"/>
      <w:r>
        <w:t xml:space="preserve"> the </w:t>
      </w:r>
      <w:proofErr w:type="spellStart"/>
      <w:r>
        <w:t>cRIO's</w:t>
      </w:r>
      <w:proofErr w:type="spellEnd"/>
      <w:r>
        <w:t xml:space="preserve">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521A1E">
        <w:fldChar w:fldCharType="begin"/>
      </w:r>
      <w:r w:rsidR="00A15744">
        <w:instrText xml:space="preserve"> REF _Ref351934011 \h </w:instrText>
      </w:r>
      <w:r w:rsidR="00521A1E">
        <w:fldChar w:fldCharType="separate"/>
      </w:r>
      <w:r w:rsidR="00116880">
        <w:t xml:space="preserve">Figure </w:t>
      </w:r>
      <w:r w:rsidR="00116880">
        <w:rPr>
          <w:noProof/>
        </w:rPr>
        <w:t>17</w:t>
      </w:r>
      <w:r w:rsidR="00521A1E">
        <w:fldChar w:fldCharType="end"/>
      </w:r>
      <w:r w:rsidR="00A15744">
        <w:t xml:space="preserve">; see </w:t>
      </w:r>
      <w:r w:rsidR="00521A1E">
        <w:fldChar w:fldCharType="begin"/>
      </w:r>
      <w:r w:rsidR="00A15744">
        <w:instrText xml:space="preserve"> REF _Ref351926554 \h </w:instrText>
      </w:r>
      <w:r w:rsidR="00521A1E">
        <w:fldChar w:fldCharType="separate"/>
      </w:r>
      <w:r w:rsidR="00116880">
        <w:t xml:space="preserve">Figure </w:t>
      </w:r>
      <w:r w:rsidR="00116880">
        <w:rPr>
          <w:noProof/>
        </w:rPr>
        <w:t>4</w:t>
      </w:r>
      <w:r w:rsidR="00521A1E">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w:t>
      </w:r>
      <w:r w:rsidR="00891B65">
        <w:t>sink</w:t>
      </w:r>
      <w:r>
        <w:t xml:space="preserve">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the IRC5. These two changes completely decouple this emerg</w:t>
      </w:r>
      <w:r w:rsidR="00854DD0">
        <w:t>ency stop circuit from the IRC5</w:t>
      </w:r>
      <w:r>
        <w:t xml:space="preser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e system does reliably control the power to the drive base, providing a level of safety for the robot, but revisions are required to </w:t>
      </w:r>
      <w:r w:rsidR="00854DD0">
        <w:t>gain the full functionality of the original design</w:t>
      </w:r>
      <w:r>
        <w:t>.</w:t>
      </w:r>
    </w:p>
    <w:p w:rsidR="00521E15" w:rsidRDefault="00521E15" w:rsidP="00CA427F">
      <w:r>
        <w:lastRenderedPageBreak/>
        <w:t>A revised version of this emergency stop s</w:t>
      </w:r>
      <w:r w:rsidR="00891B65">
        <w:t>ystem is described in Appendix 2</w:t>
      </w:r>
      <w:r>
        <w:t xml:space="preserve">. The revised version has been designed, and all of its </w:t>
      </w:r>
      <w:r w:rsidR="004C2309">
        <w:t>subsystems</w:t>
      </w:r>
      <w:r>
        <w:t xml:space="preserve"> have been tested, but it has not yet been implemented on the robot. The revised emergency stop system includes a wireless remote and full integration with the IRC5’s emergency stop systems.</w:t>
      </w:r>
    </w:p>
    <w:p w:rsidR="00AF0BEB" w:rsidRDefault="006B59B9">
      <w:pPr>
        <w:pStyle w:val="Heading1"/>
      </w:pPr>
      <w:bookmarkStart w:id="316" w:name="_Toc353178002"/>
      <w:bookmarkStart w:id="317" w:name="_Toc352798823"/>
      <w:bookmarkStart w:id="318" w:name="_Toc353440089"/>
      <w:bookmarkStart w:id="319" w:name="_Toc353973901"/>
      <w:bookmarkStart w:id="320" w:name="_Toc358269953"/>
      <w:r>
        <w:lastRenderedPageBreak/>
        <w:t xml:space="preserve">Validation </w:t>
      </w:r>
      <w:r w:rsidR="00AF0BEB">
        <w:t>Results</w:t>
      </w:r>
      <w:bookmarkEnd w:id="316"/>
      <w:bookmarkEnd w:id="317"/>
      <w:bookmarkEnd w:id="318"/>
      <w:bookmarkEnd w:id="319"/>
      <w:bookmarkEnd w:id="320"/>
    </w:p>
    <w:p w:rsidR="00521E15" w:rsidRDefault="00521E15" w:rsidP="00521E15">
      <w:pPr>
        <w:pStyle w:val="Heading2"/>
      </w:pPr>
      <w:bookmarkStart w:id="321" w:name="_Ref353787516"/>
      <w:bookmarkStart w:id="322" w:name="_Toc353973902"/>
      <w:bookmarkStart w:id="323" w:name="_Toc358269954"/>
      <w:r>
        <w:t>Localization</w:t>
      </w:r>
      <w:bookmarkEnd w:id="321"/>
      <w:bookmarkEnd w:id="322"/>
      <w:bookmarkEnd w:id="323"/>
    </w:p>
    <w:p w:rsidR="00521E15" w:rsidRDefault="00521E15" w:rsidP="00521E15">
      <w:r>
        <w:t>ABBY’s odometr</w:t>
      </w:r>
      <w:r w:rsidR="003E71BA">
        <w:t>y</w:t>
      </w:r>
      <w:r>
        <w:t xml:space="preserve"> system was </w:t>
      </w:r>
      <w:r w:rsidR="003E71BA">
        <w:t>evaluated</w:t>
      </w:r>
      <w:r>
        <w:t xml:space="preserve"> by performing two tests without the benefit of an absolute localization system. These tests serve to characterize the error accumulation in the odometry, and the results motivated the use of absolute localization on the robot.</w:t>
      </w:r>
    </w:p>
    <w:p w:rsidR="003E71BA" w:rsidRPr="003E71BA" w:rsidRDefault="00521E15" w:rsidP="003E71BA">
      <w:r>
        <w:t xml:space="preserve">In the first test, </w:t>
      </w:r>
      <w:r w:rsidR="003E71BA">
        <w:t xml:space="preserve">the robot was manually driven in a straight line for ten meters in the positive x direction. The start and end points were marked on the floor, and the robot was </w:t>
      </w:r>
      <w:proofErr w:type="spellStart"/>
      <w:r w:rsidR="003E71BA">
        <w:t>teleoperated</w:t>
      </w:r>
      <w:proofErr w:type="spellEnd"/>
      <w:r w:rsidR="003E71BA">
        <w:t xml:space="preserve"> in a straight line between them. At the end of each trial, the robot’s estimated </w:t>
      </w:r>
      <w:r w:rsidR="0054767C">
        <w:t>position</w:t>
      </w:r>
      <w:r w:rsidR="003E71BA">
        <w:t xml:space="preserve">, as measured by the odometry system, was recorded. The results of these tests are in </w:t>
      </w:r>
      <w:r w:rsidR="00521A1E">
        <w:fldChar w:fldCharType="begin"/>
      </w:r>
      <w:r w:rsidR="003E71BA">
        <w:instrText xml:space="preserve"> REF _Ref353642791 \h </w:instrText>
      </w:r>
      <w:r w:rsidR="00521A1E">
        <w:fldChar w:fldCharType="separate"/>
      </w:r>
      <w:r w:rsidR="00116880">
        <w:t xml:space="preserve">Table </w:t>
      </w:r>
      <w:r w:rsidR="00116880">
        <w:rPr>
          <w:noProof/>
        </w:rPr>
        <w:t>1</w:t>
      </w:r>
      <w:r w:rsidR="00521A1E">
        <w:fldChar w:fldCharType="end"/>
      </w:r>
      <w:r w:rsidR="0054767C">
        <w:t>; no wheel slip was observed during any of these trials</w:t>
      </w:r>
      <w:r w:rsidR="003E71BA">
        <w:t xml:space="preserve">. </w:t>
      </w:r>
      <w:r w:rsidR="0054767C">
        <w:t xml:space="preserve">Perfect localization would have observed the robot to be at x=10.0 meters and y=0.0 meters. </w:t>
      </w:r>
      <w:r w:rsidR="003E71BA">
        <w:t>The results, as expected, show relatively accurate absolute displacement, but relatively large errors in the position estimate (up to 2.908 meters) due to errors in the heading estimate. Some of the error was introduced by the robot being visually aligned to the start and stop marks on the floor, but some is the result of wheel slip and linearization error in the odometry.</w:t>
      </w:r>
    </w:p>
    <w:p w:rsidR="00521E15" w:rsidRDefault="003E71BA" w:rsidP="0054767C">
      <w:bookmarkStart w:id="324" w:name="_Toc351997934"/>
      <w:bookmarkStart w:id="325" w:name="_Toc353440103"/>
      <w:r>
        <w:t>In the second test, the robot was manually driven for five laps of a circle with a 1 meter radius. The start and end points, as well as the circle for the robot to follow, were marked on the floor, and the robot was</w:t>
      </w:r>
      <w:r w:rsidR="0054767C">
        <w:t xml:space="preserve"> </w:t>
      </w:r>
      <w:proofErr w:type="spellStart"/>
      <w:r w:rsidR="0054767C">
        <w:t>teleoperated</w:t>
      </w:r>
      <w:proofErr w:type="spellEnd"/>
      <w:r w:rsidR="0054767C">
        <w:t xml:space="preserve"> along the circle for five laps. At the end of each trial, the robot’s estimated position and orientation, as estimated by the odometry system, </w:t>
      </w:r>
      <w:r w:rsidR="00891B65">
        <w:t>were</w:t>
      </w:r>
      <w:r w:rsidR="0054767C">
        <w:t xml:space="preserve"> recorded. The results of these tests are in </w:t>
      </w:r>
      <w:r w:rsidR="00521A1E">
        <w:fldChar w:fldCharType="begin"/>
      </w:r>
      <w:r w:rsidR="006B3929">
        <w:instrText xml:space="preserve"> REF _Ref353644180 \h </w:instrText>
      </w:r>
      <w:r w:rsidR="00521A1E">
        <w:fldChar w:fldCharType="separate"/>
      </w:r>
      <w:r w:rsidR="00116880">
        <w:t xml:space="preserve">Table </w:t>
      </w:r>
      <w:r w:rsidR="00116880">
        <w:rPr>
          <w:noProof/>
        </w:rPr>
        <w:t>2</w:t>
      </w:r>
      <w:r w:rsidR="00521A1E">
        <w:fldChar w:fldCharType="end"/>
      </w:r>
      <w:r w:rsidR="0054767C">
        <w:t>.</w:t>
      </w:r>
      <w:r w:rsidR="00891B65">
        <w:t xml:space="preserve"> </w:t>
      </w:r>
      <w:r w:rsidR="0054767C">
        <w:t xml:space="preserve">Since the start and end </w:t>
      </w:r>
      <w:r w:rsidR="0054767C">
        <w:lastRenderedPageBreak/>
        <w:t xml:space="preserve">positions are the same, perfect localization would have observed the robot to </w:t>
      </w:r>
      <w:proofErr w:type="gramStart"/>
      <w:r w:rsidR="0054767C">
        <w:t>be  at</w:t>
      </w:r>
      <w:proofErr w:type="gramEnd"/>
      <w:r w:rsidR="0054767C">
        <w:t xml:space="preserve"> x=0.0 meters and y=0.0 meters with a heading of 0. The results show that turning has a more negative effect on odometry accuracy than driving in a straight line. The displacement was consistently incorrect by at least 0.8 meters, and the heading was incorrect by up to 35 degrees. The consistent bias in these errors (they always have the same sign) can be explained by the fact that the robot was driven around the circle in the same direction (counterclockwise) in every trial.</w:t>
      </w:r>
      <w:bookmarkEnd w:id="324"/>
      <w:bookmarkEnd w:id="325"/>
    </w:p>
    <w:p w:rsidR="0054767C" w:rsidRDefault="00BB3B4D" w:rsidP="0054767C">
      <w:pPr>
        <w:pStyle w:val="Caption"/>
        <w:keepNext/>
      </w:pPr>
      <w:bookmarkStart w:id="326" w:name="_Ref353644180"/>
      <w:bookmarkStart w:id="327" w:name="_Toc357772023"/>
      <w:r>
        <w:rPr>
          <w:noProof/>
        </w:rPr>
        <w:pict>
          <v:shape id="Text Box 2" o:spid="_x0000_s1032" type="#_x0000_t202" style="position:absolute;left:0;text-align:left;margin-left:0;margin-top:0;width:6in;height:180pt;z-index:251662336;visibility:visible;mso-position-horizontal:left;mso-position-horizontal-relative:margin;mso-position-vertical:top;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stroked="f">
            <v:textbox style="mso-next-textbox:#Text Box 2">
              <w:txbxContent>
                <w:p w:rsidR="0054442C" w:rsidRDefault="0054442C" w:rsidP="00D8459D">
                  <w:pPr>
                    <w:pStyle w:val="Caption"/>
                    <w:keepNext/>
                  </w:pPr>
                  <w:bookmarkStart w:id="328" w:name="_Ref353642791"/>
                  <w:bookmarkStart w:id="329" w:name="_Toc357772024"/>
                  <w:proofErr w:type="gramStart"/>
                  <w:r>
                    <w:t xml:space="preserve">Table </w:t>
                  </w:r>
                  <w:r w:rsidR="00BB3B4D">
                    <w:fldChar w:fldCharType="begin"/>
                  </w:r>
                  <w:r w:rsidR="00BB3B4D">
                    <w:instrText xml:space="preserve"> SEQ Table \* ARABIC </w:instrText>
                  </w:r>
                  <w:r w:rsidR="00BB3B4D">
                    <w:fldChar w:fldCharType="separate"/>
                  </w:r>
                  <w:r>
                    <w:rPr>
                      <w:noProof/>
                    </w:rPr>
                    <w:t>1</w:t>
                  </w:r>
                  <w:r w:rsidR="00BB3B4D">
                    <w:rPr>
                      <w:noProof/>
                    </w:rPr>
                    <w:fldChar w:fldCharType="end"/>
                  </w:r>
                  <w:bookmarkEnd w:id="328"/>
                  <w:r>
                    <w:t>: Ten meter odometry test.</w:t>
                  </w:r>
                  <w:proofErr w:type="gramEnd"/>
                  <w:r>
                    <w:t xml:space="preserve"> </w:t>
                  </w:r>
                  <w:proofErr w:type="gramStart"/>
                  <w:r>
                    <w:t>Measurements in meters.</w:t>
                  </w:r>
                  <w:bookmarkEnd w:id="329"/>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
                    <w:gridCol w:w="1022"/>
                    <w:gridCol w:w="1022"/>
                    <w:gridCol w:w="1617"/>
                    <w:gridCol w:w="1717"/>
                  </w:tblGrid>
                  <w:tr w:rsidR="0054442C" w:rsidRPr="00854DD0" w:rsidTr="00854DD0">
                    <w:trPr>
                      <w:trHeight w:val="255"/>
                      <w:jc w:val="center"/>
                    </w:trPr>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Trial</w:t>
                        </w:r>
                      </w:p>
                    </w:tc>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X</w:t>
                        </w:r>
                      </w:p>
                    </w:tc>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Y</w:t>
                        </w:r>
                      </w:p>
                    </w:tc>
                    <w:tc>
                      <w:tcPr>
                        <w:tcW w:w="0" w:type="auto"/>
                        <w:shd w:val="clear" w:color="auto" w:fill="auto"/>
                        <w:noWrap/>
                        <w:vAlign w:val="bottom"/>
                        <w:hideMark/>
                      </w:tcPr>
                      <w:p w:rsidR="0054442C" w:rsidRPr="00854DD0" w:rsidRDefault="0054442C" w:rsidP="002F3F95">
                        <w:pPr>
                          <w:pStyle w:val="NoSpacing"/>
                          <w:spacing w:after="0"/>
                          <w:rPr>
                            <w:b/>
                            <w:szCs w:val="24"/>
                            <w:lang w:bidi="ar-SA"/>
                          </w:rPr>
                        </w:pPr>
                        <w:r w:rsidRPr="00854DD0">
                          <w:rPr>
                            <w:b/>
                            <w:szCs w:val="24"/>
                            <w:lang w:bidi="ar-SA"/>
                          </w:rPr>
                          <w:t>Displacement</w:t>
                        </w:r>
                      </w:p>
                    </w:tc>
                    <w:tc>
                      <w:tcPr>
                        <w:tcW w:w="0" w:type="auto"/>
                      </w:tcPr>
                      <w:p w:rsidR="0054442C" w:rsidRPr="00854DD0" w:rsidRDefault="0054442C" w:rsidP="002F3F95">
                        <w:pPr>
                          <w:pStyle w:val="NoSpacing"/>
                          <w:spacing w:after="0"/>
                          <w:rPr>
                            <w:b/>
                            <w:szCs w:val="24"/>
                            <w:lang w:bidi="ar-SA"/>
                          </w:rPr>
                        </w:pPr>
                        <w:r w:rsidRPr="00854DD0">
                          <w:rPr>
                            <w:b/>
                            <w:szCs w:val="24"/>
                            <w:lang w:bidi="ar-SA"/>
                          </w:rPr>
                          <w:t>Position Error</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535</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08</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69</w:t>
                        </w:r>
                      </w:p>
                    </w:tc>
                    <w:tc>
                      <w:tcPr>
                        <w:tcW w:w="0" w:type="auto"/>
                        <w:vAlign w:val="bottom"/>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945</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42</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w:t>
                        </w:r>
                        <w:r>
                          <w:rPr>
                            <w:rFonts w:ascii="Consolas" w:hAnsi="Consolas" w:cs="Consolas"/>
                            <w:color w:val="000000"/>
                            <w:szCs w:val="24"/>
                          </w:rPr>
                          <w:t>0</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71</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1</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32</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74</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96</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05</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881</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63</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03</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74</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19</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10</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36</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0</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77</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294</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60</w:t>
                        </w:r>
                      </w:p>
                    </w:tc>
                    <w:tc>
                      <w:tcPr>
                        <w:tcW w:w="0" w:type="auto"/>
                        <w:vAlign w:val="bottom"/>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318</w:t>
                        </w:r>
                      </w:p>
                    </w:tc>
                  </w:tr>
                  <w:tr w:rsidR="0054442C" w:rsidRPr="00854DD0" w:rsidTr="00EF2F11">
                    <w:trPr>
                      <w:trHeight w:val="255"/>
                      <w:jc w:val="center"/>
                    </w:trPr>
                    <w:tc>
                      <w:tcPr>
                        <w:tcW w:w="0" w:type="auto"/>
                        <w:shd w:val="clear" w:color="auto" w:fill="auto"/>
                        <w:noWrap/>
                        <w:vAlign w:val="bottom"/>
                        <w:hideMark/>
                      </w:tcPr>
                      <w:p w:rsidR="0054442C" w:rsidRPr="00854DD0" w:rsidRDefault="0054442C"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271</w:t>
                        </w:r>
                      </w:p>
                    </w:tc>
                    <w:tc>
                      <w:tcPr>
                        <w:tcW w:w="0" w:type="auto"/>
                        <w:shd w:val="clear" w:color="auto" w:fill="auto"/>
                        <w:noWrap/>
                        <w:vAlign w:val="bottom"/>
                        <w:hideMark/>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1</w:t>
                        </w:r>
                        <w:r>
                          <w:rPr>
                            <w:rFonts w:ascii="Consolas" w:hAnsi="Consolas" w:cs="Consolas"/>
                            <w:color w:val="000000"/>
                            <w:szCs w:val="24"/>
                          </w:rPr>
                          <w:t>6</w:t>
                        </w:r>
                      </w:p>
                    </w:tc>
                    <w:tc>
                      <w:tcPr>
                        <w:tcW w:w="0" w:type="auto"/>
                        <w:shd w:val="clear" w:color="auto" w:fill="auto"/>
                        <w:noWrap/>
                        <w:vAlign w:val="bottom"/>
                        <w:hideMark/>
                      </w:tcPr>
                      <w:p w:rsidR="0054442C" w:rsidRPr="000F1F49" w:rsidRDefault="0054442C"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164</w:t>
                        </w:r>
                      </w:p>
                    </w:tc>
                    <w:tc>
                      <w:tcPr>
                        <w:tcW w:w="0" w:type="auto"/>
                        <w:vAlign w:val="bottom"/>
                      </w:tcPr>
                      <w:p w:rsidR="0054442C" w:rsidRPr="000F1F49" w:rsidRDefault="0054442C"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78</w:t>
                        </w:r>
                      </w:p>
                    </w:tc>
                  </w:tr>
                </w:tbl>
                <w:p w:rsidR="0054442C" w:rsidRDefault="0054442C" w:rsidP="00854DD0">
                  <w:pPr>
                    <w:spacing w:after="0"/>
                  </w:pPr>
                </w:p>
              </w:txbxContent>
            </v:textbox>
            <w10:wrap type="topAndBottom" anchorx="margin" anchory="margin"/>
          </v:shape>
        </w:pict>
      </w:r>
      <w:proofErr w:type="gramStart"/>
      <w:r w:rsidR="0054767C">
        <w:t xml:space="preserve">Table </w:t>
      </w:r>
      <w:r w:rsidR="00521A1E">
        <w:fldChar w:fldCharType="begin"/>
      </w:r>
      <w:r w:rsidR="002F3F95">
        <w:instrText xml:space="preserve"> SEQ Table \* ARABIC </w:instrText>
      </w:r>
      <w:r w:rsidR="00521A1E">
        <w:fldChar w:fldCharType="separate"/>
      </w:r>
      <w:r w:rsidR="00116880">
        <w:rPr>
          <w:noProof/>
        </w:rPr>
        <w:t>2</w:t>
      </w:r>
      <w:r w:rsidR="00521A1E">
        <w:rPr>
          <w:noProof/>
        </w:rPr>
        <w:fldChar w:fldCharType="end"/>
      </w:r>
      <w:bookmarkEnd w:id="326"/>
      <w:r w:rsidR="0054767C">
        <w:t>: One meter radius circle odometry test.</w:t>
      </w:r>
      <w:proofErr w:type="gramEnd"/>
      <w:r w:rsidR="0054767C">
        <w:t xml:space="preserve"> </w:t>
      </w:r>
      <w:proofErr w:type="gramStart"/>
      <w:r w:rsidR="0054767C">
        <w:t>Measurements in meters except where noted.</w:t>
      </w:r>
      <w:proofErr w:type="gramEnd"/>
      <w:r w:rsidR="0054767C">
        <w:t xml:space="preserve"> Oz and </w:t>
      </w:r>
      <w:proofErr w:type="spellStart"/>
      <w:r w:rsidR="0054767C">
        <w:t>Ow</w:t>
      </w:r>
      <w:proofErr w:type="spellEnd"/>
      <w:r w:rsidR="0054767C">
        <w:t xml:space="preserve"> indicate quaternion components z and w (components x and y are 0).</w:t>
      </w:r>
      <w:bookmarkEnd w:id="32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
        <w:gridCol w:w="1022"/>
        <w:gridCol w:w="890"/>
        <w:gridCol w:w="890"/>
        <w:gridCol w:w="890"/>
        <w:gridCol w:w="1617"/>
        <w:gridCol w:w="1677"/>
      </w:tblGrid>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Trial</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x</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y</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z</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proofErr w:type="spellStart"/>
            <w:r w:rsidRPr="00854DD0">
              <w:rPr>
                <w:b/>
                <w:bCs/>
                <w:color w:val="000000"/>
                <w:szCs w:val="24"/>
              </w:rPr>
              <w:t>Ow</w:t>
            </w:r>
            <w:proofErr w:type="spellEnd"/>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Displacement</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Heading (</w:t>
            </w:r>
            <w:proofErr w:type="spellStart"/>
            <w:r w:rsidRPr="00854DD0">
              <w:rPr>
                <w:b/>
                <w:bCs/>
                <w:color w:val="000000"/>
                <w:szCs w:val="24"/>
              </w:rPr>
              <w:t>deg</w:t>
            </w:r>
            <w:proofErr w:type="spellEnd"/>
            <w:r w:rsidRPr="00854DD0">
              <w:rPr>
                <w:b/>
                <w:bCs/>
                <w:color w:val="000000"/>
                <w:szCs w:val="24"/>
              </w:rPr>
              <w:t>)</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7</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12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2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2</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6.202</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4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9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9</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11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4.37</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5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2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5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7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2.15</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7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8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35.40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677</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19</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8</w:t>
            </w:r>
            <w:r w:rsidR="000F1F49">
              <w:rPr>
                <w:rFonts w:ascii="Consolas" w:hAnsi="Consolas" w:cs="Consolas"/>
                <w:color w:val="000000"/>
                <w:szCs w:val="24"/>
              </w:rPr>
              <w:t>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530</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4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5</w:t>
            </w:r>
            <w:r w:rsidR="000F1F49">
              <w:rPr>
                <w:rFonts w:ascii="Consolas" w:hAnsi="Consolas" w:cs="Consolas"/>
                <w:color w:val="000000"/>
                <w:szCs w:val="24"/>
              </w:rPr>
              <w:t>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6.975</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83</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1</w:t>
            </w:r>
            <w:r w:rsidR="000F1F49">
              <w:rPr>
                <w:rFonts w:ascii="Consolas" w:hAnsi="Consolas" w:cs="Consolas"/>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5</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3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01</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7.23</w:t>
            </w:r>
            <w:r w:rsidR="000F1F49">
              <w:rPr>
                <w:rFonts w:ascii="Consolas" w:hAnsi="Consolas" w:cs="Consolas"/>
                <w:color w:val="000000"/>
                <w:szCs w:val="24"/>
              </w:rPr>
              <w:t>5</w:t>
            </w:r>
          </w:p>
        </w:tc>
      </w:tr>
    </w:tbl>
    <w:p w:rsidR="002E2F35" w:rsidRDefault="002E2F35" w:rsidP="00854DD0">
      <w:pPr>
        <w:spacing w:after="0"/>
      </w:pPr>
      <w:bookmarkStart w:id="330" w:name="_Toc353178003"/>
      <w:bookmarkStart w:id="331" w:name="_Toc352798824"/>
      <w:bookmarkStart w:id="332" w:name="_Toc353440090"/>
      <w:r>
        <w:br/>
      </w:r>
    </w:p>
    <w:p w:rsidR="002E2F35" w:rsidRDefault="002E2F35" w:rsidP="002E2F35">
      <w:r>
        <w:lastRenderedPageBreak/>
        <w:t xml:space="preserve">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w:t>
      </w:r>
      <w:r w:rsidR="0054767C">
        <w:t xml:space="preserve">The results of these odometry trials show that although the odometry is relatively accurate for short distances, it accumulates large error as greater distance is traveled, particularly in the heading estimate and particularly when the robot is turned. This error is </w:t>
      </w:r>
      <w:r w:rsidR="008C14C2">
        <w:t>e</w:t>
      </w:r>
      <w:r w:rsidR="0054767C">
        <w:t xml:space="preserve">ffectively canceled out by </w:t>
      </w:r>
      <w:r w:rsidR="006B3929">
        <w:t>AMCL.</w:t>
      </w:r>
    </w:p>
    <w:p w:rsidR="00AF0BEB" w:rsidRDefault="006B3929" w:rsidP="002E2F35">
      <w:pPr>
        <w:pStyle w:val="Heading2"/>
      </w:pPr>
      <w:bookmarkStart w:id="333" w:name="_Toc353973903"/>
      <w:bookmarkStart w:id="334" w:name="_Toc358269955"/>
      <w:r>
        <w:t>Validation Tasks</w:t>
      </w:r>
      <w:bookmarkEnd w:id="330"/>
      <w:bookmarkEnd w:id="331"/>
      <w:bookmarkEnd w:id="332"/>
      <w:bookmarkEnd w:id="333"/>
      <w:bookmarkEnd w:id="334"/>
    </w:p>
    <w:p w:rsidR="006B3929" w:rsidRDefault="00AF0BEB" w:rsidP="00CA427F">
      <w:r>
        <w:t xml:space="preserve">In order to validate the basic functionality of the robot, </w:t>
      </w:r>
      <w:r w:rsidR="006B3929">
        <w:t>three simple tasks were devised to verify the performance of the drive base, the manipulation system, and the whole robot.</w:t>
      </w:r>
    </w:p>
    <w:p w:rsidR="007306CE" w:rsidRDefault="006B3929" w:rsidP="007306CE">
      <w:r>
        <w:t xml:space="preserve">To validate the drive base, the robot </w:t>
      </w:r>
      <w:r w:rsidR="00DB1587">
        <w:t>was scripted to</w:t>
      </w:r>
      <w:r>
        <w:t xml:space="preserve"> drive from one of two starting positions (designated “left” and “right”) to a</w:t>
      </w:r>
      <w:r w:rsidR="00DB1587">
        <w:t xml:space="preserve"> table at a predefined location,</w:t>
      </w:r>
      <w:r>
        <w:t xml:space="preserve"> </w:t>
      </w:r>
      <w:proofErr w:type="gramStart"/>
      <w:r>
        <w:t>then</w:t>
      </w:r>
      <w:proofErr w:type="gramEnd"/>
      <w:r>
        <w:t xml:space="preserve"> drive to a predefined final destination. This task tests the localization and navigation systems. Between each trial, the robot’s position estimate was reset, and AMCL was reseeded with a rough estimate of the appropriate starting position. Success was defined as traveling directly to the table without colliding with anything in the room, then driving directly to the final position, again without colliding with anything. The results of these tests are shown in </w:t>
      </w:r>
      <w:r w:rsidR="00521A1E">
        <w:fldChar w:fldCharType="begin"/>
      </w:r>
      <w:r w:rsidR="002F3F95">
        <w:instrText xml:space="preserve"> REF _Ref353645111 </w:instrText>
      </w:r>
      <w:r w:rsidR="00521A1E">
        <w:fldChar w:fldCharType="separate"/>
      </w:r>
      <w:r w:rsidR="00116880">
        <w:t xml:space="preserve">Table </w:t>
      </w:r>
      <w:r w:rsidR="00116880">
        <w:rPr>
          <w:noProof/>
        </w:rPr>
        <w:t>3</w:t>
      </w:r>
      <w:r w:rsidR="00521A1E">
        <w:rPr>
          <w:noProof/>
        </w:rPr>
        <w:fldChar w:fldCharType="end"/>
      </w:r>
      <w:r>
        <w:t>.</w:t>
      </w:r>
    </w:p>
    <w:p w:rsidR="007306CE" w:rsidRDefault="007306CE" w:rsidP="007306CE">
      <w:r>
        <w:t xml:space="preserve">In several trials, the robot </w:t>
      </w:r>
      <w:r w:rsidR="004407CD">
        <w:t>spun</w:t>
      </w:r>
      <w:r>
        <w:t xml:space="preserve"> one or more times before settling into the final position. </w:t>
      </w:r>
      <w:r w:rsidR="00E6318E">
        <w:t>In one trial (16), the robot fail</w:t>
      </w:r>
      <w:r w:rsidR="004407CD">
        <w:t>ed</w:t>
      </w:r>
      <w:r w:rsidR="00E6318E">
        <w:t xml:space="preserve"> to settle into the goal position during this spin because it was stopped when the gripper brushed an obstacle. </w:t>
      </w:r>
      <w:r>
        <w:t xml:space="preserve">The cause of this behavior is unknown, but the drive base planners were observed to be running slower than the </w:t>
      </w:r>
      <w:r>
        <w:lastRenderedPageBreak/>
        <w:t>desired rate due to the heavy load on the PC's CPU. It is possible that this caused the robot to overshoot the desired heading and perform a full rotation.</w:t>
      </w:r>
    </w:p>
    <w:p w:rsidR="00DB1587" w:rsidRDefault="00DB1587" w:rsidP="00DB1587">
      <w:pPr>
        <w:pStyle w:val="Caption"/>
        <w:keepNext/>
      </w:pPr>
      <w:bookmarkStart w:id="335" w:name="_Ref353645111"/>
      <w:bookmarkStart w:id="336" w:name="_Toc357772025"/>
      <w:r>
        <w:t xml:space="preserve">Table </w:t>
      </w:r>
      <w:r w:rsidR="00521A1E">
        <w:fldChar w:fldCharType="begin"/>
      </w:r>
      <w:r w:rsidR="002F3F95">
        <w:instrText xml:space="preserve"> SEQ Table \* ARABIC </w:instrText>
      </w:r>
      <w:r w:rsidR="00521A1E">
        <w:fldChar w:fldCharType="separate"/>
      </w:r>
      <w:r w:rsidR="00116880">
        <w:rPr>
          <w:noProof/>
        </w:rPr>
        <w:t>3</w:t>
      </w:r>
      <w:r w:rsidR="00521A1E">
        <w:rPr>
          <w:noProof/>
        </w:rPr>
        <w:fldChar w:fldCharType="end"/>
      </w:r>
      <w:bookmarkEnd w:id="335"/>
      <w:r>
        <w:t>: Results of drive base validation tests</w:t>
      </w:r>
      <w:bookmarkEnd w:id="336"/>
    </w:p>
    <w:tbl>
      <w:tblPr>
        <w:tblStyle w:val="TableGrid"/>
        <w:tblW w:w="0" w:type="auto"/>
        <w:tblInd w:w="14" w:type="dxa"/>
        <w:tblLook w:val="04A0" w:firstRow="1" w:lastRow="0" w:firstColumn="1" w:lastColumn="0" w:noHBand="0" w:noVBand="1"/>
      </w:tblPr>
      <w:tblGrid>
        <w:gridCol w:w="751"/>
        <w:gridCol w:w="1440"/>
        <w:gridCol w:w="1609"/>
        <w:gridCol w:w="5042"/>
      </w:tblGrid>
      <w:tr w:rsidR="00E6318E" w:rsidRPr="00DB1587" w:rsidTr="006B3929">
        <w:tc>
          <w:tcPr>
            <w:tcW w:w="0" w:type="auto"/>
          </w:tcPr>
          <w:p w:rsidR="006B3929" w:rsidRPr="00DB1587" w:rsidRDefault="006B3929" w:rsidP="000F1F49">
            <w:pPr>
              <w:pStyle w:val="NoSpacing"/>
              <w:spacing w:after="0"/>
              <w:jc w:val="left"/>
              <w:rPr>
                <w:b/>
              </w:rPr>
            </w:pPr>
            <w:r w:rsidRPr="00DB1587">
              <w:rPr>
                <w:b/>
              </w:rPr>
              <w:t>Trial</w:t>
            </w:r>
          </w:p>
        </w:tc>
        <w:tc>
          <w:tcPr>
            <w:tcW w:w="0" w:type="auto"/>
          </w:tcPr>
          <w:p w:rsidR="006B3929" w:rsidRPr="00DB1587" w:rsidRDefault="006B3929" w:rsidP="000F1F49">
            <w:pPr>
              <w:pStyle w:val="NoSpacing"/>
              <w:spacing w:after="0"/>
              <w:jc w:val="left"/>
              <w:rPr>
                <w:b/>
              </w:rPr>
            </w:pPr>
            <w:r w:rsidRPr="00DB1587">
              <w:rPr>
                <w:b/>
              </w:rPr>
              <w:t>Start Position</w:t>
            </w:r>
          </w:p>
        </w:tc>
        <w:tc>
          <w:tcPr>
            <w:tcW w:w="0" w:type="auto"/>
          </w:tcPr>
          <w:p w:rsidR="006B3929" w:rsidRPr="00DB1587" w:rsidRDefault="006B3929" w:rsidP="000F1F49">
            <w:pPr>
              <w:pStyle w:val="NoSpacing"/>
              <w:spacing w:after="0"/>
              <w:jc w:val="left"/>
              <w:rPr>
                <w:b/>
              </w:rPr>
            </w:pPr>
            <w:r w:rsidRPr="00DB1587">
              <w:rPr>
                <w:b/>
              </w:rPr>
              <w:t>Drive To Table</w:t>
            </w:r>
          </w:p>
        </w:tc>
        <w:tc>
          <w:tcPr>
            <w:tcW w:w="0" w:type="auto"/>
          </w:tcPr>
          <w:p w:rsidR="006B3929" w:rsidRPr="00DB1587" w:rsidRDefault="006B3929" w:rsidP="000F1F49">
            <w:pPr>
              <w:pStyle w:val="NoSpacing"/>
              <w:spacing w:after="0"/>
              <w:jc w:val="left"/>
              <w:rPr>
                <w:b/>
              </w:rPr>
            </w:pPr>
            <w:r w:rsidRPr="00DB1587">
              <w:rPr>
                <w:b/>
              </w:rPr>
              <w:t>Drive to Final Position</w:t>
            </w:r>
          </w:p>
        </w:tc>
      </w:tr>
      <w:tr w:rsidR="00E6318E" w:rsidTr="006B3929">
        <w:tc>
          <w:tcPr>
            <w:tcW w:w="0" w:type="auto"/>
          </w:tcPr>
          <w:p w:rsidR="006B3929" w:rsidRDefault="006B3929" w:rsidP="006B3929">
            <w:pPr>
              <w:pStyle w:val="NoSpacing"/>
              <w:spacing w:after="0"/>
            </w:pPr>
            <w:r>
              <w:t>1</w:t>
            </w:r>
          </w:p>
        </w:tc>
        <w:tc>
          <w:tcPr>
            <w:tcW w:w="0" w:type="auto"/>
          </w:tcPr>
          <w:p w:rsidR="006B3929" w:rsidRDefault="006B3929" w:rsidP="006B3929">
            <w:pPr>
              <w:pStyle w:val="NoSpacing"/>
              <w:spacing w:after="0"/>
            </w:pPr>
            <w:r>
              <w:t>Left</w:t>
            </w:r>
          </w:p>
        </w:tc>
        <w:tc>
          <w:tcPr>
            <w:tcW w:w="0" w:type="auto"/>
          </w:tcPr>
          <w:p w:rsidR="006B3929" w:rsidRDefault="006B3929" w:rsidP="006B3929">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2</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3</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4</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5</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DB1587" w:rsidRDefault="00DB1587" w:rsidP="006B3929">
            <w:pPr>
              <w:pStyle w:val="NoSpacing"/>
              <w:spacing w:after="0"/>
            </w:pPr>
            <w:r>
              <w:t>6</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7</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8</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everal spins at goal position before success</w:t>
            </w:r>
          </w:p>
        </w:tc>
      </w:tr>
      <w:tr w:rsidR="00E6318E" w:rsidTr="006B3929">
        <w:tc>
          <w:tcPr>
            <w:tcW w:w="0" w:type="auto"/>
          </w:tcPr>
          <w:p w:rsidR="00DB1587" w:rsidRDefault="00DB1587" w:rsidP="006B3929">
            <w:pPr>
              <w:pStyle w:val="NoSpacing"/>
              <w:spacing w:after="0"/>
            </w:pPr>
            <w:r>
              <w:t>9</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0</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1</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2</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3</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4</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5</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C93BC9" w:rsidTr="00C93BC9">
        <w:tc>
          <w:tcPr>
            <w:tcW w:w="0" w:type="auto"/>
            <w:shd w:val="clear" w:color="auto" w:fill="auto"/>
          </w:tcPr>
          <w:p w:rsidR="00DB1587" w:rsidRDefault="00DB1587" w:rsidP="006B3929">
            <w:pPr>
              <w:pStyle w:val="NoSpacing"/>
              <w:spacing w:after="0"/>
            </w:pPr>
            <w:r>
              <w:t>16</w:t>
            </w:r>
          </w:p>
        </w:tc>
        <w:tc>
          <w:tcPr>
            <w:tcW w:w="0" w:type="auto"/>
            <w:shd w:val="clear" w:color="auto" w:fill="auto"/>
          </w:tcPr>
          <w:p w:rsidR="00DB1587" w:rsidRDefault="00DB1587" w:rsidP="006B3929">
            <w:pPr>
              <w:pStyle w:val="NoSpacing"/>
              <w:spacing w:after="0"/>
            </w:pPr>
            <w:r>
              <w:t>Right</w:t>
            </w:r>
          </w:p>
        </w:tc>
        <w:tc>
          <w:tcPr>
            <w:tcW w:w="0" w:type="auto"/>
            <w:shd w:val="clear" w:color="auto" w:fill="auto"/>
          </w:tcPr>
          <w:p w:rsidR="00DB1587" w:rsidRDefault="00E6318E" w:rsidP="006B3929">
            <w:pPr>
              <w:pStyle w:val="NoSpacing"/>
              <w:spacing w:after="0"/>
            </w:pPr>
            <w:r>
              <w:t>Successful</w:t>
            </w:r>
          </w:p>
        </w:tc>
        <w:tc>
          <w:tcPr>
            <w:tcW w:w="0" w:type="auto"/>
            <w:shd w:val="clear" w:color="auto" w:fill="auto"/>
          </w:tcPr>
          <w:p w:rsidR="00DB1587" w:rsidRPr="000F1F49" w:rsidRDefault="00E6318E" w:rsidP="006B3929">
            <w:pPr>
              <w:pStyle w:val="NoSpacing"/>
              <w:spacing w:after="0"/>
              <w:rPr>
                <w:sz w:val="20"/>
                <w:szCs w:val="20"/>
              </w:rPr>
            </w:pPr>
            <w:r w:rsidRPr="000F1F49">
              <w:rPr>
                <w:sz w:val="20"/>
                <w:szCs w:val="20"/>
              </w:rPr>
              <w:t>Arrives at goal position, then spins several times and the gripper brushes an obstacle</w:t>
            </w:r>
          </w:p>
        </w:tc>
      </w:tr>
    </w:tbl>
    <w:p w:rsidR="003E0180" w:rsidRDefault="00D8459D" w:rsidP="00DB1587">
      <w:r>
        <w:br/>
      </w:r>
      <w:r w:rsidR="00DB1587">
        <w:t>In order to validate the object recognition and manipulation system, the robot was scripted to pick up one of three objects</w:t>
      </w:r>
      <w:r w:rsidR="004407CD">
        <w:t xml:space="preserve"> placed randomly within a designated area on a table in front of the robot. The robot used the tabletop segmentation and object recognition software described in</w:t>
      </w:r>
      <w:r w:rsidR="00891B65">
        <w:t xml:space="preserve"> Section </w:t>
      </w:r>
      <w:r w:rsidR="00521A1E">
        <w:fldChar w:fldCharType="begin"/>
      </w:r>
      <w:r w:rsidR="00891B65">
        <w:instrText xml:space="preserve"> REF _Ref353790566 \r </w:instrText>
      </w:r>
      <w:r w:rsidR="00521A1E">
        <w:fldChar w:fldCharType="separate"/>
      </w:r>
      <w:r w:rsidR="00116880">
        <w:t>4.4</w:t>
      </w:r>
      <w:r w:rsidR="00521A1E">
        <w:fldChar w:fldCharType="end"/>
      </w:r>
      <w:r w:rsidR="00891B65">
        <w:t xml:space="preserve"> </w:t>
      </w:r>
      <w:r w:rsidR="00521A1E">
        <w:fldChar w:fldCharType="begin"/>
      </w:r>
      <w:r w:rsidR="002F3F95">
        <w:instrText xml:space="preserve"> REF _Ref353644934 \p </w:instrText>
      </w:r>
      <w:r w:rsidR="00521A1E">
        <w:fldChar w:fldCharType="separate"/>
      </w:r>
      <w:r w:rsidR="00116880">
        <w:t>above</w:t>
      </w:r>
      <w:r w:rsidR="00521A1E">
        <w:fldChar w:fldCharType="end"/>
      </w:r>
      <w:r w:rsidR="004407CD">
        <w:t xml:space="preserve"> to locate the objects on the table, pick one up, and drop it in the onboard carrier bin. The objects, </w:t>
      </w:r>
      <w:r w:rsidR="00DB1587">
        <w:t>5</w:t>
      </w:r>
      <w:r w:rsidR="004407CD">
        <w:t xml:space="preserve"> </w:t>
      </w:r>
      <w:r w:rsidR="00DB1587">
        <w:t>cm diameter by 5.5 cm tall paper cylinders</w:t>
      </w:r>
      <w:r w:rsidR="00891B65">
        <w:t>,</w:t>
      </w:r>
      <w:r w:rsidR="004407CD">
        <w:t xml:space="preserve"> were only slightly smaller than the gripper, which has a jaw opening of 5.3 cm when opened. Smaller (4.5 cm diameter) cylinders were also tested, but they were too small to be reliably located with the Kinect.</w:t>
      </w:r>
    </w:p>
    <w:p w:rsidR="00DB1587" w:rsidRDefault="007306CE" w:rsidP="00DB1587">
      <w:r>
        <w:lastRenderedPageBreak/>
        <w:t>Each trial beg</w:t>
      </w:r>
      <w:r w:rsidR="004407CD">
        <w:t>an</w:t>
      </w:r>
      <w:r>
        <w:t xml:space="preserve"> with the robot approaching the table with the arm stowed. During the approach, </w:t>
      </w:r>
      <w:r w:rsidR="004407CD">
        <w:t>the Kinect had</w:t>
      </w:r>
      <w:r>
        <w:t xml:space="preserve"> an </w:t>
      </w:r>
      <w:proofErr w:type="spellStart"/>
      <w:r>
        <w:t>unobscured</w:t>
      </w:r>
      <w:proofErr w:type="spellEnd"/>
      <w:r>
        <w:t xml:space="preserve"> view of the whole table, allowing </w:t>
      </w:r>
      <w:r w:rsidR="004407CD">
        <w:t>the robot</w:t>
      </w:r>
      <w:r>
        <w:t xml:space="preserve"> to add </w:t>
      </w:r>
      <w:r w:rsidR="004407CD">
        <w:t>the table</w:t>
      </w:r>
      <w:r>
        <w:t xml:space="preserve"> to the collision map. Once the robot </w:t>
      </w:r>
      <w:r w:rsidR="004407CD">
        <w:t>arrived</w:t>
      </w:r>
      <w:r>
        <w:t xml:space="preserve"> at the table, </w:t>
      </w:r>
      <w:r w:rsidR="004407CD">
        <w:t>it moved</w:t>
      </w:r>
      <w:r>
        <w:t xml:space="preserve"> its arm to the side to maximize the Kinect’s view of the table</w:t>
      </w:r>
      <w:r w:rsidR="00FD0126">
        <w:t>. Once the arm was out of the way, the robot</w:t>
      </w:r>
      <w:r>
        <w:t xml:space="preserve"> attempt</w:t>
      </w:r>
      <w:r w:rsidR="004407CD">
        <w:t>ed</w:t>
      </w:r>
      <w:r>
        <w:t xml:space="preserve"> object segmentation. If no objects </w:t>
      </w:r>
      <w:r w:rsidR="004407CD">
        <w:t>were</w:t>
      </w:r>
      <w:r>
        <w:t xml:space="preserve"> found, the robot move</w:t>
      </w:r>
      <w:r w:rsidR="004407CD">
        <w:t>d</w:t>
      </w:r>
      <w:r>
        <w:t xml:space="preserve"> the arm again and reattempted segmentation. If at least one object </w:t>
      </w:r>
      <w:r w:rsidR="004407CD">
        <w:t>wa</w:t>
      </w:r>
      <w:r>
        <w:t>s recognized, the robot attempt</w:t>
      </w:r>
      <w:r w:rsidR="004407CD">
        <w:t>ed</w:t>
      </w:r>
      <w:r>
        <w:t xml:space="preserve"> to pick one up and drop it in the bin. The results of these tests are shown in </w:t>
      </w:r>
      <w:r w:rsidR="00521A1E">
        <w:fldChar w:fldCharType="begin"/>
      </w:r>
      <w:r w:rsidR="00D06010">
        <w:instrText xml:space="preserve"> REF _Ref353957699 \h </w:instrText>
      </w:r>
      <w:r w:rsidR="00521A1E">
        <w:fldChar w:fldCharType="separate"/>
      </w:r>
      <w:r w:rsidR="00116880">
        <w:t xml:space="preserve">Figure </w:t>
      </w:r>
      <w:r w:rsidR="00116880">
        <w:rPr>
          <w:noProof/>
        </w:rPr>
        <w:t>18</w:t>
      </w:r>
      <w:r w:rsidR="00521A1E">
        <w:fldChar w:fldCharType="end"/>
      </w:r>
      <w:r w:rsidR="00D06010">
        <w:t xml:space="preserve"> </w:t>
      </w:r>
      <w:r w:rsidR="002E2F35">
        <w:t xml:space="preserve">and </w:t>
      </w:r>
      <w:r w:rsidR="00521A1E">
        <w:fldChar w:fldCharType="begin"/>
      </w:r>
      <w:r w:rsidR="002F3F95">
        <w:instrText xml:space="preserve"> REF _Ref353645641 </w:instrText>
      </w:r>
      <w:r w:rsidR="00521A1E">
        <w:fldChar w:fldCharType="separate"/>
      </w:r>
      <w:r w:rsidR="00116880">
        <w:t xml:space="preserve">Table </w:t>
      </w:r>
      <w:r w:rsidR="00116880">
        <w:rPr>
          <w:noProof/>
        </w:rPr>
        <w:t>4</w:t>
      </w:r>
      <w:r w:rsidR="00521A1E">
        <w:rPr>
          <w:noProof/>
        </w:rPr>
        <w:fldChar w:fldCharType="end"/>
      </w:r>
      <w:r>
        <w:t>.</w:t>
      </w:r>
    </w:p>
    <w:p w:rsidR="002E2F35" w:rsidRDefault="002E2F35" w:rsidP="002E2F35">
      <w:pPr>
        <w:keepNext/>
        <w:ind w:left="0"/>
      </w:pPr>
      <w:r>
        <w:rPr>
          <w:noProof/>
          <w:lang w:bidi="ar-SA"/>
        </w:rPr>
        <w:drawing>
          <wp:inline distT="0" distB="0" distL="0" distR="0" wp14:anchorId="304BEC24" wp14:editId="6BAEFF56">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2E2F35" w:rsidRDefault="002E2F35" w:rsidP="002E2F35">
      <w:pPr>
        <w:pStyle w:val="Caption"/>
        <w:jc w:val="both"/>
      </w:pPr>
      <w:bookmarkStart w:id="337" w:name="_Ref353957699"/>
      <w:bookmarkStart w:id="338" w:name="_Toc357772045"/>
      <w:r>
        <w:t xml:space="preserve">Figure </w:t>
      </w:r>
      <w:r w:rsidR="00521A1E">
        <w:fldChar w:fldCharType="begin"/>
      </w:r>
      <w:r>
        <w:instrText xml:space="preserve"> SEQ Figure \* ARABIC </w:instrText>
      </w:r>
      <w:r w:rsidR="00521A1E">
        <w:fldChar w:fldCharType="separate"/>
      </w:r>
      <w:r w:rsidR="00116880">
        <w:rPr>
          <w:noProof/>
        </w:rPr>
        <w:t>18</w:t>
      </w:r>
      <w:r w:rsidR="00521A1E">
        <w:rPr>
          <w:noProof/>
        </w:rPr>
        <w:fldChar w:fldCharType="end"/>
      </w:r>
      <w:bookmarkEnd w:id="337"/>
      <w:r>
        <w:t>: Manipulation test results</w:t>
      </w:r>
      <w:bookmarkEnd w:id="338"/>
    </w:p>
    <w:p w:rsidR="00240F58" w:rsidRDefault="00FD0126" w:rsidP="00FD0126">
      <w:pPr>
        <w:ind w:left="0"/>
      </w:pPr>
      <w:r>
        <w:t>Of the</w:t>
      </w:r>
      <w:r w:rsidR="00C93BC9">
        <w:t xml:space="preserve"> twenty-five trials, the robot completed the manipulation task </w:t>
      </w:r>
      <w:r w:rsidR="00240F58">
        <w:t xml:space="preserve">thirteen times. In </w:t>
      </w:r>
      <w:r w:rsidR="00EA57DF">
        <w:t>three</w:t>
      </w:r>
      <w:r w:rsidR="00240F58">
        <w:t xml:space="preserve"> attempts, the gripper missed the object, resulting in a failed pick. These failures can be attributed to the very small clearance between the 5 cm object and the 5.3 cm gripper jaw. In one of the trials (15), two objects were obscured from the Kinect by the robot arm </w:t>
      </w:r>
      <w:r w:rsidR="00240F58">
        <w:lastRenderedPageBreak/>
        <w:t xml:space="preserve">and the third was not reachable by the robot’s arm. The most common cause of failure was the robot gripper making contact with the table. This problem caused six trials to fail. The ROS arm navigation software used on the robot is configured to generate collision-free arm trajectories, as described in </w:t>
      </w:r>
      <w:r w:rsidR="002E2F35">
        <w:t xml:space="preserve">Section </w:t>
      </w:r>
      <w:r w:rsidR="00521A1E">
        <w:fldChar w:fldCharType="begin"/>
      </w:r>
      <w:r w:rsidR="002E2F35">
        <w:instrText xml:space="preserve"> REF _Ref353791076 \r </w:instrText>
      </w:r>
      <w:r w:rsidR="00521A1E">
        <w:fldChar w:fldCharType="separate"/>
      </w:r>
      <w:r w:rsidR="00116880">
        <w:t>4.3</w:t>
      </w:r>
      <w:r w:rsidR="00521A1E">
        <w:fldChar w:fldCharType="end"/>
      </w:r>
      <w:r w:rsidR="002E2F35">
        <w:t xml:space="preserve"> </w:t>
      </w:r>
      <w:r w:rsidR="00240F58">
        <w:t xml:space="preserve">above, but for an unknown reason, it does not always do so. A proposed solution, using recently released ROS software, is proposed in </w:t>
      </w:r>
      <w:r w:rsidR="00D8459D">
        <w:t xml:space="preserve">Section </w:t>
      </w:r>
      <w:r w:rsidR="00521A1E">
        <w:fldChar w:fldCharType="begin"/>
      </w:r>
      <w:r w:rsidR="002F3F95">
        <w:instrText xml:space="preserve"> REF _Ref353777385 \r </w:instrText>
      </w:r>
      <w:r w:rsidR="00521A1E">
        <w:fldChar w:fldCharType="separate"/>
      </w:r>
      <w:r w:rsidR="00116880">
        <w:t>8</w:t>
      </w:r>
      <w:r w:rsidR="00521A1E">
        <w:fldChar w:fldCharType="end"/>
      </w:r>
      <w:r w:rsidR="00D8459D">
        <w:t xml:space="preserve"> </w:t>
      </w:r>
      <w:r w:rsidR="00240F58">
        <w:t>below.</w:t>
      </w:r>
    </w:p>
    <w:p w:rsidR="007306CE" w:rsidRDefault="007306CE" w:rsidP="007306CE">
      <w:pPr>
        <w:pStyle w:val="Caption"/>
        <w:keepNext/>
      </w:pPr>
      <w:bookmarkStart w:id="339" w:name="_Ref353645641"/>
      <w:bookmarkStart w:id="340" w:name="_Toc357772026"/>
      <w:r>
        <w:t xml:space="preserve">Table </w:t>
      </w:r>
      <w:r w:rsidR="00521A1E">
        <w:fldChar w:fldCharType="begin"/>
      </w:r>
      <w:r w:rsidR="002F3F95">
        <w:instrText xml:space="preserve"> SEQ Table \* ARABIC </w:instrText>
      </w:r>
      <w:r w:rsidR="00521A1E">
        <w:fldChar w:fldCharType="separate"/>
      </w:r>
      <w:r w:rsidR="00116880">
        <w:rPr>
          <w:noProof/>
        </w:rPr>
        <w:t>4</w:t>
      </w:r>
      <w:r w:rsidR="00521A1E">
        <w:rPr>
          <w:noProof/>
        </w:rPr>
        <w:fldChar w:fldCharType="end"/>
      </w:r>
      <w:bookmarkEnd w:id="339"/>
      <w:r>
        <w:t>: Results of object recognition and manipulation tests</w:t>
      </w:r>
      <w:bookmarkEnd w:id="340"/>
    </w:p>
    <w:tbl>
      <w:tblPr>
        <w:tblStyle w:val="TableGrid"/>
        <w:tblW w:w="0" w:type="auto"/>
        <w:tblInd w:w="14" w:type="dxa"/>
        <w:tblLook w:val="04A0" w:firstRow="1" w:lastRow="0" w:firstColumn="1" w:lastColumn="0" w:noHBand="0" w:noVBand="1"/>
      </w:tblPr>
      <w:tblGrid>
        <w:gridCol w:w="750"/>
        <w:gridCol w:w="1414"/>
        <w:gridCol w:w="3256"/>
        <w:gridCol w:w="2650"/>
      </w:tblGrid>
      <w:tr w:rsidR="00BE007F" w:rsidRPr="007306CE" w:rsidTr="00BE007F">
        <w:tc>
          <w:tcPr>
            <w:tcW w:w="0" w:type="auto"/>
          </w:tcPr>
          <w:p w:rsidR="007306CE" w:rsidRPr="007306CE" w:rsidRDefault="007306CE" w:rsidP="00BE007F">
            <w:pPr>
              <w:spacing w:after="0" w:line="240" w:lineRule="auto"/>
              <w:jc w:val="left"/>
              <w:rPr>
                <w:b/>
              </w:rPr>
            </w:pPr>
            <w:r w:rsidRPr="007306CE">
              <w:rPr>
                <w:b/>
              </w:rPr>
              <w:t>Trial</w:t>
            </w:r>
          </w:p>
        </w:tc>
        <w:tc>
          <w:tcPr>
            <w:tcW w:w="1414" w:type="dxa"/>
          </w:tcPr>
          <w:p w:rsidR="007306CE" w:rsidRPr="007306CE" w:rsidRDefault="007306CE" w:rsidP="007306CE">
            <w:pPr>
              <w:spacing w:after="0" w:line="240" w:lineRule="auto"/>
              <w:rPr>
                <w:b/>
              </w:rPr>
            </w:pPr>
            <w:r w:rsidRPr="007306CE">
              <w:rPr>
                <w:b/>
              </w:rPr>
              <w:t>Objects Recognized</w:t>
            </w:r>
          </w:p>
        </w:tc>
        <w:tc>
          <w:tcPr>
            <w:tcW w:w="0" w:type="auto"/>
          </w:tcPr>
          <w:p w:rsidR="007306CE" w:rsidRPr="007306CE" w:rsidRDefault="007306CE" w:rsidP="007306CE">
            <w:pPr>
              <w:spacing w:after="0" w:line="240" w:lineRule="auto"/>
              <w:rPr>
                <w:b/>
              </w:rPr>
            </w:pPr>
            <w:r w:rsidRPr="007306CE">
              <w:rPr>
                <w:b/>
              </w:rPr>
              <w:t>Pick Result</w:t>
            </w:r>
          </w:p>
        </w:tc>
        <w:tc>
          <w:tcPr>
            <w:tcW w:w="0" w:type="auto"/>
          </w:tcPr>
          <w:p w:rsidR="007306CE" w:rsidRPr="007306CE" w:rsidRDefault="007306CE" w:rsidP="007306CE">
            <w:pPr>
              <w:spacing w:after="0" w:line="240" w:lineRule="auto"/>
              <w:rPr>
                <w:b/>
              </w:rPr>
            </w:pPr>
            <w:r w:rsidRPr="007306CE">
              <w:rPr>
                <w:b/>
              </w:rPr>
              <w:t>Drop Result</w:t>
            </w:r>
          </w:p>
        </w:tc>
      </w:tr>
      <w:tr w:rsidR="00BE007F" w:rsidTr="00BE007F">
        <w:tc>
          <w:tcPr>
            <w:tcW w:w="0" w:type="auto"/>
          </w:tcPr>
          <w:p w:rsidR="00BE007F" w:rsidRDefault="00BE007F" w:rsidP="007306CE">
            <w:pPr>
              <w:spacing w:after="0" w:line="240" w:lineRule="auto"/>
            </w:pPr>
            <w:r>
              <w:t>1</w:t>
            </w:r>
          </w:p>
        </w:tc>
        <w:tc>
          <w:tcPr>
            <w:tcW w:w="1414" w:type="dxa"/>
          </w:tcPr>
          <w:p w:rsidR="00BE007F" w:rsidRDefault="00BE007F" w:rsidP="007306CE">
            <w:pPr>
              <w:spacing w:after="0" w:line="240" w:lineRule="auto"/>
            </w:pPr>
            <w:r>
              <w:t>3</w:t>
            </w:r>
          </w:p>
        </w:tc>
        <w:tc>
          <w:tcPr>
            <w:tcW w:w="0" w:type="auto"/>
          </w:tcPr>
          <w:p w:rsidR="00BE007F" w:rsidRDefault="00240F58" w:rsidP="00EA57DF">
            <w:pPr>
              <w:spacing w:after="0" w:line="240" w:lineRule="auto"/>
            </w:pPr>
            <w:r>
              <w:t>Success</w:t>
            </w:r>
          </w:p>
        </w:tc>
        <w:tc>
          <w:tcPr>
            <w:tcW w:w="0" w:type="auto"/>
          </w:tcPr>
          <w:p w:rsidR="00BE007F" w:rsidRDefault="00C93BC9" w:rsidP="007306CE">
            <w:pPr>
              <w:spacing w:after="0" w:line="240" w:lineRule="auto"/>
            </w:pPr>
            <w:r>
              <w:t>Succe</w:t>
            </w:r>
            <w:r w:rsidR="00BE007F">
              <w:t>s</w:t>
            </w:r>
            <w:r>
              <w:t>s</w:t>
            </w:r>
          </w:p>
        </w:tc>
      </w:tr>
      <w:tr w:rsidR="00240F58" w:rsidTr="00BE007F">
        <w:tc>
          <w:tcPr>
            <w:tcW w:w="0" w:type="auto"/>
          </w:tcPr>
          <w:p w:rsidR="00240F58" w:rsidRDefault="00240F58" w:rsidP="007306CE">
            <w:pPr>
              <w:spacing w:after="0" w:line="240" w:lineRule="auto"/>
            </w:pPr>
            <w:r>
              <w:t>2</w:t>
            </w:r>
          </w:p>
        </w:tc>
        <w:tc>
          <w:tcPr>
            <w:tcW w:w="1414" w:type="dxa"/>
          </w:tcPr>
          <w:p w:rsidR="00240F58" w:rsidRDefault="00240F58" w:rsidP="007306CE">
            <w:pPr>
              <w:spacing w:after="0" w:line="240" w:lineRule="auto"/>
            </w:pPr>
            <w:r>
              <w:t>3</w:t>
            </w:r>
          </w:p>
        </w:tc>
        <w:tc>
          <w:tcPr>
            <w:tcW w:w="0" w:type="auto"/>
          </w:tcPr>
          <w:p w:rsidR="00240F58" w:rsidRDefault="00240F58" w:rsidP="00EA57DF">
            <w:pPr>
              <w:spacing w:after="0" w:line="240" w:lineRule="auto"/>
            </w:pPr>
            <w:r>
              <w:t>Success</w:t>
            </w:r>
          </w:p>
        </w:tc>
        <w:tc>
          <w:tcPr>
            <w:tcW w:w="0" w:type="auto"/>
          </w:tcPr>
          <w:p w:rsidR="00240F58" w:rsidRDefault="00240F58" w:rsidP="007306CE">
            <w:pPr>
              <w:spacing w:after="0" w:line="240" w:lineRule="auto"/>
            </w:pPr>
            <w:r>
              <w:t>Success</w:t>
            </w:r>
          </w:p>
        </w:tc>
      </w:tr>
      <w:tr w:rsidR="00BE007F" w:rsidTr="00BE007F">
        <w:tc>
          <w:tcPr>
            <w:tcW w:w="0" w:type="auto"/>
          </w:tcPr>
          <w:p w:rsidR="007306CE" w:rsidRDefault="007306CE" w:rsidP="007306CE">
            <w:pPr>
              <w:spacing w:after="0" w:line="240" w:lineRule="auto"/>
            </w:pPr>
            <w:r>
              <w:t>3</w:t>
            </w:r>
          </w:p>
        </w:tc>
        <w:tc>
          <w:tcPr>
            <w:tcW w:w="1414" w:type="dxa"/>
          </w:tcPr>
          <w:p w:rsidR="007306CE" w:rsidRDefault="003E0180" w:rsidP="007306CE">
            <w:pPr>
              <w:spacing w:after="0" w:line="240" w:lineRule="auto"/>
            </w:pPr>
            <w:r>
              <w:t>3</w:t>
            </w:r>
          </w:p>
        </w:tc>
        <w:tc>
          <w:tcPr>
            <w:tcW w:w="0" w:type="auto"/>
          </w:tcPr>
          <w:p w:rsidR="007306CE" w:rsidRDefault="00BE007F" w:rsidP="00EA57DF">
            <w:pPr>
              <w:spacing w:after="0" w:line="240" w:lineRule="auto"/>
            </w:pPr>
            <w:r>
              <w:t>Success</w:t>
            </w:r>
          </w:p>
        </w:tc>
        <w:tc>
          <w:tcPr>
            <w:tcW w:w="0" w:type="auto"/>
          </w:tcPr>
          <w:p w:rsidR="007306CE" w:rsidRDefault="00BE007F" w:rsidP="007306CE">
            <w:pPr>
              <w:spacing w:after="0" w:line="240" w:lineRule="auto"/>
            </w:pPr>
            <w:r>
              <w:t>Success</w:t>
            </w:r>
          </w:p>
        </w:tc>
      </w:tr>
      <w:tr w:rsidR="00BE007F" w:rsidTr="00BE007F">
        <w:tc>
          <w:tcPr>
            <w:tcW w:w="0" w:type="auto"/>
          </w:tcPr>
          <w:p w:rsidR="007306CE" w:rsidRDefault="007306CE" w:rsidP="007306CE">
            <w:pPr>
              <w:spacing w:after="0" w:line="240" w:lineRule="auto"/>
            </w:pPr>
            <w:r>
              <w:t>4</w:t>
            </w:r>
          </w:p>
        </w:tc>
        <w:tc>
          <w:tcPr>
            <w:tcW w:w="1414" w:type="dxa"/>
          </w:tcPr>
          <w:p w:rsidR="007306CE" w:rsidRDefault="003E0180" w:rsidP="007306CE">
            <w:pPr>
              <w:spacing w:after="0" w:line="240" w:lineRule="auto"/>
            </w:pPr>
            <w:r>
              <w:t>2</w:t>
            </w:r>
          </w:p>
        </w:tc>
        <w:tc>
          <w:tcPr>
            <w:tcW w:w="0" w:type="auto"/>
          </w:tcPr>
          <w:p w:rsidR="007306CE" w:rsidRDefault="00BE007F" w:rsidP="00BE007F">
            <w:pPr>
              <w:spacing w:after="0" w:line="240" w:lineRule="auto"/>
            </w:pPr>
            <w:r>
              <w:t>Success ( 3</w:t>
            </w:r>
            <w:r w:rsidRPr="00BE007F">
              <w:rPr>
                <w:vertAlign w:val="superscript"/>
              </w:rPr>
              <w:t>rd</w:t>
            </w:r>
            <w:r>
              <w:t xml:space="preserve"> attempt)</w:t>
            </w:r>
          </w:p>
        </w:tc>
        <w:tc>
          <w:tcPr>
            <w:tcW w:w="0" w:type="auto"/>
          </w:tcPr>
          <w:p w:rsidR="007306CE" w:rsidRDefault="00BE007F" w:rsidP="007306CE">
            <w:pPr>
              <w:spacing w:after="0" w:line="240" w:lineRule="auto"/>
            </w:pPr>
            <w:r>
              <w:t>Success</w:t>
            </w:r>
          </w:p>
        </w:tc>
      </w:tr>
      <w:tr w:rsidR="00BE007F" w:rsidTr="00C93BC9">
        <w:tc>
          <w:tcPr>
            <w:tcW w:w="0" w:type="auto"/>
            <w:shd w:val="clear" w:color="auto" w:fill="auto"/>
          </w:tcPr>
          <w:p w:rsidR="007306CE" w:rsidRDefault="007306CE" w:rsidP="007306CE">
            <w:pPr>
              <w:spacing w:after="0" w:line="240" w:lineRule="auto"/>
            </w:pPr>
            <w:r>
              <w:t>5</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Missed (gripper nudges table)</w:t>
            </w:r>
          </w:p>
        </w:tc>
        <w:tc>
          <w:tcPr>
            <w:tcW w:w="0" w:type="auto"/>
            <w:shd w:val="clear" w:color="auto" w:fill="auto"/>
          </w:tcPr>
          <w:p w:rsidR="007306CE" w:rsidRDefault="00EA57DF" w:rsidP="00EA57DF">
            <w:pPr>
              <w:spacing w:after="0" w:line="240" w:lineRule="auto"/>
            </w:pPr>
            <w:r>
              <w:t>Success (</w:t>
            </w:r>
            <w:r w:rsidR="00BE007F">
              <w:t>with no object</w:t>
            </w:r>
            <w:r>
              <w:t>)</w:t>
            </w:r>
          </w:p>
        </w:tc>
      </w:tr>
      <w:tr w:rsidR="00BE007F" w:rsidTr="00C93BC9">
        <w:tc>
          <w:tcPr>
            <w:tcW w:w="0" w:type="auto"/>
            <w:shd w:val="clear" w:color="auto" w:fill="auto"/>
          </w:tcPr>
          <w:p w:rsidR="007306CE" w:rsidRDefault="007306CE" w:rsidP="007306CE">
            <w:pPr>
              <w:spacing w:after="0" w:line="240" w:lineRule="auto"/>
            </w:pPr>
            <w:r>
              <w:t>6</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Success ( 2</w:t>
            </w:r>
            <w:r w:rsidRPr="00BE007F">
              <w:rPr>
                <w:vertAlign w:val="superscript"/>
              </w:rPr>
              <w:t>nd</w:t>
            </w:r>
            <w:r>
              <w:t xml:space="preserve"> attempt)</w:t>
            </w:r>
          </w:p>
        </w:tc>
        <w:tc>
          <w:tcPr>
            <w:tcW w:w="0" w:type="auto"/>
            <w:shd w:val="clear" w:color="auto" w:fill="auto"/>
          </w:tcPr>
          <w:p w:rsidR="007306CE" w:rsidRDefault="00BE007F"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7</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8</w:t>
            </w:r>
          </w:p>
        </w:tc>
        <w:tc>
          <w:tcPr>
            <w:tcW w:w="1414" w:type="dxa"/>
            <w:shd w:val="clear" w:color="auto" w:fill="auto"/>
          </w:tcPr>
          <w:p w:rsidR="00240F58" w:rsidRDefault="00240F58" w:rsidP="007306CE">
            <w:pPr>
              <w:spacing w:after="0" w:line="240" w:lineRule="auto"/>
            </w:pPr>
            <w:r>
              <w:t>4</w:t>
            </w:r>
          </w:p>
        </w:tc>
        <w:tc>
          <w:tcPr>
            <w:tcW w:w="0" w:type="auto"/>
            <w:shd w:val="clear" w:color="auto" w:fill="auto"/>
          </w:tcPr>
          <w:p w:rsidR="00240F58" w:rsidRDefault="00240F58" w:rsidP="00240F58">
            <w:pPr>
              <w:spacing w:after="0" w:line="240" w:lineRule="auto"/>
            </w:pPr>
            <w:r>
              <w:t>Success ( 2</w:t>
            </w:r>
            <w:r w:rsidRPr="00BE007F">
              <w:rPr>
                <w:vertAlign w:val="superscript"/>
              </w:rPr>
              <w:t>nd</w:t>
            </w:r>
            <w:r>
              <w:t xml:space="preserve"> attempt)</w:t>
            </w:r>
          </w:p>
        </w:tc>
        <w:tc>
          <w:tcPr>
            <w:tcW w:w="0" w:type="auto"/>
            <w:shd w:val="clear" w:color="auto" w:fill="auto"/>
          </w:tcPr>
          <w:p w:rsidR="00240F58" w:rsidRDefault="00240F58"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9</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Pr="00EA57DF" w:rsidRDefault="00EA57DF" w:rsidP="00EA57DF">
            <w:pPr>
              <w:spacing w:after="0" w:line="240" w:lineRule="auto"/>
              <w:rPr>
                <w:sz w:val="20"/>
                <w:szCs w:val="20"/>
              </w:rPr>
            </w:pPr>
            <w:r w:rsidRPr="00EA57DF">
              <w:rPr>
                <w:sz w:val="20"/>
                <w:szCs w:val="20"/>
              </w:rPr>
              <w:t>Success, i</w:t>
            </w:r>
            <w:r w:rsidR="00BE007F" w:rsidRPr="00EA57DF">
              <w:rPr>
                <w:sz w:val="20"/>
                <w:szCs w:val="20"/>
              </w:rPr>
              <w:t>nsecure grip ( 3</w:t>
            </w:r>
            <w:r w:rsidR="00BE007F" w:rsidRPr="00EA57DF">
              <w:rPr>
                <w:sz w:val="20"/>
                <w:szCs w:val="20"/>
                <w:vertAlign w:val="superscript"/>
              </w:rPr>
              <w:t>rd</w:t>
            </w:r>
            <w:r w:rsidR="00BE007F" w:rsidRPr="00EA57DF">
              <w:rPr>
                <w:sz w:val="20"/>
                <w:szCs w:val="20"/>
              </w:rPr>
              <w:t xml:space="preserve"> attempt)</w:t>
            </w:r>
          </w:p>
        </w:tc>
        <w:tc>
          <w:tcPr>
            <w:tcW w:w="0" w:type="auto"/>
            <w:shd w:val="clear" w:color="auto" w:fill="auto"/>
          </w:tcPr>
          <w:p w:rsidR="00BE007F" w:rsidRDefault="00EA57DF" w:rsidP="007306CE">
            <w:pPr>
              <w:spacing w:after="0" w:line="240" w:lineRule="auto"/>
            </w:pPr>
            <w:r>
              <w:t>Success (object fell)</w:t>
            </w:r>
          </w:p>
        </w:tc>
      </w:tr>
      <w:tr w:rsidR="00BE007F" w:rsidTr="00C93BC9">
        <w:tc>
          <w:tcPr>
            <w:tcW w:w="0" w:type="auto"/>
            <w:shd w:val="clear" w:color="auto" w:fill="auto"/>
          </w:tcPr>
          <w:p w:rsidR="00BE007F" w:rsidRDefault="00BE007F" w:rsidP="007306CE">
            <w:pPr>
              <w:spacing w:after="0" w:line="240" w:lineRule="auto"/>
            </w:pPr>
            <w:r>
              <w:t>10</w:t>
            </w:r>
          </w:p>
        </w:tc>
        <w:tc>
          <w:tcPr>
            <w:tcW w:w="1414" w:type="dxa"/>
            <w:shd w:val="clear" w:color="auto" w:fill="auto"/>
          </w:tcPr>
          <w:p w:rsidR="00BE007F" w:rsidRDefault="00BE007F" w:rsidP="007306CE">
            <w:pPr>
              <w:spacing w:after="0" w:line="240" w:lineRule="auto"/>
            </w:pPr>
            <w:r>
              <w:t>3</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p>
        </w:tc>
      </w:tr>
      <w:tr w:rsidR="00BE007F" w:rsidTr="00C93BC9">
        <w:tc>
          <w:tcPr>
            <w:tcW w:w="0" w:type="auto"/>
            <w:shd w:val="clear" w:color="auto" w:fill="auto"/>
          </w:tcPr>
          <w:p w:rsidR="00BE007F" w:rsidRDefault="00BE007F" w:rsidP="007306CE">
            <w:pPr>
              <w:spacing w:after="0" w:line="240" w:lineRule="auto"/>
            </w:pPr>
            <w:r>
              <w:t>11</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r w:rsidR="00BE007F">
              <w:t>t</w:t>
            </w:r>
          </w:p>
        </w:tc>
      </w:tr>
      <w:tr w:rsidR="00C93BC9" w:rsidTr="00C93BC9">
        <w:tc>
          <w:tcPr>
            <w:tcW w:w="0" w:type="auto"/>
            <w:shd w:val="clear" w:color="auto" w:fill="auto"/>
          </w:tcPr>
          <w:p w:rsidR="00BE007F" w:rsidRDefault="00BE007F" w:rsidP="007306CE">
            <w:pPr>
              <w:spacing w:after="0" w:line="240" w:lineRule="auto"/>
            </w:pPr>
            <w:r>
              <w:t>12</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EA57DF" w:rsidP="00EA57DF">
            <w:pPr>
              <w:spacing w:after="0" w:line="240" w:lineRule="auto"/>
            </w:pPr>
            <w:r>
              <w:t>Success</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3</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240F58">
            <w:pPr>
              <w:spacing w:after="0" w:line="240" w:lineRule="auto"/>
            </w:pPr>
            <w:r>
              <w:t>Missed (gripper nudges table)</w:t>
            </w:r>
          </w:p>
        </w:tc>
        <w:tc>
          <w:tcPr>
            <w:tcW w:w="0" w:type="auto"/>
            <w:shd w:val="clear" w:color="auto" w:fill="auto"/>
          </w:tcPr>
          <w:p w:rsidR="00BE007F" w:rsidRDefault="00EA57DF" w:rsidP="00240F58">
            <w:pPr>
              <w:spacing w:after="0" w:line="240" w:lineRule="auto"/>
            </w:pPr>
            <w:r>
              <w:t>Success (with no object)</w:t>
            </w:r>
          </w:p>
        </w:tc>
      </w:tr>
      <w:tr w:rsidR="00C93BC9" w:rsidTr="00C93BC9">
        <w:tc>
          <w:tcPr>
            <w:tcW w:w="0" w:type="auto"/>
            <w:shd w:val="clear" w:color="auto" w:fill="auto"/>
          </w:tcPr>
          <w:p w:rsidR="00BE007F" w:rsidRDefault="00BE007F" w:rsidP="007306CE">
            <w:pPr>
              <w:spacing w:after="0" w:line="240" w:lineRule="auto"/>
            </w:pPr>
            <w:r>
              <w:t>14</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Success (2</w:t>
            </w:r>
            <w:r w:rsidRPr="00BE007F">
              <w:rPr>
                <w:vertAlign w:val="superscript"/>
              </w:rPr>
              <w:t>nd</w:t>
            </w:r>
            <w:r>
              <w:t xml:space="preserve"> attempt)</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5</w:t>
            </w:r>
          </w:p>
        </w:tc>
        <w:tc>
          <w:tcPr>
            <w:tcW w:w="1414" w:type="dxa"/>
            <w:shd w:val="clear" w:color="auto" w:fill="auto"/>
          </w:tcPr>
          <w:p w:rsidR="00BE007F" w:rsidRDefault="00BE007F" w:rsidP="007306CE">
            <w:pPr>
              <w:spacing w:after="0" w:line="240" w:lineRule="auto"/>
            </w:pPr>
            <w:r>
              <w:t>1</w:t>
            </w:r>
          </w:p>
        </w:tc>
        <w:tc>
          <w:tcPr>
            <w:tcW w:w="0" w:type="auto"/>
            <w:shd w:val="clear" w:color="auto" w:fill="auto"/>
          </w:tcPr>
          <w:p w:rsidR="00BE007F" w:rsidRDefault="00BE007F" w:rsidP="007306CE">
            <w:pPr>
              <w:spacing w:after="0" w:line="240" w:lineRule="auto"/>
            </w:pPr>
            <w:r>
              <w:t>Cannot find a path to the object</w:t>
            </w:r>
          </w:p>
        </w:tc>
        <w:tc>
          <w:tcPr>
            <w:tcW w:w="0" w:type="auto"/>
            <w:shd w:val="clear" w:color="auto" w:fill="auto"/>
          </w:tcPr>
          <w:p w:rsidR="00BE007F" w:rsidRDefault="00BE007F" w:rsidP="007306CE">
            <w:pPr>
              <w:spacing w:after="0" w:line="240" w:lineRule="auto"/>
            </w:pPr>
            <w:r>
              <w:t>N/A</w:t>
            </w:r>
          </w:p>
        </w:tc>
      </w:tr>
      <w:tr w:rsidR="00BE007F" w:rsidTr="00C93BC9">
        <w:tc>
          <w:tcPr>
            <w:tcW w:w="0" w:type="auto"/>
            <w:shd w:val="clear" w:color="auto" w:fill="auto"/>
          </w:tcPr>
          <w:p w:rsidR="00BE007F" w:rsidRDefault="00BE007F" w:rsidP="007306CE">
            <w:pPr>
              <w:spacing w:after="0" w:line="240" w:lineRule="auto"/>
            </w:pPr>
            <w:r>
              <w:t>16</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Gripper hits table</w:t>
            </w:r>
          </w:p>
        </w:tc>
        <w:tc>
          <w:tcPr>
            <w:tcW w:w="0" w:type="auto"/>
            <w:shd w:val="clear" w:color="auto" w:fill="auto"/>
          </w:tcPr>
          <w:p w:rsidR="00BE007F" w:rsidRDefault="00BE007F" w:rsidP="007306CE">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17</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Gripper hits table</w:t>
            </w:r>
          </w:p>
        </w:tc>
        <w:tc>
          <w:tcPr>
            <w:tcW w:w="0" w:type="auto"/>
            <w:shd w:val="clear" w:color="auto" w:fill="auto"/>
          </w:tcPr>
          <w:p w:rsidR="00FD0126" w:rsidRDefault="00FD0126" w:rsidP="007306CE">
            <w:pPr>
              <w:spacing w:after="0" w:line="240" w:lineRule="auto"/>
            </w:pPr>
            <w:r>
              <w:t>N/A</w:t>
            </w:r>
          </w:p>
        </w:tc>
      </w:tr>
      <w:tr w:rsidR="00240F58" w:rsidTr="00FD0126">
        <w:tc>
          <w:tcPr>
            <w:tcW w:w="0" w:type="auto"/>
            <w:shd w:val="clear" w:color="auto" w:fill="auto"/>
          </w:tcPr>
          <w:p w:rsidR="00240F58" w:rsidRDefault="00240F58" w:rsidP="007306CE">
            <w:pPr>
              <w:spacing w:after="0" w:line="240" w:lineRule="auto"/>
            </w:pPr>
            <w:r>
              <w:t>18</w:t>
            </w:r>
          </w:p>
        </w:tc>
        <w:tc>
          <w:tcPr>
            <w:tcW w:w="1414" w:type="dxa"/>
            <w:shd w:val="clear" w:color="auto" w:fill="auto"/>
          </w:tcPr>
          <w:p w:rsidR="00240F58" w:rsidRDefault="00240F58" w:rsidP="007306CE">
            <w:pPr>
              <w:spacing w:after="0" w:line="240" w:lineRule="auto"/>
            </w:pPr>
            <w:r>
              <w:t>2</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FD0126">
        <w:tc>
          <w:tcPr>
            <w:tcW w:w="0" w:type="auto"/>
            <w:shd w:val="clear" w:color="auto" w:fill="auto"/>
          </w:tcPr>
          <w:p w:rsidR="00240F58" w:rsidRDefault="00240F58" w:rsidP="007306CE">
            <w:pPr>
              <w:spacing w:after="0" w:line="240" w:lineRule="auto"/>
            </w:pPr>
            <w:r>
              <w:t>19</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240F58">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0</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21</w:t>
            </w:r>
          </w:p>
        </w:tc>
        <w:tc>
          <w:tcPr>
            <w:tcW w:w="1414" w:type="dxa"/>
            <w:shd w:val="clear" w:color="auto" w:fill="auto"/>
          </w:tcPr>
          <w:p w:rsidR="00FD0126" w:rsidRDefault="00EA57DF" w:rsidP="007306CE">
            <w:pPr>
              <w:spacing w:after="0" w:line="240" w:lineRule="auto"/>
            </w:pPr>
            <w:r>
              <w:t>1</w:t>
            </w:r>
          </w:p>
        </w:tc>
        <w:tc>
          <w:tcPr>
            <w:tcW w:w="0" w:type="auto"/>
            <w:shd w:val="clear" w:color="auto" w:fill="auto"/>
          </w:tcPr>
          <w:p w:rsidR="00FD0126" w:rsidRDefault="00EA57DF" w:rsidP="00240F58">
            <w:pPr>
              <w:spacing w:after="0" w:line="240" w:lineRule="auto"/>
            </w:pPr>
            <w:r w:rsidRPr="00EA57DF">
              <w:rPr>
                <w:sz w:val="20"/>
                <w:szCs w:val="20"/>
              </w:rPr>
              <w:t>Success, insecure grip ( 3</w:t>
            </w:r>
            <w:r w:rsidRPr="00EA57DF">
              <w:rPr>
                <w:sz w:val="20"/>
                <w:szCs w:val="20"/>
                <w:vertAlign w:val="superscript"/>
              </w:rPr>
              <w:t>rd</w:t>
            </w:r>
            <w:r w:rsidRPr="00EA57DF">
              <w:rPr>
                <w:sz w:val="20"/>
                <w:szCs w:val="20"/>
              </w:rPr>
              <w:t xml:space="preserve"> attempt)</w:t>
            </w:r>
          </w:p>
        </w:tc>
        <w:tc>
          <w:tcPr>
            <w:tcW w:w="0" w:type="auto"/>
            <w:shd w:val="clear" w:color="auto" w:fill="auto"/>
          </w:tcPr>
          <w:p w:rsidR="00FD0126" w:rsidRDefault="00EA57DF" w:rsidP="00240F58">
            <w:pPr>
              <w:spacing w:after="0" w:line="240" w:lineRule="auto"/>
            </w:pPr>
            <w:r>
              <w:t>Success (object fell)</w:t>
            </w:r>
          </w:p>
        </w:tc>
      </w:tr>
      <w:tr w:rsidR="00FD0126" w:rsidTr="00FD0126">
        <w:tc>
          <w:tcPr>
            <w:tcW w:w="0" w:type="auto"/>
            <w:shd w:val="clear" w:color="auto" w:fill="auto"/>
          </w:tcPr>
          <w:p w:rsidR="00FD0126" w:rsidRDefault="00FD0126" w:rsidP="007306CE">
            <w:pPr>
              <w:spacing w:after="0" w:line="240" w:lineRule="auto"/>
            </w:pPr>
            <w:r>
              <w:t>22</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 (takes over 60 s)</w:t>
            </w:r>
          </w:p>
        </w:tc>
      </w:tr>
      <w:tr w:rsidR="00FD0126" w:rsidTr="00C93BC9">
        <w:tc>
          <w:tcPr>
            <w:tcW w:w="0" w:type="auto"/>
            <w:shd w:val="clear" w:color="auto" w:fill="auto"/>
          </w:tcPr>
          <w:p w:rsidR="00FD0126" w:rsidRDefault="00FD0126" w:rsidP="007306CE">
            <w:pPr>
              <w:spacing w:after="0" w:line="240" w:lineRule="auto"/>
            </w:pPr>
            <w:r>
              <w:t>23</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FD0126">
        <w:tc>
          <w:tcPr>
            <w:tcW w:w="0" w:type="auto"/>
            <w:shd w:val="clear" w:color="auto" w:fill="auto"/>
          </w:tcPr>
          <w:p w:rsidR="00FD0126" w:rsidRDefault="00FD0126" w:rsidP="007306CE">
            <w:pPr>
              <w:spacing w:after="0" w:line="240" w:lineRule="auto"/>
            </w:pPr>
            <w:r>
              <w:t>24</w:t>
            </w:r>
          </w:p>
        </w:tc>
        <w:tc>
          <w:tcPr>
            <w:tcW w:w="1414" w:type="dxa"/>
            <w:shd w:val="clear" w:color="auto" w:fill="auto"/>
          </w:tcPr>
          <w:p w:rsidR="00FD0126" w:rsidRDefault="00FD0126" w:rsidP="007306CE">
            <w:pPr>
              <w:spacing w:after="0" w:line="240" w:lineRule="auto"/>
            </w:pPr>
            <w:r>
              <w:t>3</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5</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Missed</w:t>
            </w:r>
          </w:p>
        </w:tc>
        <w:tc>
          <w:tcPr>
            <w:tcW w:w="0" w:type="auto"/>
            <w:shd w:val="clear" w:color="auto" w:fill="auto"/>
          </w:tcPr>
          <w:p w:rsidR="00FD0126" w:rsidRDefault="00EA57DF" w:rsidP="00240F58">
            <w:pPr>
              <w:spacing w:after="0" w:line="240" w:lineRule="auto"/>
            </w:pPr>
            <w:r>
              <w:t>Success (with no object)</w:t>
            </w:r>
          </w:p>
        </w:tc>
      </w:tr>
    </w:tbl>
    <w:p w:rsidR="00C93BC9" w:rsidRDefault="00C93BC9" w:rsidP="007306CE"/>
    <w:p w:rsidR="00AF0BEB" w:rsidRDefault="007306CE" w:rsidP="007306CE">
      <w:r>
        <w:lastRenderedPageBreak/>
        <w:t xml:space="preserve">Finally, these </w:t>
      </w:r>
      <w:r w:rsidR="00284455">
        <w:t>tests</w:t>
      </w:r>
      <w:r>
        <w:t xml:space="preserve"> were combined into a single procedure </w:t>
      </w:r>
      <w:r w:rsidR="008976FA">
        <w:t xml:space="preserve">that </w:t>
      </w:r>
      <w:r w:rsidR="00AF0BEB">
        <w:t>simulate</w:t>
      </w:r>
      <w:r w:rsidR="008976FA">
        <w:t>s</w:t>
      </w:r>
      <w:r w:rsidR="00AF0BEB">
        <w:t xml:space="preserve"> part of the task of retrieving an assembly kit from factory inventory. The </w:t>
      </w:r>
      <w:r w:rsidR="00A13408">
        <w:t>procedure</w:t>
      </w:r>
      <w:r w:rsidR="00AF0BEB">
        <w:t xml:space="preserve">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w:t>
      </w:r>
      <w:r w:rsidR="00891B65">
        <w:t>test</w:t>
      </w:r>
      <w:r>
        <w:t xml:space="preserve"> the drive base hardware and software, including the localization and navigation systems. The object recognition portion of the task </w:t>
      </w:r>
      <w:r w:rsidR="00F542CE">
        <w:t>tests</w:t>
      </w:r>
      <w:r>
        <w:t xml:space="preserve"> the </w:t>
      </w:r>
      <w:r w:rsidR="008C0AF2">
        <w:t xml:space="preserve">Kinect and the tabletop perception software. The manipulation portions of the task </w:t>
      </w:r>
      <w:r w:rsidR="00CF5C35">
        <w:t>test</w:t>
      </w:r>
      <w:r w:rsidR="008C0AF2">
        <w:t xml:space="preserve"> the arm hardware and the arm navigation stack, including the inverse kinematic solver, path planner, and collision environment monitor.</w:t>
      </w:r>
    </w:p>
    <w:p w:rsidR="00C117A6" w:rsidRPr="0004189D" w:rsidRDefault="00EE4519" w:rsidP="00CA427F">
      <w:r>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w:t>
      </w:r>
      <w:r>
        <w:lastRenderedPageBreak/>
        <w:t xml:space="preserve">AMCL seeded at the appropriate starting location. Of the eight trials performed, seven were considered successful. </w:t>
      </w:r>
      <w:r w:rsidR="00521A1E">
        <w:fldChar w:fldCharType="begin"/>
      </w:r>
      <w:r w:rsidR="00FE22E7">
        <w:instrText xml:space="preserve"> REF _Ref353790767 </w:instrText>
      </w:r>
      <w:r w:rsidR="00521A1E">
        <w:fldChar w:fldCharType="separate"/>
      </w:r>
      <w:r w:rsidR="00116880">
        <w:t xml:space="preserve">Table </w:t>
      </w:r>
      <w:r w:rsidR="00116880">
        <w:rPr>
          <w:noProof/>
        </w:rPr>
        <w:t>5</w:t>
      </w:r>
      <w:r w:rsidR="00521A1E">
        <w:fldChar w:fldCharType="end"/>
      </w:r>
      <w:r w:rsidR="00FE22E7">
        <w:t xml:space="preserve"> </w:t>
      </w:r>
      <w:r w:rsidR="00B77C94">
        <w:t>shows these results.</w:t>
      </w:r>
    </w:p>
    <w:p w:rsidR="00EE4519" w:rsidRDefault="00EE4519" w:rsidP="00EE4519">
      <w:pPr>
        <w:pStyle w:val="Caption"/>
        <w:keepNext/>
      </w:pPr>
      <w:bookmarkStart w:id="341" w:name="_Ref353790767"/>
      <w:bookmarkStart w:id="342" w:name="_Toc357772027"/>
      <w:r>
        <w:t xml:space="preserve">Table </w:t>
      </w:r>
      <w:r w:rsidR="00521A1E">
        <w:fldChar w:fldCharType="begin"/>
      </w:r>
      <w:r w:rsidR="002F3F95">
        <w:instrText xml:space="preserve"> SEQ Table \* ARABIC </w:instrText>
      </w:r>
      <w:r w:rsidR="00521A1E">
        <w:fldChar w:fldCharType="separate"/>
      </w:r>
      <w:r w:rsidR="00116880">
        <w:rPr>
          <w:noProof/>
        </w:rPr>
        <w:t>5</w:t>
      </w:r>
      <w:r w:rsidR="00521A1E">
        <w:rPr>
          <w:noProof/>
        </w:rPr>
        <w:fldChar w:fldCharType="end"/>
      </w:r>
      <w:bookmarkEnd w:id="341"/>
      <w:r w:rsidR="00B77C94">
        <w:t>: Validation Task Results</w:t>
      </w:r>
      <w:bookmarkEnd w:id="342"/>
    </w:p>
    <w:tbl>
      <w:tblPr>
        <w:tblStyle w:val="TableGrid"/>
        <w:tblW w:w="0" w:type="auto"/>
        <w:tblLook w:val="04A0" w:firstRow="1" w:lastRow="0" w:firstColumn="1" w:lastColumn="0" w:noHBand="0" w:noVBand="1"/>
      </w:tblPr>
      <w:tblGrid>
        <w:gridCol w:w="750"/>
        <w:gridCol w:w="1365"/>
        <w:gridCol w:w="1854"/>
        <w:gridCol w:w="4887"/>
      </w:tblGrid>
      <w:tr w:rsidR="00EE4519" w:rsidRPr="00580CE5" w:rsidTr="00580CE5">
        <w:tc>
          <w:tcPr>
            <w:tcW w:w="0" w:type="auto"/>
          </w:tcPr>
          <w:p w:rsidR="00EE4519" w:rsidRPr="00580CE5" w:rsidRDefault="00EE4519" w:rsidP="00B77C94">
            <w:pPr>
              <w:pStyle w:val="NoSpacing"/>
              <w:spacing w:after="0"/>
              <w:rPr>
                <w:b/>
              </w:rPr>
            </w:pPr>
            <w:bookmarkStart w:id="343" w:name="_Toc353178004"/>
            <w:r w:rsidRPr="00580CE5">
              <w:rPr>
                <w:b/>
              </w:rPr>
              <w:t>Trial</w:t>
            </w:r>
          </w:p>
        </w:tc>
        <w:tc>
          <w:tcPr>
            <w:tcW w:w="0" w:type="auto"/>
          </w:tcPr>
          <w:p w:rsidR="00EE4519" w:rsidRPr="00580CE5" w:rsidRDefault="00EE4519" w:rsidP="00B77C94">
            <w:pPr>
              <w:pStyle w:val="NoSpacing"/>
              <w:spacing w:after="0"/>
              <w:rPr>
                <w:b/>
              </w:rPr>
            </w:pPr>
            <w:r w:rsidRPr="00580CE5">
              <w:rPr>
                <w:b/>
              </w:rPr>
              <w:t>Start Position</w:t>
            </w:r>
          </w:p>
        </w:tc>
        <w:tc>
          <w:tcPr>
            <w:tcW w:w="0" w:type="auto"/>
          </w:tcPr>
          <w:p w:rsidR="00EE4519" w:rsidRPr="00580CE5" w:rsidRDefault="00EE4519" w:rsidP="00B77C94">
            <w:pPr>
              <w:pStyle w:val="NoSpacing"/>
              <w:spacing w:after="0"/>
              <w:rPr>
                <w:b/>
              </w:rPr>
            </w:pPr>
            <w:r w:rsidRPr="00580CE5">
              <w:rPr>
                <w:b/>
              </w:rPr>
              <w:t>Objects Recognized</w:t>
            </w:r>
          </w:p>
        </w:tc>
        <w:tc>
          <w:tcPr>
            <w:tcW w:w="0" w:type="auto"/>
          </w:tcPr>
          <w:p w:rsidR="00EE4519" w:rsidRPr="00580CE5" w:rsidRDefault="00EE4519" w:rsidP="00B77C94">
            <w:pPr>
              <w:pStyle w:val="NoSpacing"/>
              <w:spacing w:after="0"/>
              <w:rPr>
                <w:b/>
              </w:rPr>
            </w:pPr>
            <w:r w:rsidRPr="00580CE5">
              <w:rPr>
                <w:b/>
              </w:rPr>
              <w:t>Notes</w:t>
            </w:r>
          </w:p>
        </w:tc>
      </w:tr>
      <w:tr w:rsidR="00EE4519" w:rsidTr="00580CE5">
        <w:tc>
          <w:tcPr>
            <w:tcW w:w="0" w:type="auto"/>
          </w:tcPr>
          <w:p w:rsidR="00EE4519" w:rsidRDefault="00EE4519" w:rsidP="00B77C94">
            <w:pPr>
              <w:pStyle w:val="NoSpacing"/>
              <w:spacing w:after="0"/>
            </w:pPr>
            <w:r>
              <w:t>1</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580CE5">
        <w:tc>
          <w:tcPr>
            <w:tcW w:w="0" w:type="auto"/>
          </w:tcPr>
          <w:p w:rsidR="00EE4519" w:rsidRDefault="00EE4519" w:rsidP="00B77C94">
            <w:pPr>
              <w:pStyle w:val="NoSpacing"/>
              <w:spacing w:after="0"/>
            </w:pPr>
            <w:r>
              <w:t>2</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C93BC9">
        <w:tc>
          <w:tcPr>
            <w:tcW w:w="0" w:type="auto"/>
            <w:shd w:val="clear" w:color="auto" w:fill="auto"/>
          </w:tcPr>
          <w:p w:rsidR="00EE4519" w:rsidRDefault="00EE4519" w:rsidP="00B77C94">
            <w:pPr>
              <w:pStyle w:val="NoSpacing"/>
              <w:spacing w:after="0"/>
            </w:pPr>
            <w:r>
              <w:t>3</w:t>
            </w:r>
          </w:p>
        </w:tc>
        <w:tc>
          <w:tcPr>
            <w:tcW w:w="0" w:type="auto"/>
            <w:shd w:val="clear" w:color="auto" w:fill="auto"/>
          </w:tcPr>
          <w:p w:rsidR="00EE4519" w:rsidRDefault="00EE4519" w:rsidP="00B77C94">
            <w:pPr>
              <w:pStyle w:val="NoSpacing"/>
              <w:spacing w:after="0"/>
            </w:pPr>
            <w:r>
              <w:t>Left</w:t>
            </w:r>
          </w:p>
        </w:tc>
        <w:tc>
          <w:tcPr>
            <w:tcW w:w="0" w:type="auto"/>
            <w:shd w:val="clear" w:color="auto" w:fill="auto"/>
          </w:tcPr>
          <w:p w:rsidR="00EE4519" w:rsidRDefault="002C4320" w:rsidP="00B77C94">
            <w:pPr>
              <w:pStyle w:val="NoSpacing"/>
              <w:spacing w:after="0"/>
            </w:pPr>
            <w:r>
              <w:t>N/A</w:t>
            </w:r>
          </w:p>
        </w:tc>
        <w:tc>
          <w:tcPr>
            <w:tcW w:w="0" w:type="auto"/>
            <w:shd w:val="clear" w:color="auto" w:fill="auto"/>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580CE5">
        <w:tc>
          <w:tcPr>
            <w:tcW w:w="0" w:type="auto"/>
          </w:tcPr>
          <w:p w:rsidR="00EE4519" w:rsidRDefault="00EE4519" w:rsidP="00B77C94">
            <w:pPr>
              <w:pStyle w:val="NoSpacing"/>
              <w:spacing w:after="0"/>
            </w:pPr>
            <w:r>
              <w:t>4</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580CE5">
        <w:tc>
          <w:tcPr>
            <w:tcW w:w="0" w:type="auto"/>
          </w:tcPr>
          <w:p w:rsidR="00EE4519" w:rsidRDefault="00EE4519" w:rsidP="00B77C94">
            <w:pPr>
              <w:pStyle w:val="NoSpacing"/>
              <w:spacing w:after="0"/>
            </w:pPr>
            <w:r>
              <w:t>5</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6</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p>
        </w:tc>
      </w:tr>
      <w:tr w:rsidR="00EE4519" w:rsidTr="00580CE5">
        <w:tc>
          <w:tcPr>
            <w:tcW w:w="0" w:type="auto"/>
          </w:tcPr>
          <w:p w:rsidR="00EE4519" w:rsidRDefault="00EE4519" w:rsidP="00B77C94">
            <w:pPr>
              <w:pStyle w:val="NoSpacing"/>
              <w:spacing w:after="0"/>
            </w:pPr>
            <w:r>
              <w:t>7</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8</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3</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Default="00B77C94" w:rsidP="00CA427F">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43"/>
    </w:p>
    <w:p w:rsidR="00585D43" w:rsidRDefault="00585D43" w:rsidP="00585D43">
      <w:pPr>
        <w:pStyle w:val="Heading2"/>
      </w:pPr>
      <w:bookmarkStart w:id="344" w:name="_Toc353973904"/>
      <w:bookmarkStart w:id="345" w:name="_Toc358269956"/>
      <w:r>
        <w:t>Battery Performance</w:t>
      </w:r>
      <w:bookmarkEnd w:id="344"/>
      <w:bookmarkEnd w:id="345"/>
    </w:p>
    <w:p w:rsidR="00AF0BEB" w:rsidRDefault="00AF0BEB" w:rsidP="00CA427F">
      <w:r>
        <w:t xml:space="preserve">Three tests were performed to determine the life of the battery. In each test, the test process was run until the battery voltage reached 21.5 volts DC, which was considered </w:t>
      </w:r>
      <w:r>
        <w:lastRenderedPageBreak/>
        <w:t>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14:anchorId="3386736A" wp14:editId="48067602">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46" w:name="_Toc351997953"/>
      <w:bookmarkStart w:id="347" w:name="_Toc353178068"/>
      <w:bookmarkStart w:id="348" w:name="_Toc357772046"/>
      <w:r>
        <w:t xml:space="preserve">Figure </w:t>
      </w:r>
      <w:r w:rsidR="00521A1E">
        <w:fldChar w:fldCharType="begin"/>
      </w:r>
      <w:r w:rsidR="00851713">
        <w:instrText xml:space="preserve"> SEQ Figure \* ARABIC </w:instrText>
      </w:r>
      <w:r w:rsidR="00521A1E">
        <w:fldChar w:fldCharType="separate"/>
      </w:r>
      <w:r w:rsidR="00116880">
        <w:rPr>
          <w:noProof/>
        </w:rPr>
        <w:t>19</w:t>
      </w:r>
      <w:r w:rsidR="00521A1E">
        <w:fldChar w:fldCharType="end"/>
      </w:r>
      <w:r>
        <w:t xml:space="preserve">: Voltage curve during </w:t>
      </w:r>
      <w:r w:rsidR="00585D43">
        <w:t xml:space="preserve">battery </w:t>
      </w:r>
      <w:r>
        <w:t>discharge test with actuators idle.</w:t>
      </w:r>
      <w:bookmarkEnd w:id="346"/>
      <w:bookmarkEnd w:id="347"/>
      <w:bookmarkEnd w:id="348"/>
    </w:p>
    <w:p w:rsidR="000A326A" w:rsidRDefault="00AF0BEB" w:rsidP="00CA427F">
      <w:r>
        <w:t>In the first test, the robot’s systems are all turned on, but the actuators are disabled. In this idle test, the robot ran for 4 hours and 44 minutes before it hit the critical voltage.</w:t>
      </w:r>
    </w:p>
    <w:p w:rsidR="00AF0BEB" w:rsidRDefault="000A326A" w:rsidP="00CA427F">
      <w:r>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961E9C" w:rsidRDefault="00961E9C" w:rsidP="00CA427F">
      <w:r>
        <w:rPr>
          <w:noProof/>
          <w:lang w:bidi="ar-SA"/>
        </w:rPr>
        <w:lastRenderedPageBreak/>
        <w:drawing>
          <wp:inline distT="0" distB="0" distL="0" distR="0" wp14:anchorId="3AEA1606" wp14:editId="415BC237">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49" w:name="_Toc351997954"/>
      <w:bookmarkStart w:id="350" w:name="_Toc353178069"/>
      <w:bookmarkStart w:id="351" w:name="_Toc357772047"/>
      <w:r>
        <w:t xml:space="preserve">Figure </w:t>
      </w:r>
      <w:r w:rsidR="00521A1E">
        <w:fldChar w:fldCharType="begin"/>
      </w:r>
      <w:r w:rsidR="00851713">
        <w:instrText xml:space="preserve"> SEQ Figure \* ARABIC </w:instrText>
      </w:r>
      <w:r w:rsidR="00521A1E">
        <w:fldChar w:fldCharType="separate"/>
      </w:r>
      <w:r w:rsidR="00116880">
        <w:rPr>
          <w:noProof/>
        </w:rPr>
        <w:t>20</w:t>
      </w:r>
      <w:r w:rsidR="00521A1E">
        <w:fldChar w:fldCharType="end"/>
      </w:r>
      <w:r>
        <w:t xml:space="preserve">: Voltage curve during </w:t>
      </w:r>
      <w:r w:rsidR="00585D43">
        <w:t xml:space="preserve">battery </w:t>
      </w:r>
      <w:r>
        <w:t>discharge test with drivetrain exercised.</w:t>
      </w:r>
      <w:bookmarkEnd w:id="349"/>
      <w:bookmarkEnd w:id="350"/>
      <w:bookmarkEnd w:id="351"/>
    </w:p>
    <w:p w:rsidR="00BB1C4E" w:rsidRDefault="00BB1C4E" w:rsidP="00BB1C4E">
      <w:pPr>
        <w:keepNext/>
      </w:pPr>
      <w:r>
        <w:rPr>
          <w:noProof/>
          <w:lang w:bidi="ar-SA"/>
        </w:rPr>
        <w:drawing>
          <wp:inline distT="0" distB="0" distL="0" distR="0" wp14:anchorId="7836903E" wp14:editId="604899AD">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00" cy="3050540"/>
                    </a:xfrm>
                    <a:prstGeom prst="rect">
                      <a:avLst/>
                    </a:prstGeom>
                  </pic:spPr>
                </pic:pic>
              </a:graphicData>
            </a:graphic>
          </wp:inline>
        </w:drawing>
      </w:r>
    </w:p>
    <w:p w:rsidR="00BB1C4E" w:rsidRDefault="00BB1C4E" w:rsidP="00BB1C4E">
      <w:pPr>
        <w:pStyle w:val="Caption"/>
        <w:jc w:val="both"/>
      </w:pPr>
      <w:bookmarkStart w:id="352" w:name="_Toc357772048"/>
      <w:r>
        <w:t xml:space="preserve">Figure </w:t>
      </w:r>
      <w:r w:rsidR="00521A1E">
        <w:fldChar w:fldCharType="begin"/>
      </w:r>
      <w:r w:rsidR="002F3F95">
        <w:instrText xml:space="preserve"> SEQ Figure \* ARABIC </w:instrText>
      </w:r>
      <w:r w:rsidR="00521A1E">
        <w:fldChar w:fldCharType="separate"/>
      </w:r>
      <w:r w:rsidR="00116880">
        <w:rPr>
          <w:noProof/>
        </w:rPr>
        <w:t>21</w:t>
      </w:r>
      <w:r w:rsidR="00521A1E">
        <w:rPr>
          <w:noProof/>
        </w:rPr>
        <w:fldChar w:fldCharType="end"/>
      </w:r>
      <w:r>
        <w:t xml:space="preserve">: Voltage curve during </w:t>
      </w:r>
      <w:r w:rsidR="00585D43">
        <w:t xml:space="preserve">battery </w:t>
      </w:r>
      <w:r>
        <w:t>discharge test with arm exercised</w:t>
      </w:r>
      <w:bookmarkEnd w:id="352"/>
    </w:p>
    <w:p w:rsidR="00AF0BEB" w:rsidRDefault="00AF0BEB" w:rsidP="00CA427F">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w:t>
      </w:r>
      <w:r>
        <w:lastRenderedPageBreak/>
        <w:t xml:space="preserve">bin. At the end of each trajectory, the gripper was opened </w:t>
      </w:r>
      <w:r w:rsidR="00BB1C4E">
        <w:t>or</w:t>
      </w:r>
      <w:r>
        <w:t xml:space="preserve"> closed. In this test, the robot ran for </w:t>
      </w:r>
      <w:r w:rsidR="00BB1C4E">
        <w:t>only 36 minutes</w:t>
      </w:r>
      <w:r>
        <w:t>.</w:t>
      </w:r>
      <w:r w:rsidR="00BB1C4E">
        <w:t xml:space="preserve"> </w:t>
      </w:r>
      <w:r w:rsidR="00585D43">
        <w:t>These results indicate</w:t>
      </w:r>
      <w:r w:rsidR="00BB1C4E">
        <w:t xml:space="preserve"> that the arm consumes significantly more power than other components of the robot.</w:t>
      </w:r>
    </w:p>
    <w:p w:rsidR="00AF0BEB" w:rsidRPr="00A76EAD" w:rsidRDefault="00585D43" w:rsidP="00CA427F">
      <w:r>
        <w:t xml:space="preserve">These tests indicate </w:t>
      </w:r>
      <w:r w:rsidR="00AF0BEB">
        <w:t>that the robot could run in t</w:t>
      </w:r>
      <w:r w:rsidR="00BB1C4E">
        <w:t>ypical operation for about one hour</w:t>
      </w:r>
      <w:r w:rsidR="00AF0BEB">
        <w:t xml:space="preserve"> before its batteries</w:t>
      </w:r>
      <w:r>
        <w:t xml:space="preserve"> are critically low.</w:t>
      </w:r>
    </w:p>
    <w:p w:rsidR="00AF0BEB" w:rsidRDefault="00AF0BEB">
      <w:pPr>
        <w:pStyle w:val="Heading2"/>
      </w:pPr>
      <w:bookmarkStart w:id="353" w:name="_Toc353178011"/>
      <w:bookmarkStart w:id="354" w:name="_Toc352798832"/>
      <w:bookmarkStart w:id="355" w:name="_Toc353440096"/>
      <w:bookmarkStart w:id="356" w:name="_Toc353973905"/>
      <w:bookmarkStart w:id="357" w:name="_Toc358269957"/>
      <w:r>
        <w:t>The Kinect</w:t>
      </w:r>
      <w:bookmarkEnd w:id="353"/>
      <w:bookmarkEnd w:id="354"/>
      <w:bookmarkEnd w:id="355"/>
      <w:bookmarkEnd w:id="356"/>
      <w:bookmarkEnd w:id="357"/>
    </w:p>
    <w:p w:rsidR="00E141B1" w:rsidRDefault="00AF0BEB">
      <w:pPr>
        <w:pStyle w:val="Heading3"/>
      </w:pPr>
      <w:bookmarkStart w:id="358" w:name="_Toc353178012"/>
      <w:bookmarkStart w:id="359" w:name="_Toc352798833"/>
      <w:bookmarkStart w:id="360" w:name="_Toc353440097"/>
      <w:bookmarkStart w:id="361" w:name="_Toc353973906"/>
      <w:bookmarkStart w:id="362" w:name="_Toc358269958"/>
      <w:r>
        <w:t>For Object Localization and Arm Planning</w:t>
      </w:r>
      <w:bookmarkEnd w:id="358"/>
      <w:bookmarkEnd w:id="359"/>
      <w:bookmarkEnd w:id="360"/>
      <w:bookmarkEnd w:id="361"/>
      <w:bookmarkEnd w:id="362"/>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521A1E">
        <w:fldChar w:fldCharType="begin"/>
      </w:r>
      <w:r w:rsidR="00534510">
        <w:instrText xml:space="preserve"> ADDIN ZOTERO_ITEM CSL_CITATION {"citationID":"1e2jsfumq7","properties":{"formattedCitation":"[32]","plainCitation":"[32]"},"citationItems":[{"id":67,"uris":["http://zotero.org/users/1284010/items/T4Q5N9GJ"],"uri":["http://zotero.org/users/1284010/items/T4Q5N9GJ"],"itemData":{"id":67,"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521A1E">
        <w:fldChar w:fldCharType="separate"/>
      </w:r>
      <w:r w:rsidR="00D804A3" w:rsidRPr="00D804A3">
        <w:t>[32]</w:t>
      </w:r>
      <w:r w:rsidR="00521A1E">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63" w:name="_Toc353178013"/>
      <w:bookmarkStart w:id="364" w:name="_Toc352798834"/>
      <w:bookmarkStart w:id="365" w:name="_Toc353440098"/>
      <w:bookmarkStart w:id="366" w:name="_Toc353973907"/>
      <w:bookmarkStart w:id="367" w:name="_Toc358269959"/>
      <w:r>
        <w:t>For Reading QR Codes</w:t>
      </w:r>
      <w:bookmarkEnd w:id="363"/>
      <w:bookmarkEnd w:id="364"/>
      <w:bookmarkEnd w:id="365"/>
      <w:bookmarkEnd w:id="366"/>
      <w:bookmarkEnd w:id="367"/>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 xml:space="preserve">his means that in order for the Kinect to be useful for recognition of tagged “smart” </w:t>
      </w:r>
      <w:r>
        <w:lastRenderedPageBreak/>
        <w:t>payloads, it must be paired with (and calibrated to) an external camera with a higher resolution sensor.</w:t>
      </w:r>
    </w:p>
    <w:p w:rsidR="00D23F78" w:rsidRDefault="00D23F78" w:rsidP="00D23F78">
      <w:pPr>
        <w:pStyle w:val="Heading1"/>
      </w:pPr>
      <w:bookmarkStart w:id="368" w:name="_Toc353440099"/>
      <w:bookmarkStart w:id="369" w:name="_Toc353973908"/>
      <w:bookmarkStart w:id="370" w:name="_Toc358269960"/>
      <w:r>
        <w:lastRenderedPageBreak/>
        <w:t>Conclusion</w:t>
      </w:r>
      <w:bookmarkEnd w:id="368"/>
      <w:bookmarkEnd w:id="369"/>
      <w:bookmarkEnd w:id="370"/>
    </w:p>
    <w:p w:rsidR="00D23F78" w:rsidRDefault="008F5CAD" w:rsidP="00D23F78">
      <w:r>
        <w:t xml:space="preserve">The lack of cheap, robust mobile manipulators has prevented manufacturers from adopting them and has hampered research into mobile manipulation. ABBY, being both cheap and </w:t>
      </w:r>
      <w:proofErr w:type="gramStart"/>
      <w:r>
        <w:t>robust,</w:t>
      </w:r>
      <w:proofErr w:type="gramEnd"/>
      <w:r>
        <w:t xml:space="preserve"> fills the needs of both groups. </w:t>
      </w:r>
      <w:r w:rsidR="00D23F78">
        <w:t xml:space="preserve">With a total component cost less than $40,000, this platform is significantly cheaper than </w:t>
      </w:r>
      <w:proofErr w:type="gramStart"/>
      <w:r w:rsidR="00D23F78">
        <w:t>existing</w:t>
      </w:r>
      <w:proofErr w:type="gramEnd"/>
      <w:r w:rsidR="00D23F78">
        <w:t xml:space="preserve">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585D43" w:rsidRDefault="00D23F78" w:rsidP="00585D43">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w:t>
      </w:r>
      <w:r w:rsidR="006F0CF7">
        <w:t xml:space="preserve">A software driver for ABB industrial robotic arms was created specifically for this project and contributed to the ROS Industrial project. </w:t>
      </w:r>
      <w:r>
        <w:t xml:space="preserve">Using </w:t>
      </w:r>
      <w:r w:rsidR="006F0CF7">
        <w:t>this software</w:t>
      </w:r>
      <w:r>
        <w:t xml:space="preserve">, ABBY can pick up recognized objects and store them in an onboard carrying bin. </w:t>
      </w:r>
      <w:r w:rsidR="006F0CF7">
        <w:t>The software on ABBY</w:t>
      </w:r>
      <w:r>
        <w:t xml:space="preserve"> is modular, using existing ROS frameworks and APIs wherever possible. The use of a modular software system will enable future researchers to easily augment the system with new experimental software</w:t>
      </w:r>
      <w:r w:rsidR="00585D43">
        <w:t>.</w:t>
      </w:r>
    </w:p>
    <w:p w:rsidR="00585D43" w:rsidRPr="00801869" w:rsidRDefault="00585D43" w:rsidP="00585D43">
      <w:pPr>
        <w:rPr>
          <w:highlight w:val="yellow"/>
        </w:rPr>
      </w:pPr>
      <w:r>
        <w:lastRenderedPageBreak/>
        <w:t xml:space="preserve">Overall, the robot shows promising initial results. </w:t>
      </w:r>
      <w:r w:rsidR="006C3290">
        <w:t>In sixteen trials of the mobile base, fifteen were complete successes. Of twenty-five trials of the manipulation system, fifteen were successes.</w:t>
      </w:r>
      <w:r w:rsidR="002C4320">
        <w:t xml:space="preserve"> The limited range of the gripper calls for precise object localization, which was nonetheless achieved with the Kinect in the majority of trials. </w:t>
      </w:r>
      <w:r w:rsidR="006C3290">
        <w:t xml:space="preserve"> The biggest problem </w:t>
      </w:r>
      <w:r w:rsidR="002C4320">
        <w:t>with the manipulation system was unreliable collision checking.</w:t>
      </w:r>
      <w:r w:rsidR="003C50A1">
        <w:t xml:space="preserve"> Development of collision checking software was beyond the scope of this </w:t>
      </w:r>
      <w:r w:rsidR="00F45C80">
        <w:t xml:space="preserve">project, and this is an area of future research. </w:t>
      </w:r>
      <w:r w:rsidR="002C4320">
        <w:t>In combined mobile manipulation trials, the robot performed its task perfectly in seven out of eight trials. These results show that the robot's hardware and software systems are reliable enough to make it a useful research platform</w:t>
      </w:r>
      <w:r w:rsidR="006F0CF7">
        <w:t>, demonstrating that a mobile manipulator can be created for much lower cost than currently available platforms.</w:t>
      </w:r>
    </w:p>
    <w:p w:rsidR="00585D43" w:rsidRDefault="00585D43" w:rsidP="00585D43">
      <w:r>
        <w:t>This robot was designed for experiments with kitting operations in a factory environment. However, the platform is useful for other applications as well. Researchers at other institutions have used mobile manipulators for household tasks, and this platform could be used for similar research. This research could also dovetail with previous work at Case into assistive robots for the disabled.</w:t>
      </w:r>
      <w:r w:rsidR="006F0CF7">
        <w:t xml:space="preserve"> By providing a low-cost platform for mobile manipulation research, this robot enables researchers to tackle these and other problems without the significant expense of other mobile manipulators.</w:t>
      </w:r>
    </w:p>
    <w:p w:rsidR="00D23F78" w:rsidRDefault="00585D43" w:rsidP="00D23F78">
      <w:r>
        <w:t xml:space="preserve">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w:t>
      </w:r>
      <w:r>
        <w:lastRenderedPageBreak/>
        <w:t>systems would also allow rapid set-up of small manufacturing operations at new manufacturing sites and remote locations such as construction sites or in space.</w:t>
      </w:r>
    </w:p>
    <w:p w:rsidR="0054369A" w:rsidRDefault="0054369A" w:rsidP="0054369A">
      <w:pPr>
        <w:pStyle w:val="Heading1"/>
      </w:pPr>
      <w:bookmarkStart w:id="371" w:name="_Ref353777385"/>
      <w:bookmarkStart w:id="372" w:name="_Toc353973909"/>
      <w:bookmarkStart w:id="373" w:name="_Toc358269961"/>
      <w:r>
        <w:lastRenderedPageBreak/>
        <w:t>Future Work</w:t>
      </w:r>
      <w:bookmarkEnd w:id="371"/>
      <w:bookmarkEnd w:id="372"/>
      <w:bookmarkEnd w:id="373"/>
    </w:p>
    <w:p w:rsidR="00D23F78" w:rsidRDefault="00D23F78" w:rsidP="00D23F78">
      <w:r>
        <w:t xml:space="preserve">Although this platform is </w:t>
      </w:r>
      <w:r w:rsidR="0054369A">
        <w:t>now</w:t>
      </w:r>
      <w:r>
        <w:t xml:space="preserve"> functional</w:t>
      </w:r>
      <w:r w:rsidR="0054369A">
        <w:t xml:space="preserve"> and useful for research</w:t>
      </w:r>
      <w:r>
        <w:t>, there are several areas in which future researchers could improve it.</w:t>
      </w:r>
    </w:p>
    <w:p w:rsidR="00116792" w:rsidRDefault="00116792" w:rsidP="0054369A">
      <w:r>
        <w:t>The biggest problem with the manipulation subsystem is that the ROS arm navigation software sometimes generates trajectories that result in collisions with furniture in the robot’s environment. The cause of this problem is unknown</w:t>
      </w:r>
      <w:r w:rsidR="001E4408">
        <w:t>. Future researchers should evaluate alternative ROS-compatible collision checkers.</w:t>
      </w:r>
    </w:p>
    <w:p w:rsidR="00BB1C4E" w:rsidRDefault="00BB1C4E" w:rsidP="0054369A">
      <w:r>
        <w:t xml:space="preserve">The current power system only allows </w:t>
      </w:r>
      <w:r w:rsidR="007A7778">
        <w:t>about one hour of operation before</w:t>
      </w:r>
      <w:r>
        <w:t xml:space="preserve"> </w:t>
      </w:r>
      <w:r w:rsidR="007A7778">
        <w:t>re</w:t>
      </w:r>
      <w:r>
        <w:t>charging</w:t>
      </w:r>
      <w:r w:rsidR="007A7778">
        <w:t xml:space="preserve"> the batteries</w:t>
      </w:r>
      <w:r>
        <w:t>. The ability to charge or change the batteries autonomously would make the robot more useful.</w:t>
      </w:r>
    </w:p>
    <w:p w:rsidR="00E141B1" w:rsidRDefault="001E4408" w:rsidP="0054369A">
      <w:r>
        <w:t xml:space="preserve">There are two promising avenues of exploration to reduce the cost of the platform. </w:t>
      </w:r>
      <w:r w:rsidR="00D23F78">
        <w:t xml:space="preserve">The cRIO </w:t>
      </w:r>
      <w:r w:rsidR="00D23F78" w:rsidRPr="00D23F78">
        <w:t xml:space="preserve">and auxiliary hardware used to control the mobile base (breakout boards and speed controllers) </w:t>
      </w:r>
      <w:r>
        <w:t>account for over 10% of the overall system cost. Future researchers should explore n</w:t>
      </w:r>
      <w:r w:rsidR="00D23F78" w:rsidRPr="00D23F78">
        <w:t xml:space="preserve">ewer, more affordable alternatives </w:t>
      </w:r>
      <w:r>
        <w:t>to</w:t>
      </w:r>
      <w:r w:rsidR="00D23F78" w:rsidRPr="00D23F78">
        <w:t xml:space="preserve"> reduce the cost of the system </w:t>
      </w:r>
      <w:r>
        <w:t>without compromising its capabilities</w:t>
      </w:r>
      <w:r w:rsidR="00D23F78" w:rsidRPr="00D23F78">
        <w:t>.</w:t>
      </w:r>
      <w:r>
        <w:t xml:space="preserve"> </w:t>
      </w:r>
      <w:r w:rsidR="00D23F78" w:rsidRPr="00D23F78">
        <w:t>The SICK LIDAR</w:t>
      </w:r>
      <w:r>
        <w:t xml:space="preserve"> accounts for over 15% of the overall system cost. Future researchers should evaluate other ranging sensors to determine if there is a more affordable alternative that is sufficiently accurate and robust for this platform.</w:t>
      </w:r>
    </w:p>
    <w:p w:rsidR="00E141B1" w:rsidRDefault="00F45C80" w:rsidP="00F45C80">
      <w:r>
        <w:t xml:space="preserve">Evaluation and integration of more sensors could allow the robot to perform more functions than it can now. </w:t>
      </w:r>
      <w:r w:rsidRPr="00D23F78">
        <w:t>T</w:t>
      </w:r>
      <w:r>
        <w:t xml:space="preserve">he Kinect </w:t>
      </w:r>
      <w:r w:rsidRPr="00D23F78">
        <w:t>is a low-resolution (VGA) camera</w:t>
      </w:r>
      <w:r>
        <w:t>, and o</w:t>
      </w:r>
      <w:r w:rsidRPr="00D23F78">
        <w:t xml:space="preserve">ne of the key future goals of this project is to be able to identify manipulable objects from bar </w:t>
      </w:r>
      <w:r>
        <w:lastRenderedPageBreak/>
        <w:t>codes or QR code</w:t>
      </w:r>
      <w:r w:rsidR="000F1F49">
        <w:t>s</w:t>
      </w:r>
      <w:r w:rsidRPr="00D23F78">
        <w:t xml:space="preserve">. </w:t>
      </w:r>
      <w:r>
        <w:t>A</w:t>
      </w:r>
      <w:r w:rsidRPr="00D23F78">
        <w:t xml:space="preserve"> higher resolution camera (perhaps mounted on the robot's manipulator) could be used to examine objects to be picked up.</w:t>
      </w:r>
      <w:r>
        <w:t xml:space="preserve"> Because the ro</w:t>
      </w:r>
      <w:r w:rsidR="006C3290">
        <w:t>bot has no rear-facing sensors</w:t>
      </w:r>
      <w:r>
        <w:t>, it</w:t>
      </w:r>
      <w:r w:rsidR="006C3290">
        <w:t xml:space="preserve"> cannot safely back up, and </w:t>
      </w:r>
      <w:r>
        <w:t>SLAM algorithms fail when the robot drives through doorways</w:t>
      </w:r>
      <w:r w:rsidR="006C3290">
        <w:t xml:space="preserve">. </w:t>
      </w:r>
      <w:r w:rsidR="00D23F78" w:rsidRPr="00D23F78">
        <w:t xml:space="preserve">Adding rear-facing </w:t>
      </w:r>
      <w:r w:rsidR="006C3290">
        <w:t xml:space="preserve">sensors </w:t>
      </w:r>
      <w:r w:rsidR="00D23F78" w:rsidRPr="00D23F78">
        <w:t>would all</w:t>
      </w:r>
      <w:r w:rsidR="006C3290">
        <w:t xml:space="preserve">ow the robot to safely back up and </w:t>
      </w:r>
      <w:r w:rsidR="00D23F78" w:rsidRPr="00D23F78">
        <w:t>might also solve the problems that prevented the use of SLAM for absolute localization.</w:t>
      </w:r>
    </w:p>
    <w:p w:rsidR="00E141B1" w:rsidRDefault="00D23F78" w:rsidP="0054369A">
      <w:r w:rsidRPr="00D23F78">
        <w:t>The two-position parallel plate gripper used for this project was simple and readily available, but it limits the robot to being able to manipulate boxes in a limited range of sizes.</w:t>
      </w:r>
      <w:r w:rsidR="00F45C80">
        <w:t xml:space="preserve"> Future researchers should explore different types of grippers and evaluate their cost effectiveness and performance in this robot's intended application.</w:t>
      </w:r>
    </w:p>
    <w:p w:rsidR="003731CE" w:rsidRDefault="00D23F78" w:rsidP="0054369A">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F45C80" w:rsidRDefault="00D23F78" w:rsidP="00F45C80">
      <w:r w:rsidRPr="00DE35D6">
        <w:t>As described above, the current emergency stop system is i</w:t>
      </w:r>
      <w:r w:rsidR="006B701A" w:rsidRPr="006B701A">
        <w:t>ncomplete and relies on a tethered emergency stop button. A revised emergency stop design</w:t>
      </w:r>
      <w:r w:rsidR="0054369A">
        <w:t>, described in Appendix 2,</w:t>
      </w:r>
      <w:r w:rsidR="006B701A" w:rsidRPr="006B701A">
        <w:t xml:space="preserve"> was cre</w:t>
      </w:r>
      <w:r>
        <w:t>ated as part of this thesis, but has not yet been constructed and installed on the platform</w:t>
      </w:r>
      <w:r w:rsidR="005E38AC">
        <w:t>.</w:t>
      </w:r>
    </w:p>
    <w:p w:rsidR="00F45C80" w:rsidRDefault="00F45C80" w:rsidP="00F45C80">
      <w:r>
        <w:t xml:space="preserve">As described above, the robot currently operates at low speed so that a reflexive speed limiting system is not necessary. Adding reflexive speed limiting to the robot would </w:t>
      </w:r>
      <w:r>
        <w:lastRenderedPageBreak/>
        <w:t>allow high speed operation without compromising safety. Some proposed speed limiting systems are described in Appendix 3.</w:t>
      </w:r>
    </w:p>
    <w:p w:rsidR="00A2151D" w:rsidRDefault="00A2151D" w:rsidP="00A2151D"/>
    <w:p w:rsidR="001047D9" w:rsidRDefault="001047D9" w:rsidP="00EF2F11">
      <w:pPr>
        <w:pStyle w:val="Heading1"/>
        <w:numPr>
          <w:ilvl w:val="0"/>
          <w:numId w:val="0"/>
        </w:numPr>
      </w:pPr>
      <w:bookmarkStart w:id="374" w:name="_Ref352755563"/>
      <w:bookmarkStart w:id="375" w:name="_Toc353973911"/>
      <w:bookmarkStart w:id="376" w:name="_Toc358269962"/>
      <w:bookmarkStart w:id="377" w:name="_Toc351997932"/>
      <w:r>
        <w:lastRenderedPageBreak/>
        <w:t>Appendix 1: Bill of Materials</w:t>
      </w:r>
      <w:bookmarkEnd w:id="374"/>
      <w:bookmarkEnd w:id="375"/>
      <w:bookmarkEnd w:id="376"/>
    </w:p>
    <w:tbl>
      <w:tblPr>
        <w:tblStyle w:val="TableGrid"/>
        <w:tblW w:w="0" w:type="auto"/>
        <w:tblInd w:w="14" w:type="dxa"/>
        <w:tblLook w:val="04A0" w:firstRow="1" w:lastRow="0" w:firstColumn="1" w:lastColumn="0" w:noHBand="0" w:noVBand="1"/>
      </w:tblPr>
      <w:tblGrid>
        <w:gridCol w:w="4864"/>
        <w:gridCol w:w="2879"/>
      </w:tblGrid>
      <w:tr w:rsidR="00B161FC" w:rsidRPr="001E4408" w:rsidTr="00CA19BC">
        <w:tc>
          <w:tcPr>
            <w:tcW w:w="4864" w:type="dxa"/>
          </w:tcPr>
          <w:p w:rsidR="00E141B1" w:rsidRPr="001E4408" w:rsidRDefault="00CA19BC" w:rsidP="001E4408">
            <w:pPr>
              <w:pStyle w:val="NoSpacing"/>
              <w:spacing w:after="120"/>
              <w:jc w:val="left"/>
              <w:rPr>
                <w:b/>
              </w:rPr>
            </w:pPr>
            <w:r w:rsidRPr="001E4408">
              <w:rPr>
                <w:b/>
              </w:rPr>
              <w:t>Item</w:t>
            </w:r>
          </w:p>
        </w:tc>
        <w:tc>
          <w:tcPr>
            <w:tcW w:w="2879" w:type="dxa"/>
          </w:tcPr>
          <w:p w:rsidR="00B161FC" w:rsidRPr="001E4408" w:rsidRDefault="00CA19BC" w:rsidP="001E4408">
            <w:pPr>
              <w:pStyle w:val="NoSpacing"/>
              <w:spacing w:after="120"/>
              <w:rPr>
                <w:b/>
              </w:rPr>
            </w:pPr>
            <w:r w:rsidRPr="001E4408">
              <w:rPr>
                <w:b/>
              </w:rPr>
              <w:t>Cost</w:t>
            </w:r>
          </w:p>
        </w:tc>
      </w:tr>
      <w:tr w:rsidR="00B161FC" w:rsidRPr="001E4408" w:rsidTr="00CA19BC">
        <w:tc>
          <w:tcPr>
            <w:tcW w:w="4864" w:type="dxa"/>
          </w:tcPr>
          <w:p w:rsidR="00E141B1" w:rsidRPr="001E4408" w:rsidRDefault="00B161FC" w:rsidP="001E4408">
            <w:pPr>
              <w:pStyle w:val="NoSpacing"/>
              <w:spacing w:after="120"/>
              <w:jc w:val="left"/>
            </w:pPr>
            <w:r w:rsidRPr="001E4408">
              <w:t>Wheelchair Base</w:t>
            </w:r>
          </w:p>
        </w:tc>
        <w:tc>
          <w:tcPr>
            <w:tcW w:w="2879" w:type="dxa"/>
          </w:tcPr>
          <w:p w:rsidR="00E141B1" w:rsidRPr="001E4408" w:rsidRDefault="00B161FC" w:rsidP="001E4408">
            <w:pPr>
              <w:pStyle w:val="NoSpacing"/>
              <w:spacing w:after="120"/>
              <w:jc w:val="right"/>
            </w:pPr>
            <w:r w:rsidRPr="001E4408">
              <w:t>$3000</w:t>
            </w:r>
          </w:p>
        </w:tc>
      </w:tr>
      <w:tr w:rsidR="00B161FC" w:rsidRPr="001E4408" w:rsidTr="00CA19BC">
        <w:tc>
          <w:tcPr>
            <w:tcW w:w="4864" w:type="dxa"/>
          </w:tcPr>
          <w:p w:rsidR="00E141B1" w:rsidRPr="001E4408" w:rsidRDefault="00B161FC" w:rsidP="001E4408">
            <w:pPr>
              <w:pStyle w:val="NoSpacing"/>
              <w:spacing w:after="120"/>
              <w:jc w:val="left"/>
            </w:pPr>
            <w:r w:rsidRPr="001E4408">
              <w:t>Batteries</w:t>
            </w:r>
          </w:p>
        </w:tc>
        <w:tc>
          <w:tcPr>
            <w:tcW w:w="2879" w:type="dxa"/>
          </w:tcPr>
          <w:p w:rsidR="00E141B1" w:rsidRPr="001E4408" w:rsidRDefault="00B161FC" w:rsidP="001E4408">
            <w:pPr>
              <w:pStyle w:val="NoSpacing"/>
              <w:spacing w:after="120"/>
              <w:jc w:val="right"/>
            </w:pPr>
            <w:r w:rsidRPr="001E4408">
              <w:t>$400</w:t>
            </w:r>
          </w:p>
        </w:tc>
      </w:tr>
      <w:tr w:rsidR="00B161FC" w:rsidRPr="001E4408" w:rsidTr="00CA19BC">
        <w:tc>
          <w:tcPr>
            <w:tcW w:w="4864" w:type="dxa"/>
          </w:tcPr>
          <w:p w:rsidR="00E141B1" w:rsidRPr="001E4408" w:rsidRDefault="00B161FC" w:rsidP="001E4408">
            <w:pPr>
              <w:pStyle w:val="NoSpacing"/>
              <w:spacing w:after="120"/>
              <w:jc w:val="left"/>
            </w:pPr>
            <w:r w:rsidRPr="001E4408">
              <w:t>Chassis Frame Materials</w:t>
            </w:r>
          </w:p>
        </w:tc>
        <w:tc>
          <w:tcPr>
            <w:tcW w:w="2879" w:type="dxa"/>
          </w:tcPr>
          <w:p w:rsidR="00E141B1" w:rsidRPr="001E4408" w:rsidRDefault="00B161FC" w:rsidP="001E4408">
            <w:pPr>
              <w:pStyle w:val="NoSpacing"/>
              <w:spacing w:after="120"/>
              <w:jc w:val="right"/>
            </w:pPr>
            <w:r w:rsidRPr="001E4408">
              <w:t>$1000</w:t>
            </w:r>
          </w:p>
        </w:tc>
      </w:tr>
      <w:tr w:rsidR="00B161FC" w:rsidRPr="001E4408" w:rsidTr="00CA19BC">
        <w:tc>
          <w:tcPr>
            <w:tcW w:w="4864" w:type="dxa"/>
          </w:tcPr>
          <w:p w:rsidR="00E141B1" w:rsidRPr="001E4408" w:rsidRDefault="00B161FC" w:rsidP="001E4408">
            <w:pPr>
              <w:pStyle w:val="NoSpacing"/>
              <w:spacing w:after="120"/>
              <w:jc w:val="left"/>
            </w:pPr>
            <w:r w:rsidRPr="001E4408">
              <w:t>LIDAR</w:t>
            </w:r>
          </w:p>
        </w:tc>
        <w:tc>
          <w:tcPr>
            <w:tcW w:w="2879" w:type="dxa"/>
          </w:tcPr>
          <w:p w:rsidR="00E141B1" w:rsidRPr="001E4408" w:rsidRDefault="00B161FC" w:rsidP="001E4408">
            <w:pPr>
              <w:pStyle w:val="NoSpacing"/>
              <w:spacing w:after="120"/>
              <w:jc w:val="right"/>
            </w:pPr>
            <w:r w:rsidRPr="001E4408">
              <w:t>$6000</w:t>
            </w:r>
          </w:p>
        </w:tc>
      </w:tr>
      <w:tr w:rsidR="00B161FC" w:rsidRPr="001E4408" w:rsidTr="00CA19BC">
        <w:tc>
          <w:tcPr>
            <w:tcW w:w="4864" w:type="dxa"/>
          </w:tcPr>
          <w:p w:rsidR="00E141B1" w:rsidRPr="001E4408" w:rsidRDefault="00B161FC" w:rsidP="001E4408">
            <w:pPr>
              <w:pStyle w:val="NoSpacing"/>
              <w:spacing w:after="120"/>
              <w:jc w:val="left"/>
            </w:pPr>
            <w:r w:rsidRPr="001E4408">
              <w:t>IRB-120/IRC5</w:t>
            </w:r>
          </w:p>
        </w:tc>
        <w:tc>
          <w:tcPr>
            <w:tcW w:w="2879" w:type="dxa"/>
          </w:tcPr>
          <w:p w:rsidR="00E141B1" w:rsidRPr="001E4408" w:rsidRDefault="00CA19BC" w:rsidP="001E4408">
            <w:pPr>
              <w:pStyle w:val="NoSpacing"/>
              <w:spacing w:after="120"/>
              <w:jc w:val="right"/>
            </w:pPr>
            <w:r w:rsidRPr="001E4408">
              <w:t>$</w:t>
            </w:r>
            <w:r w:rsidR="00C20FDF" w:rsidRPr="001E4408">
              <w:t>23</w:t>
            </w:r>
            <w:r w:rsidRPr="001E4408">
              <w:t>000</w:t>
            </w:r>
          </w:p>
        </w:tc>
      </w:tr>
      <w:tr w:rsidR="00B161FC" w:rsidRPr="001E4408" w:rsidTr="001F4F74">
        <w:tc>
          <w:tcPr>
            <w:tcW w:w="4864" w:type="dxa"/>
          </w:tcPr>
          <w:p w:rsidR="00E141B1" w:rsidRPr="001E4408" w:rsidRDefault="00B161FC" w:rsidP="001E4408">
            <w:pPr>
              <w:pStyle w:val="NoSpacing"/>
              <w:spacing w:after="120"/>
              <w:jc w:val="left"/>
            </w:pPr>
            <w:r w:rsidRPr="001E4408">
              <w:t>cRIO 9074</w:t>
            </w:r>
            <w:r w:rsidR="001E4408">
              <w:br/>
            </w:r>
            <w:r w:rsidRPr="001E4408">
              <w:t>+ 9403 DIO module</w:t>
            </w:r>
            <w:r w:rsidR="001E4408">
              <w:br/>
            </w:r>
            <w:r w:rsidRPr="001E4408">
              <w:t>+9401 DIO module</w:t>
            </w:r>
            <w:r w:rsidR="001E4408">
              <w:br/>
            </w:r>
            <w:r w:rsidR="003C365E" w:rsidRPr="001E4408">
              <w:t>+ 9201 analog input module</w:t>
            </w:r>
          </w:p>
        </w:tc>
        <w:tc>
          <w:tcPr>
            <w:tcW w:w="2879" w:type="dxa"/>
            <w:tcBorders>
              <w:bottom w:val="single" w:sz="4" w:space="0" w:color="auto"/>
            </w:tcBorders>
          </w:tcPr>
          <w:p w:rsidR="00E141B1" w:rsidRPr="001E4408" w:rsidRDefault="00B161FC" w:rsidP="001E4408">
            <w:pPr>
              <w:pStyle w:val="NoSpacing"/>
              <w:spacing w:after="120"/>
              <w:jc w:val="right"/>
            </w:pPr>
            <w:r w:rsidRPr="001E4408">
              <w:t>$4150</w:t>
            </w:r>
          </w:p>
        </w:tc>
      </w:tr>
      <w:tr w:rsidR="00B161FC" w:rsidRPr="001E4408" w:rsidTr="001F4F74">
        <w:tc>
          <w:tcPr>
            <w:tcW w:w="4864" w:type="dxa"/>
          </w:tcPr>
          <w:p w:rsidR="001E4408" w:rsidRDefault="00B161FC" w:rsidP="001E4408">
            <w:pPr>
              <w:pStyle w:val="NoSpacing"/>
              <w:spacing w:after="120"/>
              <w:jc w:val="left"/>
            </w:pPr>
            <w:r w:rsidRPr="001E4408">
              <w:t>PC</w:t>
            </w:r>
          </w:p>
          <w:p w:rsidR="001F4F74" w:rsidRPr="001E4408" w:rsidRDefault="001F4F74" w:rsidP="001E4408">
            <w:pPr>
              <w:pStyle w:val="NoSpacing"/>
              <w:spacing w:after="120"/>
              <w:jc w:val="left"/>
            </w:pPr>
            <w:r w:rsidRPr="001E4408">
              <w:t>Case</w:t>
            </w:r>
            <w:r w:rsidR="001E4408">
              <w:br/>
            </w:r>
            <w:r w:rsidRPr="001E4408">
              <w:t>Power Supply</w:t>
            </w:r>
            <w:r w:rsidR="001E4408">
              <w:br/>
            </w:r>
            <w:r w:rsidRPr="001E4408">
              <w:t>Solid State Hard Drive</w:t>
            </w:r>
            <w:r w:rsidR="001E4408">
              <w:br/>
            </w:r>
            <w:r w:rsidRPr="001E4408">
              <w:t>Motherboard</w:t>
            </w:r>
            <w:r w:rsidR="001E4408">
              <w:br/>
            </w:r>
            <w:r w:rsidRPr="001E4408">
              <w:t>Processor</w:t>
            </w:r>
            <w:r w:rsidR="001E4408">
              <w:br/>
            </w:r>
            <w:r w:rsidRPr="001E4408">
              <w:t>RAM</w:t>
            </w:r>
          </w:p>
          <w:p w:rsidR="001F4F74" w:rsidRPr="001E4408" w:rsidRDefault="001F4F74" w:rsidP="001E4408">
            <w:pPr>
              <w:pStyle w:val="NoSpacing"/>
              <w:spacing w:after="120"/>
              <w:jc w:val="left"/>
            </w:pPr>
            <w:r w:rsidRPr="001E4408">
              <w:t>Total</w:t>
            </w:r>
          </w:p>
        </w:tc>
        <w:tc>
          <w:tcPr>
            <w:tcW w:w="2879" w:type="dxa"/>
            <w:tcBorders>
              <w:bottom w:val="single" w:sz="4" w:space="0" w:color="auto"/>
            </w:tcBorders>
          </w:tcPr>
          <w:p w:rsidR="001F4F74" w:rsidRPr="001E4408" w:rsidRDefault="001F4F74" w:rsidP="001E4408">
            <w:pPr>
              <w:pStyle w:val="NoSpacing"/>
              <w:spacing w:after="120"/>
              <w:jc w:val="right"/>
            </w:pPr>
          </w:p>
          <w:p w:rsidR="001F4F74" w:rsidRPr="001E4408" w:rsidRDefault="001F4F74" w:rsidP="001E4408">
            <w:pPr>
              <w:pStyle w:val="NoSpacing"/>
              <w:spacing w:after="120"/>
              <w:jc w:val="right"/>
            </w:pPr>
            <w:r w:rsidRPr="001E4408">
              <w:t>$65</w:t>
            </w:r>
            <w:r w:rsidR="001E4408">
              <w:br/>
            </w:r>
            <w:r w:rsidRPr="001E4408">
              <w:t>$90</w:t>
            </w:r>
            <w:r w:rsidR="001E4408">
              <w:br/>
            </w:r>
            <w:r w:rsidRPr="001E4408">
              <w:t>$50</w:t>
            </w:r>
            <w:r w:rsidR="001E4408">
              <w:br/>
            </w:r>
            <w:r w:rsidR="00BD1ED9" w:rsidRPr="001E4408">
              <w:t>$70</w:t>
            </w:r>
            <w:r w:rsidR="001E4408">
              <w:br/>
            </w:r>
            <w:r w:rsidRPr="001E4408">
              <w:t>$230</w:t>
            </w:r>
            <w:r w:rsidR="001E4408">
              <w:br/>
            </w:r>
            <w:r w:rsidR="00BD1ED9" w:rsidRPr="001E4408">
              <w:t>$42</w:t>
            </w:r>
          </w:p>
          <w:p w:rsidR="00E141B1" w:rsidRPr="001E4408" w:rsidRDefault="00B161FC" w:rsidP="001E4408">
            <w:pPr>
              <w:pStyle w:val="NoSpacing"/>
              <w:spacing w:after="120"/>
              <w:jc w:val="right"/>
            </w:pPr>
            <w:r w:rsidRPr="001E4408">
              <w:t>$5</w:t>
            </w:r>
            <w:r w:rsidR="00BD1ED9" w:rsidRPr="001E4408">
              <w:t>47</w:t>
            </w:r>
          </w:p>
        </w:tc>
      </w:tr>
      <w:tr w:rsidR="00B161FC" w:rsidRPr="001E4408" w:rsidTr="001F4F74">
        <w:tc>
          <w:tcPr>
            <w:tcW w:w="4864" w:type="dxa"/>
          </w:tcPr>
          <w:p w:rsidR="00E141B1" w:rsidRPr="001E4408" w:rsidRDefault="00B161FC" w:rsidP="001E4408">
            <w:pPr>
              <w:pStyle w:val="NoSpacing"/>
              <w:spacing w:after="120"/>
              <w:jc w:val="left"/>
            </w:pPr>
            <w:r w:rsidRPr="001E4408">
              <w:t>Kinect</w:t>
            </w:r>
          </w:p>
        </w:tc>
        <w:tc>
          <w:tcPr>
            <w:tcW w:w="2879" w:type="dxa"/>
            <w:tcBorders>
              <w:top w:val="single" w:sz="4" w:space="0" w:color="auto"/>
            </w:tcBorders>
          </w:tcPr>
          <w:p w:rsidR="00E141B1" w:rsidRPr="001E4408" w:rsidRDefault="00B161FC" w:rsidP="001E4408">
            <w:pPr>
              <w:pStyle w:val="NoSpacing"/>
              <w:spacing w:after="120"/>
              <w:jc w:val="right"/>
            </w:pPr>
            <w:r w:rsidRPr="001E4408">
              <w:t>$150</w:t>
            </w:r>
          </w:p>
        </w:tc>
      </w:tr>
      <w:tr w:rsidR="00B161FC" w:rsidRPr="001E4408" w:rsidTr="00CA19BC">
        <w:tc>
          <w:tcPr>
            <w:tcW w:w="4864" w:type="dxa"/>
          </w:tcPr>
          <w:p w:rsidR="00E141B1" w:rsidRPr="001E4408" w:rsidRDefault="00B161FC" w:rsidP="001E4408">
            <w:pPr>
              <w:pStyle w:val="NoSpacing"/>
              <w:spacing w:after="120"/>
              <w:jc w:val="left"/>
            </w:pPr>
            <w:proofErr w:type="spellStart"/>
            <w:r w:rsidRPr="001E4408">
              <w:t>Grayhill</w:t>
            </w:r>
            <w:proofErr w:type="spellEnd"/>
            <w:r w:rsidRPr="001E4408">
              <w:t xml:space="preserve"> Encoder (4)</w:t>
            </w:r>
          </w:p>
        </w:tc>
        <w:tc>
          <w:tcPr>
            <w:tcW w:w="2879" w:type="dxa"/>
          </w:tcPr>
          <w:p w:rsidR="00E141B1" w:rsidRPr="001E4408" w:rsidRDefault="00B161FC" w:rsidP="001E4408">
            <w:pPr>
              <w:pStyle w:val="NoSpacing"/>
              <w:spacing w:after="120"/>
              <w:jc w:val="right"/>
            </w:pPr>
            <w:r w:rsidRPr="001E4408">
              <w:t>$320</w:t>
            </w:r>
          </w:p>
        </w:tc>
      </w:tr>
      <w:tr w:rsidR="00B161FC" w:rsidRPr="001E4408" w:rsidTr="00CA19BC">
        <w:tc>
          <w:tcPr>
            <w:tcW w:w="4864" w:type="dxa"/>
          </w:tcPr>
          <w:p w:rsidR="00E141B1" w:rsidRPr="001E4408" w:rsidRDefault="00B161FC" w:rsidP="001E4408">
            <w:pPr>
              <w:pStyle w:val="NoSpacing"/>
              <w:spacing w:after="120"/>
              <w:jc w:val="left"/>
            </w:pPr>
            <w:r w:rsidRPr="001E4408">
              <w:t>13.8 v Regulator</w:t>
            </w:r>
          </w:p>
        </w:tc>
        <w:tc>
          <w:tcPr>
            <w:tcW w:w="2879" w:type="dxa"/>
          </w:tcPr>
          <w:p w:rsidR="00E141B1" w:rsidRPr="001E4408" w:rsidRDefault="006349D4" w:rsidP="001E4408">
            <w:pPr>
              <w:pStyle w:val="NoSpacing"/>
              <w:spacing w:after="120"/>
              <w:jc w:val="right"/>
            </w:pPr>
            <w:r w:rsidRPr="001E4408">
              <w:t>$81</w:t>
            </w:r>
          </w:p>
        </w:tc>
      </w:tr>
      <w:tr w:rsidR="00B161FC" w:rsidRPr="001E4408" w:rsidTr="00CA19BC">
        <w:tc>
          <w:tcPr>
            <w:tcW w:w="4864" w:type="dxa"/>
          </w:tcPr>
          <w:p w:rsidR="00E141B1" w:rsidRPr="001E4408" w:rsidRDefault="00B161FC" w:rsidP="001E4408">
            <w:pPr>
              <w:pStyle w:val="NoSpacing"/>
              <w:spacing w:after="120"/>
              <w:jc w:val="left"/>
            </w:pPr>
            <w:r w:rsidRPr="001E4408">
              <w:t>I/O Breakout Board</w:t>
            </w:r>
          </w:p>
        </w:tc>
        <w:tc>
          <w:tcPr>
            <w:tcW w:w="2879" w:type="dxa"/>
          </w:tcPr>
          <w:p w:rsidR="00E141B1" w:rsidRPr="001E4408" w:rsidRDefault="006349D4" w:rsidP="001E4408">
            <w:pPr>
              <w:pStyle w:val="NoSpacing"/>
              <w:spacing w:after="120"/>
              <w:jc w:val="right"/>
            </w:pPr>
            <w:r w:rsidRPr="001E4408">
              <w:t>$45</w:t>
            </w:r>
          </w:p>
        </w:tc>
      </w:tr>
      <w:tr w:rsidR="00B161FC" w:rsidRPr="001E4408" w:rsidTr="00CA19BC">
        <w:tc>
          <w:tcPr>
            <w:tcW w:w="4864" w:type="dxa"/>
          </w:tcPr>
          <w:p w:rsidR="00E141B1" w:rsidRPr="001E4408" w:rsidRDefault="00B161FC" w:rsidP="001E4408">
            <w:pPr>
              <w:pStyle w:val="NoSpacing"/>
              <w:spacing w:after="120"/>
              <w:jc w:val="left"/>
            </w:pPr>
            <w:r w:rsidRPr="001E4408">
              <w:t>Emergency Stop System</w:t>
            </w:r>
          </w:p>
        </w:tc>
        <w:tc>
          <w:tcPr>
            <w:tcW w:w="2879" w:type="dxa"/>
          </w:tcPr>
          <w:p w:rsidR="00E141B1" w:rsidRPr="001E4408" w:rsidRDefault="006349D4" w:rsidP="001E4408">
            <w:pPr>
              <w:pStyle w:val="NoSpacing"/>
              <w:spacing w:after="120"/>
              <w:jc w:val="right"/>
            </w:pPr>
            <w:r w:rsidRPr="001E4408">
              <w:t>$</w:t>
            </w:r>
            <w:r w:rsidR="00523298" w:rsidRPr="001E4408">
              <w:t>160</w:t>
            </w:r>
          </w:p>
        </w:tc>
      </w:tr>
      <w:tr w:rsidR="00B161FC" w:rsidRPr="001E4408" w:rsidTr="00CA19BC">
        <w:tc>
          <w:tcPr>
            <w:tcW w:w="4864" w:type="dxa"/>
          </w:tcPr>
          <w:p w:rsidR="00E141B1" w:rsidRPr="001E4408" w:rsidRDefault="00B161FC" w:rsidP="001E4408">
            <w:pPr>
              <w:pStyle w:val="NoSpacing"/>
              <w:spacing w:after="120"/>
              <w:jc w:val="left"/>
            </w:pPr>
            <w:r w:rsidRPr="001E4408">
              <w:t>AC Inverter</w:t>
            </w:r>
          </w:p>
        </w:tc>
        <w:tc>
          <w:tcPr>
            <w:tcW w:w="2879" w:type="dxa"/>
          </w:tcPr>
          <w:p w:rsidR="00E141B1" w:rsidRPr="001E4408" w:rsidRDefault="006349D4" w:rsidP="001E4408">
            <w:pPr>
              <w:pStyle w:val="NoSpacing"/>
              <w:spacing w:after="120"/>
              <w:jc w:val="right"/>
            </w:pPr>
            <w:r w:rsidRPr="001E4408">
              <w:t>$322</w:t>
            </w:r>
          </w:p>
        </w:tc>
      </w:tr>
      <w:tr w:rsidR="00B161FC" w:rsidRPr="001E4408" w:rsidTr="00CA19BC">
        <w:tc>
          <w:tcPr>
            <w:tcW w:w="4864" w:type="dxa"/>
          </w:tcPr>
          <w:p w:rsidR="00E141B1" w:rsidRPr="001E4408" w:rsidRDefault="00B161FC" w:rsidP="001E4408">
            <w:pPr>
              <w:pStyle w:val="NoSpacing"/>
              <w:spacing w:after="120"/>
              <w:jc w:val="left"/>
            </w:pPr>
            <w:r w:rsidRPr="001E4408">
              <w:t>Sabertooth 2x50</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Compressor</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Network Equipment</w:t>
            </w:r>
          </w:p>
        </w:tc>
        <w:tc>
          <w:tcPr>
            <w:tcW w:w="2879" w:type="dxa"/>
          </w:tcPr>
          <w:p w:rsidR="00E141B1" w:rsidRPr="001E4408" w:rsidRDefault="006349D4" w:rsidP="001E4408">
            <w:pPr>
              <w:pStyle w:val="NoSpacing"/>
              <w:spacing w:after="120"/>
              <w:jc w:val="right"/>
            </w:pPr>
            <w:r w:rsidRPr="001E4408">
              <w:t>$40</w:t>
            </w:r>
          </w:p>
        </w:tc>
      </w:tr>
      <w:tr w:rsidR="00B161FC" w:rsidRPr="001E4408" w:rsidTr="00CA19BC">
        <w:tc>
          <w:tcPr>
            <w:tcW w:w="4864" w:type="dxa"/>
          </w:tcPr>
          <w:p w:rsidR="00E141B1" w:rsidRPr="001E4408" w:rsidRDefault="00B161FC" w:rsidP="001E4408">
            <w:pPr>
              <w:pStyle w:val="NoSpacing"/>
              <w:spacing w:after="120"/>
              <w:jc w:val="left"/>
            </w:pPr>
            <w:r w:rsidRPr="001E4408">
              <w:t>RS-422 – USB converter</w:t>
            </w:r>
          </w:p>
        </w:tc>
        <w:tc>
          <w:tcPr>
            <w:tcW w:w="2879" w:type="dxa"/>
          </w:tcPr>
          <w:p w:rsidR="00E141B1" w:rsidRPr="001E4408" w:rsidRDefault="006349D4" w:rsidP="001E4408">
            <w:pPr>
              <w:pStyle w:val="NoSpacing"/>
              <w:spacing w:after="120"/>
              <w:jc w:val="right"/>
            </w:pPr>
            <w:r w:rsidRPr="001E4408">
              <w:t>$80</w:t>
            </w:r>
          </w:p>
        </w:tc>
      </w:tr>
      <w:tr w:rsidR="00523298" w:rsidRPr="001E4408" w:rsidTr="00CA19BC">
        <w:tc>
          <w:tcPr>
            <w:tcW w:w="4864" w:type="dxa"/>
          </w:tcPr>
          <w:p w:rsidR="00523298" w:rsidRPr="001E4408" w:rsidRDefault="00523298" w:rsidP="001E4408">
            <w:pPr>
              <w:pStyle w:val="NoSpacing"/>
              <w:spacing w:after="120"/>
              <w:jc w:val="left"/>
            </w:pPr>
            <w:r w:rsidRPr="001E4408">
              <w:t>Arduino</w:t>
            </w:r>
          </w:p>
        </w:tc>
        <w:tc>
          <w:tcPr>
            <w:tcW w:w="2879" w:type="dxa"/>
          </w:tcPr>
          <w:p w:rsidR="00E141B1" w:rsidRPr="001E4408" w:rsidRDefault="00523298" w:rsidP="001E4408">
            <w:pPr>
              <w:pStyle w:val="NoSpacing"/>
              <w:spacing w:after="120"/>
              <w:jc w:val="right"/>
            </w:pPr>
            <w:r w:rsidRPr="001E4408">
              <w:t>$30</w:t>
            </w:r>
          </w:p>
        </w:tc>
      </w:tr>
      <w:tr w:rsidR="00B161FC" w:rsidRPr="001E4408" w:rsidTr="00CA19BC">
        <w:tc>
          <w:tcPr>
            <w:tcW w:w="4864" w:type="dxa"/>
          </w:tcPr>
          <w:p w:rsidR="00E141B1" w:rsidRPr="001E4408" w:rsidRDefault="00B161FC" w:rsidP="001E4408">
            <w:pPr>
              <w:pStyle w:val="NoSpacing"/>
              <w:spacing w:after="120"/>
              <w:jc w:val="left"/>
            </w:pPr>
            <w:r w:rsidRPr="001E4408">
              <w:t>Miscellaneous Electrical Components</w:t>
            </w:r>
          </w:p>
        </w:tc>
        <w:tc>
          <w:tcPr>
            <w:tcW w:w="2879" w:type="dxa"/>
          </w:tcPr>
          <w:p w:rsidR="00E141B1" w:rsidRPr="001E4408" w:rsidRDefault="006349D4" w:rsidP="001E4408">
            <w:pPr>
              <w:pStyle w:val="NoSpacing"/>
              <w:spacing w:after="120"/>
              <w:jc w:val="right"/>
            </w:pPr>
            <w:r w:rsidRPr="001E4408">
              <w:t>$50</w:t>
            </w:r>
          </w:p>
        </w:tc>
      </w:tr>
      <w:tr w:rsidR="00CA19BC" w:rsidRPr="001E4408" w:rsidTr="00CA19BC">
        <w:tc>
          <w:tcPr>
            <w:tcW w:w="4864" w:type="dxa"/>
          </w:tcPr>
          <w:p w:rsidR="00CA19BC" w:rsidRPr="001E4408" w:rsidRDefault="006B701A" w:rsidP="001E4408">
            <w:pPr>
              <w:pStyle w:val="NoSpacing"/>
              <w:spacing w:after="120"/>
              <w:jc w:val="left"/>
              <w:rPr>
                <w:b/>
              </w:rPr>
            </w:pPr>
            <w:r w:rsidRPr="001E4408">
              <w:rPr>
                <w:b/>
              </w:rPr>
              <w:t>Total</w:t>
            </w:r>
          </w:p>
        </w:tc>
        <w:tc>
          <w:tcPr>
            <w:tcW w:w="2879" w:type="dxa"/>
          </w:tcPr>
          <w:p w:rsidR="00CA19BC" w:rsidRPr="001E4408" w:rsidRDefault="00521A1E" w:rsidP="001E4408">
            <w:pPr>
              <w:pStyle w:val="NoSpacing"/>
              <w:spacing w:after="120"/>
              <w:jc w:val="right"/>
            </w:pPr>
            <w:r w:rsidRPr="001E4408">
              <w:fldChar w:fldCharType="begin"/>
            </w:r>
            <w:r w:rsidR="00CA19BC" w:rsidRPr="001E4408">
              <w:instrText xml:space="preserve"> =SUM(ABOVE) </w:instrText>
            </w:r>
            <w:r w:rsidRPr="001E4408">
              <w:fldChar w:fldCharType="separate"/>
            </w:r>
            <w:r w:rsidR="00116880">
              <w:rPr>
                <w:noProof/>
              </w:rPr>
              <w:t>$1778.00</w:t>
            </w:r>
            <w:r w:rsidRPr="001E4408">
              <w:fldChar w:fldCharType="end"/>
            </w:r>
          </w:p>
        </w:tc>
      </w:tr>
    </w:tbl>
    <w:p w:rsidR="00E141B1" w:rsidRDefault="00E141B1"/>
    <w:p w:rsidR="00021F0A" w:rsidRDefault="00C702FF" w:rsidP="00EF2F11">
      <w:pPr>
        <w:pStyle w:val="Heading1"/>
        <w:numPr>
          <w:ilvl w:val="0"/>
          <w:numId w:val="0"/>
        </w:numPr>
      </w:pPr>
      <w:bookmarkStart w:id="378" w:name="_Toc353440101"/>
      <w:bookmarkStart w:id="379" w:name="_Toc353973912"/>
      <w:bookmarkStart w:id="380" w:name="_Toc358269963"/>
      <w:r>
        <w:lastRenderedPageBreak/>
        <w:t xml:space="preserve">Appendix </w:t>
      </w:r>
      <w:r w:rsidR="001047D9">
        <w:t>2</w:t>
      </w:r>
      <w:r>
        <w:t xml:space="preserve">: </w:t>
      </w:r>
      <w:bookmarkEnd w:id="377"/>
      <w:bookmarkEnd w:id="378"/>
      <w:r w:rsidR="00521E15">
        <w:t>Revised Emergency Stop Design</w:t>
      </w:r>
      <w:bookmarkEnd w:id="379"/>
      <w:bookmarkEnd w:id="380"/>
    </w:p>
    <w:p w:rsidR="00521E15" w:rsidRDefault="00521E15" w:rsidP="00521E15">
      <w:r>
        <w:t>A revised version of the emergency stop circuit was designed and portions of it prototyped, but it has not been tested. This version should fix the problems discovered in the first version of the emergency stop.</w:t>
      </w:r>
    </w:p>
    <w:p w:rsidR="00521E15" w:rsidRDefault="00521E15" w:rsidP="00521E15">
      <w:r>
        <w:rPr>
          <w:noProof/>
          <w:lang w:bidi="ar-SA"/>
        </w:rPr>
        <w:drawing>
          <wp:inline distT="0" distB="0" distL="0" distR="0" wp14:anchorId="5C3C6520" wp14:editId="14007051">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521E15" w:rsidRDefault="00521E15" w:rsidP="00521E15">
      <w:pPr>
        <w:pStyle w:val="Caption"/>
      </w:pPr>
      <w:bookmarkStart w:id="381" w:name="_Toc351997951"/>
      <w:bookmarkStart w:id="382" w:name="_Toc353178066"/>
      <w:bookmarkStart w:id="383" w:name="_Toc353440145"/>
      <w:bookmarkStart w:id="384" w:name="_Toc357772049"/>
      <w:r>
        <w:t xml:space="preserve">Figure </w:t>
      </w:r>
      <w:r w:rsidR="00521A1E">
        <w:fldChar w:fldCharType="begin"/>
      </w:r>
      <w:r w:rsidR="002F3F95">
        <w:instrText xml:space="preserve"> SEQ Figure \* ARABIC </w:instrText>
      </w:r>
      <w:r w:rsidR="00521A1E">
        <w:fldChar w:fldCharType="separate"/>
      </w:r>
      <w:r w:rsidR="00116880">
        <w:rPr>
          <w:noProof/>
        </w:rPr>
        <w:t>22</w:t>
      </w:r>
      <w:r w:rsidR="00521A1E">
        <w:rPr>
          <w:noProof/>
        </w:rPr>
        <w:fldChar w:fldCharType="end"/>
      </w:r>
      <w:r>
        <w:t>: Revised emergency stop remote cir</w:t>
      </w:r>
      <w:r w:rsidR="00D8459D">
        <w:t>c</w:t>
      </w:r>
      <w:r>
        <w:t>uit.</w:t>
      </w:r>
      <w:bookmarkEnd w:id="381"/>
      <w:bookmarkEnd w:id="382"/>
      <w:bookmarkEnd w:id="383"/>
      <w:bookmarkEnd w:id="384"/>
    </w:p>
    <w:p w:rsidR="00F2072B" w:rsidRDefault="00F2072B" w:rsidP="00F2072B">
      <w:r>
        <w:t>To allow the system to stop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should be connected to the IRC5 input of the emergency stop circuit.</w:t>
      </w:r>
    </w:p>
    <w:p w:rsidR="00521E15" w:rsidRDefault="00521E15" w:rsidP="00521E15">
      <w:r>
        <w:rPr>
          <w:noProof/>
          <w:lang w:bidi="ar-SA"/>
        </w:rPr>
        <w:lastRenderedPageBreak/>
        <w:drawing>
          <wp:inline distT="0" distB="0" distL="0" distR="0" wp14:anchorId="6FE19848" wp14:editId="3C9BFF96">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21E15" w:rsidRDefault="00521E15" w:rsidP="00521E15">
      <w:pPr>
        <w:pStyle w:val="Caption"/>
      </w:pPr>
      <w:bookmarkStart w:id="385" w:name="_Toc351997952"/>
      <w:bookmarkStart w:id="386" w:name="_Toc353178067"/>
      <w:bookmarkStart w:id="387" w:name="_Toc357772050"/>
      <w:r>
        <w:t xml:space="preserve">Figure </w:t>
      </w:r>
      <w:r w:rsidR="00521A1E">
        <w:fldChar w:fldCharType="begin"/>
      </w:r>
      <w:r w:rsidR="002F3F95">
        <w:instrText xml:space="preserve"> SEQ Figure \* ARABIC </w:instrText>
      </w:r>
      <w:r w:rsidR="00521A1E">
        <w:fldChar w:fldCharType="separate"/>
      </w:r>
      <w:r w:rsidR="00116880">
        <w:rPr>
          <w:noProof/>
        </w:rPr>
        <w:t>23</w:t>
      </w:r>
      <w:r w:rsidR="00521A1E">
        <w:rPr>
          <w:noProof/>
        </w:rPr>
        <w:fldChar w:fldCharType="end"/>
      </w:r>
      <w:r>
        <w:t>: Revised emergency stop receiver/aggregator circuit.</w:t>
      </w:r>
      <w:bookmarkEnd w:id="385"/>
      <w:bookmarkEnd w:id="386"/>
      <w:bookmarkEnd w:id="387"/>
    </w:p>
    <w:p w:rsidR="00521E15" w:rsidRDefault="00521E15" w:rsidP="00521E15">
      <w:r>
        <w:t>To solve the wireless communication issues, the power supply in the remote was replaced with a 3.3 volt regulated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21E15" w:rsidRDefault="00521E15" w:rsidP="00521E15">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w:t>
      </w:r>
      <w:r>
        <w:lastRenderedPageBreak/>
        <w:t>momentary switch and latch used on the previous version was replaced with a twist-lock style emergency stop switch.</w:t>
      </w:r>
    </w:p>
    <w:p w:rsidR="00521E15" w:rsidRDefault="00521E15" w:rsidP="00521E15">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2151D" w:rsidRDefault="00A2151D" w:rsidP="00EF2F11">
      <w:pPr>
        <w:pStyle w:val="Heading1"/>
        <w:numPr>
          <w:ilvl w:val="0"/>
          <w:numId w:val="0"/>
        </w:numPr>
      </w:pPr>
      <w:bookmarkStart w:id="388" w:name="_Toc353973913"/>
      <w:bookmarkStart w:id="389" w:name="_Toc358269964"/>
      <w:r>
        <w:lastRenderedPageBreak/>
        <w:t xml:space="preserve">Appendix 3: Reflexive </w:t>
      </w:r>
      <w:r w:rsidR="00930AF4">
        <w:t>Collision Avoidance Systems</w:t>
      </w:r>
      <w:bookmarkEnd w:id="388"/>
      <w:bookmarkEnd w:id="389"/>
    </w:p>
    <w:p w:rsidR="00A2151D" w:rsidRDefault="00A2151D" w:rsidP="00A2151D">
      <w:r>
        <w:t xml:space="preserve">As described in Section </w:t>
      </w:r>
      <w:r w:rsidR="00521A1E">
        <w:fldChar w:fldCharType="begin"/>
      </w:r>
      <w:r>
        <w:instrText xml:space="preserve"> REF _Ref353789829 \r </w:instrText>
      </w:r>
      <w:r w:rsidR="00521A1E">
        <w:fldChar w:fldCharType="separate"/>
      </w:r>
      <w:r w:rsidR="00116880">
        <w:t>5.1</w:t>
      </w:r>
      <w:r w:rsidR="00521A1E">
        <w:fldChar w:fldCharType="end"/>
      </w:r>
      <w:r>
        <w:t>, ABBY is slow enough that it can be operated safely without a reflexive speed limiting system. This appendix describes proposed speed limiting systems to allow the robot to be operated more quickly.</w:t>
      </w:r>
    </w:p>
    <w:p w:rsidR="00A2151D" w:rsidRDefault="00A2151D" w:rsidP="00A2151D">
      <w:pPr>
        <w:pStyle w:val="Heading3"/>
      </w:pPr>
      <w:bookmarkStart w:id="390" w:name="_Toc351540617"/>
      <w:bookmarkStart w:id="391" w:name="_Toc353177995"/>
      <w:bookmarkStart w:id="392" w:name="_Toc352798816"/>
      <w:bookmarkStart w:id="393" w:name="_Toc353440082"/>
      <w:bookmarkStart w:id="394" w:name="_Toc353973914"/>
      <w:bookmarkStart w:id="395" w:name="_Toc358269965"/>
      <w:r>
        <w:t>Reflexive Halt Methods for Mobile Bases</w:t>
      </w:r>
      <w:bookmarkEnd w:id="390"/>
      <w:bookmarkEnd w:id="391"/>
      <w:bookmarkEnd w:id="392"/>
      <w:bookmarkEnd w:id="393"/>
      <w:bookmarkEnd w:id="394"/>
      <w:bookmarkEnd w:id="395"/>
    </w:p>
    <w:p w:rsidR="00A2151D" w:rsidRDefault="00A2151D" w:rsidP="00A2151D">
      <w:r>
        <w:t xml:space="preserve">ABBY’s local planner will not allow for collisions with obstacles seen by the LIDAR, and it updates velocity commands at 12 Hz. Although this is sufficiently safe for testing, a more robust solution would be necessary in an industrial setting. Mobile robots often implement a reflexive halt as shown in </w:t>
      </w:r>
      <w:r w:rsidR="00521A1E">
        <w:fldChar w:fldCharType="begin"/>
      </w:r>
      <w:r>
        <w:instrText xml:space="preserve"> REF _Ref351933155 \h </w:instrText>
      </w:r>
      <w:r w:rsidR="00521A1E">
        <w:fldChar w:fldCharType="separate"/>
      </w:r>
      <w:r w:rsidR="00116880">
        <w:t xml:space="preserve">Algorithm </w:t>
      </w:r>
      <w:r w:rsidR="00116880">
        <w:rPr>
          <w:noProof/>
        </w:rPr>
        <w:t>3</w:t>
      </w:r>
      <w:r w:rsidR="00521A1E">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A2151D" w:rsidRDefault="00A2151D" w:rsidP="00A2151D">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A2151D" w:rsidRDefault="00A2151D" w:rsidP="00A2151D">
      <w:pPr>
        <w:pStyle w:val="Caption"/>
      </w:pPr>
      <w:bookmarkStart w:id="396" w:name="_Ref351933155"/>
      <w:r>
        <w:t xml:space="preserve">Algorithm </w:t>
      </w:r>
      <w:r w:rsidR="00521A1E">
        <w:fldChar w:fldCharType="begin"/>
      </w:r>
      <w:r>
        <w:instrText xml:space="preserve"> SEQ Algorithm \* ARABIC </w:instrText>
      </w:r>
      <w:r w:rsidR="00521A1E">
        <w:fldChar w:fldCharType="separate"/>
      </w:r>
      <w:r w:rsidR="00116880">
        <w:rPr>
          <w:noProof/>
        </w:rPr>
        <w:t>3</w:t>
      </w:r>
      <w:r w:rsidR="00521A1E">
        <w:rPr>
          <w:noProof/>
        </w:rPr>
        <w:fldChar w:fldCharType="end"/>
      </w:r>
      <w:bookmarkEnd w:id="396"/>
      <w:r>
        <w:t>: A simple reflexive halt algorithm. If an obstacle is close to the robot, the robot is prevented from approaching closer.</w:t>
      </w:r>
    </w:p>
    <w:p w:rsidR="00A2151D" w:rsidRDefault="00A2151D" w:rsidP="00A2151D">
      <w:r>
        <w:t xml:space="preserve">Another approach to reflexive halting was described by Chad Rockey in his </w:t>
      </w:r>
      <w:proofErr w:type="spellStart"/>
      <w:r>
        <w:t>masters</w:t>
      </w:r>
      <w:proofErr w:type="spellEnd"/>
      <w:r>
        <w:t xml:space="preserve"> thesis</w:t>
      </w:r>
      <w:r w:rsidR="00521A1E">
        <w:fldChar w:fldCharType="begin"/>
      </w:r>
      <w:r w:rsidR="00534510">
        <w:instrText xml:space="preserve"> ADDIN ZOTERO_ITEM CSL_CITATION {"citationID":"1cjcfugc4k","properties":{"formattedCitation":"[33]","plainCitation":"[33]"},"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521A1E">
        <w:fldChar w:fldCharType="separate"/>
      </w:r>
      <w:r w:rsidR="00D804A3" w:rsidRPr="00D804A3">
        <w:t>[33]</w:t>
      </w:r>
      <w:r w:rsidR="00521A1E">
        <w:fldChar w:fldCharType="end"/>
      </w:r>
      <w:r>
        <w:t xml:space="preserve">. This approach, called Reflexive Avoidance Plus, was developed for a smart wheelchair, which must operate in crowded areas around people. Reflexive Avoidance </w:t>
      </w:r>
      <w:r>
        <w:lastRenderedPageBreak/>
        <w:t>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A2151D" w:rsidRDefault="00A2151D" w:rsidP="00A2151D">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A2151D" w:rsidRDefault="00A2151D" w:rsidP="00A2151D">
      <w:pPr>
        <w:pStyle w:val="Heading3"/>
      </w:pPr>
      <w:bookmarkStart w:id="397" w:name="_Toc351540618"/>
      <w:bookmarkStart w:id="398" w:name="_Toc353177996"/>
      <w:bookmarkStart w:id="399" w:name="_Toc352798817"/>
      <w:bookmarkStart w:id="400" w:name="_Toc353440083"/>
      <w:bookmarkStart w:id="401" w:name="_Toc353973915"/>
      <w:bookmarkStart w:id="402" w:name="_Toc358269966"/>
      <w:r>
        <w:t>Reflexive Halting for Manipulators</w:t>
      </w:r>
      <w:bookmarkEnd w:id="397"/>
      <w:bookmarkEnd w:id="398"/>
      <w:bookmarkEnd w:id="399"/>
      <w:bookmarkEnd w:id="400"/>
      <w:bookmarkEnd w:id="401"/>
      <w:bookmarkEnd w:id="402"/>
    </w:p>
    <w:p w:rsidR="00A2151D" w:rsidRDefault="00A2151D" w:rsidP="00A2151D">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A2151D" w:rsidRDefault="00A2151D" w:rsidP="00A2151D">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A2151D" w:rsidRDefault="00A2151D" w:rsidP="00A2151D">
      <w:r>
        <w:lastRenderedPageBreak/>
        <w:t>Rethink Robotics, with their robot Baxter</w:t>
      </w:r>
      <w:r w:rsidR="00521A1E">
        <w:fldChar w:fldCharType="begin"/>
      </w:r>
      <w:r w:rsidR="00534510">
        <w:instrText xml:space="preserve"> ADDIN ZOTERO_ITEM CSL_CITATION {"citationID":"v01spa55c","properties":{"formattedCitation":"[34]","plainCitation":"[34]"},"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521A1E">
        <w:fldChar w:fldCharType="separate"/>
      </w:r>
      <w:r w:rsidR="003D6362" w:rsidRPr="003D6362">
        <w:t>[34]</w:t>
      </w:r>
      <w:r w:rsidR="00521A1E">
        <w:fldChar w:fldCharType="end"/>
      </w:r>
      <w:r>
        <w:t>,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A2151D" w:rsidRDefault="00A2151D" w:rsidP="00A2151D">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A2151D" w:rsidRDefault="00A2151D" w:rsidP="00A2151D">
      <w:r>
        <w:t xml:space="preserve">To resolve this problem, the reflexive halt behavior can be augmented as shown in </w:t>
      </w:r>
      <w:r w:rsidR="00521A1E">
        <w:fldChar w:fldCharType="begin"/>
      </w:r>
      <w:r>
        <w:instrText xml:space="preserve"> REF _Ref351933242 \h </w:instrText>
      </w:r>
      <w:r w:rsidR="00521A1E">
        <w:fldChar w:fldCharType="separate"/>
      </w:r>
      <w:r w:rsidR="00116880">
        <w:t xml:space="preserve">Algorithm </w:t>
      </w:r>
      <w:r w:rsidR="00116880">
        <w:rPr>
          <w:noProof/>
        </w:rPr>
        <w:t>4</w:t>
      </w:r>
      <w:r w:rsidR="00521A1E">
        <w:fldChar w:fldCharType="end"/>
      </w:r>
      <w:r>
        <w:t xml:space="preserve">. In this algorithm, the currently planned path is repeatedly checked for dangerously close </w:t>
      </w:r>
      <w:proofErr w:type="gramStart"/>
      <w:r>
        <w:t>objects (such as people) until execution is</w:t>
      </w:r>
      <w:proofErr w:type="gramEnd"/>
      <w:r>
        <w:t xml:space="preserve">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A2151D" w:rsidRDefault="00A2151D" w:rsidP="00A2151D">
      <w:pPr>
        <w:pStyle w:val="algorithm"/>
      </w:pPr>
      <w:r>
        <w:t>Given:</w:t>
      </w:r>
      <w:r>
        <w:br/>
      </w:r>
      <w:r>
        <w:tab/>
        <w:t>Current Plan P, Measurements M</w:t>
      </w:r>
      <w:r>
        <w:br/>
        <w:t>Do:</w:t>
      </w:r>
      <w:r>
        <w:br/>
      </w:r>
      <w:r>
        <w:tab/>
        <w:t xml:space="preserve">for each </w:t>
      </w:r>
      <w:proofErr w:type="spellStart"/>
      <w:r>
        <w:t>state s</w:t>
      </w:r>
      <w:proofErr w:type="spellEnd"/>
      <w:r>
        <w:t xml:space="preserve"> in P, measurement m in M:</w:t>
      </w:r>
      <w:bookmarkStart w:id="403" w:name="__DdeLink__2_1481220653"/>
      <w:r>
        <w:br/>
      </w:r>
      <w:r>
        <w:tab/>
      </w:r>
      <w:r>
        <w:tab/>
      </w:r>
      <w:proofErr w:type="gramStart"/>
      <w:r>
        <w:t>if(</w:t>
      </w:r>
      <w:proofErr w:type="gramEnd"/>
      <w:r>
        <w:t>dangerous(m, s)):</w:t>
      </w:r>
      <w:bookmarkEnd w:id="403"/>
      <w:r>
        <w:br/>
      </w:r>
      <w:r>
        <w:tab/>
      </w:r>
      <w:r>
        <w:tab/>
      </w:r>
      <w:r>
        <w:tab/>
        <w:t>halt</w:t>
      </w:r>
      <w:r>
        <w:br/>
      </w:r>
      <w:r>
        <w:tab/>
      </w:r>
      <w:r>
        <w:tab/>
      </w:r>
      <w:r>
        <w:tab/>
        <w:t xml:space="preserve">wait for obstacle to move or </w:t>
      </w:r>
      <w:proofErr w:type="spellStart"/>
      <w:r>
        <w:t>replan</w:t>
      </w:r>
      <w:proofErr w:type="spellEnd"/>
    </w:p>
    <w:p w:rsidR="00A2151D" w:rsidRDefault="00A2151D" w:rsidP="00A2151D">
      <w:pPr>
        <w:pStyle w:val="Caption"/>
      </w:pPr>
      <w:bookmarkStart w:id="404" w:name="_Ref351933242"/>
      <w:r>
        <w:t xml:space="preserve">Algorithm </w:t>
      </w:r>
      <w:r w:rsidR="00521A1E">
        <w:fldChar w:fldCharType="begin"/>
      </w:r>
      <w:r>
        <w:instrText xml:space="preserve"> SEQ Algorithm \* ARABIC </w:instrText>
      </w:r>
      <w:r w:rsidR="00521A1E">
        <w:fldChar w:fldCharType="separate"/>
      </w:r>
      <w:r w:rsidR="00116880">
        <w:rPr>
          <w:noProof/>
        </w:rPr>
        <w:t>4</w:t>
      </w:r>
      <w:r w:rsidR="00521A1E">
        <w:rPr>
          <w:noProof/>
        </w:rPr>
        <w:fldChar w:fldCharType="end"/>
      </w:r>
      <w:bookmarkEnd w:id="404"/>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A2151D" w:rsidRDefault="00A2151D" w:rsidP="00A2151D">
      <w:r>
        <w:t>The National Institute for Standards and Tests (NIST) has developed an algorithm to determine a safe separation distance S for a human to approach a r</w:t>
      </w:r>
      <w:bookmarkStart w:id="405" w:name="_GoBack"/>
      <w:bookmarkEnd w:id="405"/>
      <w:r>
        <w:t>obot. This is described in Equation 3 below,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521A1E">
        <w:fldChar w:fldCharType="begin"/>
      </w:r>
      <w:r w:rsidR="00534510">
        <w:instrText xml:space="preserve"> ADDIN ZOTERO_ITEM CSL_CITATION {"citationID":"gj1o83pi6","properties":{"formattedCitation":"[35]","plainCitation":"[35]"},"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521A1E">
        <w:fldChar w:fldCharType="separate"/>
      </w:r>
      <w:r w:rsidR="003D6362" w:rsidRPr="003D6362">
        <w:t>[35]</w:t>
      </w:r>
      <w:r w:rsidR="00521A1E">
        <w:fldChar w:fldCharType="end"/>
      </w:r>
      <w:r>
        <w:t>.</w:t>
      </w:r>
    </w:p>
    <w:p w:rsidR="00A2151D" w:rsidRDefault="00A2151D" w:rsidP="00A2151D">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tab/>
      </w:r>
      <w:r w:rsidR="00521A1E">
        <w:fldChar w:fldCharType="begin"/>
      </w:r>
      <w:r>
        <w:instrText xml:space="preserve"> SEQ Equation \* ARABIC </w:instrText>
      </w:r>
      <w:r w:rsidR="00521A1E">
        <w:fldChar w:fldCharType="separate"/>
      </w:r>
      <w:r w:rsidR="00116880">
        <w:t>3</w:t>
      </w:r>
      <w:r w:rsidR="00521A1E">
        <w:fldChar w:fldCharType="end"/>
      </w:r>
    </w:p>
    <w:p w:rsidR="00A2151D" w:rsidRDefault="00A2151D" w:rsidP="00521E15">
      <w:r>
        <w:t xml:space="preserve">NIST researchers used this equation, LIDAR scanners, and a </w:t>
      </w:r>
      <w:proofErr w:type="spellStart"/>
      <w:r>
        <w:t>Kalman</w:t>
      </w:r>
      <w:proofErr w:type="spellEnd"/>
      <w:r>
        <w:t xml:space="preserve"> filter to track humans moving through the robot's work envelope and determine whether a human had entered a danger zone around the robot (if the distance from the robot to the human is less than S). This method completes </w:t>
      </w:r>
      <w:r w:rsidR="00521A1E">
        <w:fldChar w:fldCharType="begin"/>
      </w:r>
      <w:r>
        <w:instrText xml:space="preserve"> REF _Ref351933242 \h </w:instrText>
      </w:r>
      <w:r w:rsidR="00521A1E">
        <w:fldChar w:fldCharType="separate"/>
      </w:r>
      <w:r w:rsidR="00116880">
        <w:t xml:space="preserve">Algorithm </w:t>
      </w:r>
      <w:r w:rsidR="00116880">
        <w:rPr>
          <w:noProof/>
        </w:rPr>
        <w:t>4</w:t>
      </w:r>
      <w:r w:rsidR="00521A1E">
        <w:fldChar w:fldCharType="end"/>
      </w:r>
      <w:r>
        <w:t xml:space="preserve"> by filling in the </w:t>
      </w:r>
      <w:proofErr w:type="gramStart"/>
      <w:r>
        <w:t>dangerous(</w:t>
      </w:r>
      <w:proofErr w:type="gramEnd"/>
      <w:r>
        <w:t>) function. In order to implement this algorithm on ABBY, parameters B and C would first have to be determined for this platform. Then, the algorithm would have to be written as a ROS node and tested on this robot.</w:t>
      </w:r>
    </w:p>
    <w:p w:rsidR="005B79C7" w:rsidRPr="00697DB7" w:rsidRDefault="005B79C7" w:rsidP="005B79C7">
      <w:pPr>
        <w:pStyle w:val="Heading1"/>
      </w:pPr>
      <w:bookmarkStart w:id="406" w:name="_Toc351997931"/>
      <w:bookmarkStart w:id="407" w:name="_Toc353440100"/>
      <w:bookmarkStart w:id="408" w:name="_Toc353973910"/>
      <w:bookmarkStart w:id="409" w:name="_Toc358269967"/>
      <w:r>
        <w:lastRenderedPageBreak/>
        <w:t>Bibliography</w:t>
      </w:r>
      <w:bookmarkEnd w:id="406"/>
      <w:bookmarkEnd w:id="407"/>
      <w:bookmarkEnd w:id="408"/>
      <w:bookmarkEnd w:id="409"/>
    </w:p>
    <w:p w:rsidR="00534510" w:rsidRPr="00534510" w:rsidRDefault="005B79C7" w:rsidP="00534510">
      <w:pPr>
        <w:pStyle w:val="Bibliography"/>
      </w:pPr>
      <w:r>
        <w:rPr>
          <w:rFonts w:ascii="Calibri" w:hAnsi="Calibri"/>
          <w:sz w:val="22"/>
        </w:rPr>
        <w:fldChar w:fldCharType="begin"/>
      </w:r>
      <w:r w:rsidR="00534510">
        <w:instrText xml:space="preserve"> ADDIN ZOTERO_BIBL {"custom":[]} CSL_BIBLIOGRAPHY </w:instrText>
      </w:r>
      <w:r>
        <w:rPr>
          <w:rFonts w:ascii="Calibri" w:hAnsi="Calibri"/>
          <w:sz w:val="22"/>
        </w:rPr>
        <w:fldChar w:fldCharType="separate"/>
      </w:r>
      <w:bookmarkStart w:id="410" w:name="_Toc352798876"/>
      <w:bookmarkStart w:id="411" w:name="_Toc352795678"/>
      <w:bookmarkStart w:id="412" w:name="_Toc352798875"/>
      <w:bookmarkStart w:id="413" w:name="_Toc352795677"/>
      <w:bookmarkStart w:id="414" w:name="_Toc352798874"/>
      <w:bookmarkStart w:id="415" w:name="_Toc352795676"/>
      <w:bookmarkStart w:id="416" w:name="_Toc352798873"/>
      <w:bookmarkStart w:id="417" w:name="_Toc352795675"/>
      <w:bookmarkStart w:id="418" w:name="_Toc352798872"/>
      <w:bookmarkStart w:id="419" w:name="_Toc352795674"/>
      <w:bookmarkStart w:id="420" w:name="_Toc352798871"/>
      <w:bookmarkStart w:id="421" w:name="_Toc352795673"/>
      <w:bookmarkStart w:id="422" w:name="_Toc352798870"/>
      <w:bookmarkStart w:id="423" w:name="_Toc352795672"/>
      <w:bookmarkStart w:id="424" w:name="_Toc352798869"/>
      <w:bookmarkStart w:id="425" w:name="_Toc352795671"/>
      <w:bookmarkStart w:id="426" w:name="_Toc352798868"/>
      <w:bookmarkStart w:id="427" w:name="_Toc352795670"/>
      <w:bookmarkStart w:id="428" w:name="_Toc352798867"/>
      <w:bookmarkStart w:id="429" w:name="_Toc352795669"/>
      <w:bookmarkStart w:id="430" w:name="_Toc352798866"/>
      <w:bookmarkStart w:id="431" w:name="_Toc352795668"/>
      <w:bookmarkStart w:id="432" w:name="_Toc352798865"/>
      <w:bookmarkStart w:id="433" w:name="_Toc352795667"/>
      <w:bookmarkStart w:id="434" w:name="_Toc352798864"/>
      <w:bookmarkStart w:id="435" w:name="_Toc352795666"/>
      <w:bookmarkStart w:id="436" w:name="_Toc352798863"/>
      <w:bookmarkStart w:id="437" w:name="_Toc352795665"/>
      <w:bookmarkStart w:id="438" w:name="_Toc352798862"/>
      <w:bookmarkStart w:id="439" w:name="_Toc352795664"/>
      <w:bookmarkStart w:id="440" w:name="_Toc352798861"/>
      <w:bookmarkStart w:id="441" w:name="_Toc352795663"/>
      <w:bookmarkStart w:id="442" w:name="_Toc352798860"/>
      <w:bookmarkStart w:id="443" w:name="_Toc352795662"/>
      <w:bookmarkStart w:id="444" w:name="_Toc352798859"/>
      <w:bookmarkStart w:id="445" w:name="_Toc352795661"/>
      <w:bookmarkStart w:id="446" w:name="_Toc352798858"/>
      <w:bookmarkStart w:id="447" w:name="_Toc352795660"/>
      <w:bookmarkStart w:id="448" w:name="_Toc352798857"/>
      <w:bookmarkStart w:id="449" w:name="_Toc352795659"/>
      <w:bookmarkStart w:id="450" w:name="_Toc352798856"/>
      <w:bookmarkStart w:id="451" w:name="_Toc352795658"/>
      <w:bookmarkStart w:id="452" w:name="_Toc352798855"/>
      <w:bookmarkStart w:id="453" w:name="_Toc352795657"/>
      <w:bookmarkStart w:id="454" w:name="_Toc352798854"/>
      <w:bookmarkStart w:id="455" w:name="_Toc352795656"/>
      <w:bookmarkStart w:id="456" w:name="_Toc352798853"/>
      <w:bookmarkStart w:id="457" w:name="_Toc352795655"/>
      <w:bookmarkStart w:id="458" w:name="_Toc352798852"/>
      <w:bookmarkStart w:id="459" w:name="_Toc352795654"/>
      <w:bookmarkStart w:id="460" w:name="_Toc352798851"/>
      <w:bookmarkStart w:id="461" w:name="_Toc352795653"/>
      <w:bookmarkStart w:id="462" w:name="_Toc352798850"/>
      <w:bookmarkStart w:id="463" w:name="_Toc352795652"/>
      <w:bookmarkStart w:id="464" w:name="_Toc352798849"/>
      <w:bookmarkStart w:id="465" w:name="_Toc352795651"/>
      <w:bookmarkStart w:id="466" w:name="_Toc352798848"/>
      <w:bookmarkStart w:id="467" w:name="_Toc352795650"/>
      <w:bookmarkStart w:id="468" w:name="_Toc352798847"/>
      <w:bookmarkStart w:id="469" w:name="_Toc352795649"/>
      <w:bookmarkStart w:id="470" w:name="_Toc352798846"/>
      <w:bookmarkStart w:id="471" w:name="_Toc352795648"/>
      <w:bookmarkStart w:id="472" w:name="_Toc353435342"/>
      <w:bookmarkStart w:id="473" w:name="_Toc353435239"/>
      <w:bookmarkStart w:id="474" w:name="_Toc353435131"/>
      <w:bookmarkStart w:id="475" w:name="_Toc353178041"/>
      <w:bookmarkStart w:id="476" w:name="_Toc353177771"/>
      <w:bookmarkStart w:id="477" w:name="_Toc353152087"/>
      <w:bookmarkStart w:id="478" w:name="_Toc352766801"/>
      <w:bookmarkStart w:id="479" w:name="_Toc352766699"/>
      <w:bookmarkStart w:id="480" w:name="_Toc352766597"/>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r w:rsidR="00534510" w:rsidRPr="00534510">
        <w:t>[1]</w:t>
      </w:r>
      <w:r w:rsidR="00534510" w:rsidRPr="00534510">
        <w:tab/>
        <w:t xml:space="preserve">H. M. </w:t>
      </w:r>
      <w:proofErr w:type="spellStart"/>
      <w:r w:rsidR="00534510" w:rsidRPr="00534510">
        <w:t>Barbera</w:t>
      </w:r>
      <w:proofErr w:type="spellEnd"/>
      <w:r w:rsidR="00534510" w:rsidRPr="00534510">
        <w:t xml:space="preserve">, J. P. C. </w:t>
      </w:r>
      <w:proofErr w:type="spellStart"/>
      <w:r w:rsidR="00534510" w:rsidRPr="00534510">
        <w:t>Quinonero</w:t>
      </w:r>
      <w:proofErr w:type="spellEnd"/>
      <w:r w:rsidR="00534510" w:rsidRPr="00534510">
        <w:t xml:space="preserve">, M. A. Z. </w:t>
      </w:r>
      <w:proofErr w:type="spellStart"/>
      <w:r w:rsidR="00534510" w:rsidRPr="00534510">
        <w:t>Izquierdo</w:t>
      </w:r>
      <w:proofErr w:type="spellEnd"/>
      <w:r w:rsidR="00534510" w:rsidRPr="00534510">
        <w:t xml:space="preserve">, and A. G. </w:t>
      </w:r>
      <w:proofErr w:type="spellStart"/>
      <w:r w:rsidR="00534510" w:rsidRPr="00534510">
        <w:t>Skarmeta</w:t>
      </w:r>
      <w:proofErr w:type="spellEnd"/>
      <w:r w:rsidR="00534510" w:rsidRPr="00534510">
        <w:t>, “</w:t>
      </w:r>
      <w:proofErr w:type="spellStart"/>
      <w:r w:rsidR="00534510" w:rsidRPr="00534510">
        <w:t>i</w:t>
      </w:r>
      <w:proofErr w:type="spellEnd"/>
      <w:r w:rsidR="00534510" w:rsidRPr="00534510">
        <w:t xml:space="preserve">-Fork: a flexible AGV system using topological and grid maps,” in </w:t>
      </w:r>
      <w:r w:rsidR="00534510" w:rsidRPr="00534510">
        <w:rPr>
          <w:i/>
          <w:iCs/>
        </w:rPr>
        <w:t>IEEE International Conference on Robotics and Automation (ICRA)</w:t>
      </w:r>
      <w:r w:rsidR="00534510" w:rsidRPr="00534510">
        <w:t>, 2003, vol. 2, pp. 2147–2152 vol.2.</w:t>
      </w:r>
    </w:p>
    <w:p w:rsidR="00534510" w:rsidRPr="00534510" w:rsidRDefault="00534510" w:rsidP="00534510">
      <w:pPr>
        <w:pStyle w:val="Bibliography"/>
      </w:pPr>
      <w:r w:rsidRPr="00534510">
        <w:t>[2]</w:t>
      </w:r>
      <w:r w:rsidRPr="00534510">
        <w:tab/>
        <w:t xml:space="preserve">K. C. T. </w:t>
      </w:r>
      <w:proofErr w:type="spellStart"/>
      <w:r w:rsidRPr="00534510">
        <w:t>Vivaldini</w:t>
      </w:r>
      <w:proofErr w:type="spellEnd"/>
      <w:r w:rsidRPr="00534510">
        <w:t xml:space="preserve">, J. P. M. </w:t>
      </w:r>
      <w:proofErr w:type="spellStart"/>
      <w:r w:rsidRPr="00534510">
        <w:t>Galdames</w:t>
      </w:r>
      <w:proofErr w:type="spellEnd"/>
      <w:r w:rsidRPr="00534510">
        <w:t xml:space="preserve">, T. S. </w:t>
      </w:r>
      <w:proofErr w:type="spellStart"/>
      <w:r w:rsidRPr="00534510">
        <w:t>Bueno</w:t>
      </w:r>
      <w:proofErr w:type="spellEnd"/>
      <w:r w:rsidRPr="00534510">
        <w:t xml:space="preserve">, R. C. </w:t>
      </w:r>
      <w:proofErr w:type="spellStart"/>
      <w:r w:rsidRPr="00534510">
        <w:t>Araújo</w:t>
      </w:r>
      <w:proofErr w:type="spellEnd"/>
      <w:r w:rsidRPr="00534510">
        <w:t xml:space="preserve">, R. M. </w:t>
      </w:r>
      <w:proofErr w:type="spellStart"/>
      <w:r w:rsidRPr="00534510">
        <w:t>Sobral</w:t>
      </w:r>
      <w:proofErr w:type="spellEnd"/>
      <w:r w:rsidRPr="00534510">
        <w:t xml:space="preserve">, M. Becker, and G. A. P. </w:t>
      </w:r>
      <w:proofErr w:type="spellStart"/>
      <w:r w:rsidRPr="00534510">
        <w:t>Caurin</w:t>
      </w:r>
      <w:proofErr w:type="spellEnd"/>
      <w:r w:rsidRPr="00534510">
        <w:t xml:space="preserve">, “Robotic forklifts for intelligent warehouses: Routing, path planning, and auto-localization,” in </w:t>
      </w:r>
      <w:r w:rsidRPr="00534510">
        <w:rPr>
          <w:i/>
          <w:iCs/>
        </w:rPr>
        <w:t>2010 IEEE International Conference on Industrial Technology (ICIT)</w:t>
      </w:r>
      <w:r w:rsidRPr="00534510">
        <w:t>, 2010, pp. 1463–1468.</w:t>
      </w:r>
    </w:p>
    <w:p w:rsidR="00534510" w:rsidRPr="00534510" w:rsidRDefault="00534510" w:rsidP="00534510">
      <w:pPr>
        <w:pStyle w:val="Bibliography"/>
      </w:pPr>
      <w:r w:rsidRPr="00534510">
        <w:t>[3]</w:t>
      </w:r>
      <w:r w:rsidRPr="00534510">
        <w:tab/>
        <w:t xml:space="preserve">G. </w:t>
      </w:r>
      <w:proofErr w:type="spellStart"/>
      <w:r w:rsidRPr="00534510">
        <w:t>Garibotto</w:t>
      </w:r>
      <w:proofErr w:type="spellEnd"/>
      <w:r w:rsidRPr="00534510">
        <w:t xml:space="preserve">, S. </w:t>
      </w:r>
      <w:proofErr w:type="spellStart"/>
      <w:r w:rsidRPr="00534510">
        <w:t>Masciangelo</w:t>
      </w:r>
      <w:proofErr w:type="spellEnd"/>
      <w:r w:rsidRPr="00534510">
        <w:t xml:space="preserve">, P. </w:t>
      </w:r>
      <w:proofErr w:type="spellStart"/>
      <w:r w:rsidRPr="00534510">
        <w:t>Bassino</w:t>
      </w:r>
      <w:proofErr w:type="spellEnd"/>
      <w:r w:rsidRPr="00534510">
        <w:t xml:space="preserve">, C. Coelho, A. </w:t>
      </w:r>
      <w:proofErr w:type="spellStart"/>
      <w:r w:rsidRPr="00534510">
        <w:t>Pavan</w:t>
      </w:r>
      <w:proofErr w:type="spellEnd"/>
      <w:r w:rsidRPr="00534510">
        <w:t xml:space="preserve">, and M. </w:t>
      </w:r>
      <w:proofErr w:type="spellStart"/>
      <w:r w:rsidRPr="00534510">
        <w:t>Marson</w:t>
      </w:r>
      <w:proofErr w:type="spellEnd"/>
      <w:r w:rsidRPr="00534510">
        <w:t xml:space="preserve">, “Industrial exploitation of computer vision in logistic automation: autonomous control of an intelligent forklift truck,” in </w:t>
      </w:r>
      <w:r w:rsidRPr="00534510">
        <w:rPr>
          <w:i/>
          <w:iCs/>
        </w:rPr>
        <w:t>1998 IEEE International Conference on Robotics and Automation</w:t>
      </w:r>
      <w:r w:rsidRPr="00534510">
        <w:t>, 1998, vol. 2, pp. 1459–1464 vol.2.</w:t>
      </w:r>
    </w:p>
    <w:p w:rsidR="00534510" w:rsidRPr="00534510" w:rsidRDefault="00534510" w:rsidP="00534510">
      <w:pPr>
        <w:pStyle w:val="Bibliography"/>
      </w:pPr>
      <w:r w:rsidRPr="00534510">
        <w:t>[4]</w:t>
      </w:r>
      <w:r w:rsidRPr="00534510">
        <w:tab/>
        <w:t xml:space="preserve">“Kiva vs. Automated Guided Vehicles.” </w:t>
      </w:r>
      <w:proofErr w:type="gramStart"/>
      <w:r w:rsidRPr="00534510">
        <w:t>[Online].</w:t>
      </w:r>
      <w:proofErr w:type="gramEnd"/>
      <w:r w:rsidRPr="00534510">
        <w:t xml:space="preserve"> Available: http://www.kivasystems.com/solutions/kiva-vs-traditional/solutionskiva-vs-traditionalkiva-vs-agvs/. </w:t>
      </w:r>
      <w:proofErr w:type="gramStart"/>
      <w:r w:rsidRPr="00534510">
        <w:t>[Accessed: 22-Mar-2013].</w:t>
      </w:r>
      <w:proofErr w:type="gramEnd"/>
    </w:p>
    <w:p w:rsidR="00534510" w:rsidRPr="00534510" w:rsidRDefault="00534510" w:rsidP="00534510">
      <w:pPr>
        <w:pStyle w:val="Bibliography"/>
      </w:pPr>
      <w:r w:rsidRPr="00534510">
        <w:t>[5]</w:t>
      </w:r>
      <w:r w:rsidRPr="00534510">
        <w:tab/>
        <w:t xml:space="preserve">R. </w:t>
      </w:r>
      <w:proofErr w:type="spellStart"/>
      <w:r w:rsidRPr="00534510">
        <w:t>D’Andrea</w:t>
      </w:r>
      <w:proofErr w:type="spellEnd"/>
      <w:r w:rsidRPr="00534510">
        <w:t xml:space="preserve"> and P. </w:t>
      </w:r>
      <w:proofErr w:type="spellStart"/>
      <w:r w:rsidRPr="00534510">
        <w:t>Wurman</w:t>
      </w:r>
      <w:proofErr w:type="spellEnd"/>
      <w:r w:rsidRPr="00534510">
        <w:t xml:space="preserve">, “Future challenges of coordinating hundreds of autonomous vehicles in distribution facilities,” in </w:t>
      </w:r>
      <w:r w:rsidRPr="00534510">
        <w:rPr>
          <w:i/>
          <w:iCs/>
        </w:rPr>
        <w:t>IEEE International Conference on Technologies for Practical Robot Applications (</w:t>
      </w:r>
      <w:proofErr w:type="spellStart"/>
      <w:r w:rsidRPr="00534510">
        <w:rPr>
          <w:i/>
          <w:iCs/>
        </w:rPr>
        <w:t>TePRA</w:t>
      </w:r>
      <w:proofErr w:type="spellEnd"/>
      <w:r w:rsidRPr="00534510">
        <w:rPr>
          <w:i/>
          <w:iCs/>
        </w:rPr>
        <w:t>)</w:t>
      </w:r>
      <w:r w:rsidRPr="00534510">
        <w:t>, Nov., pp. 80–83.</w:t>
      </w:r>
    </w:p>
    <w:p w:rsidR="00534510" w:rsidRPr="00534510" w:rsidRDefault="00534510" w:rsidP="00534510">
      <w:pPr>
        <w:pStyle w:val="Bibliography"/>
      </w:pPr>
      <w:r w:rsidRPr="00534510">
        <w:t>[6]</w:t>
      </w:r>
      <w:r w:rsidRPr="00534510">
        <w:tab/>
        <w:t xml:space="preserve">R. Bischoff, U. </w:t>
      </w:r>
      <w:proofErr w:type="spellStart"/>
      <w:r w:rsidRPr="00534510">
        <w:t>Huggenberger</w:t>
      </w:r>
      <w:proofErr w:type="spellEnd"/>
      <w:r w:rsidRPr="00534510">
        <w:t xml:space="preserve">, and E. </w:t>
      </w:r>
      <w:proofErr w:type="spellStart"/>
      <w:r w:rsidRPr="00534510">
        <w:t>Prassler</w:t>
      </w:r>
      <w:proofErr w:type="spellEnd"/>
      <w:r w:rsidRPr="00534510">
        <w:t xml:space="preserve">, “KUKA </w:t>
      </w:r>
      <w:proofErr w:type="spellStart"/>
      <w:r w:rsidRPr="00534510">
        <w:t>youBot</w:t>
      </w:r>
      <w:proofErr w:type="spellEnd"/>
      <w:r w:rsidRPr="00534510">
        <w:t xml:space="preserve"> - a mobile manipulator for research and education,” in </w:t>
      </w:r>
      <w:r w:rsidRPr="00534510">
        <w:rPr>
          <w:i/>
          <w:iCs/>
        </w:rPr>
        <w:t>2011 IEEE International Conference on Robotics and Automation (ICRA)</w:t>
      </w:r>
      <w:r w:rsidRPr="00534510">
        <w:t>, May, pp. 1–4.</w:t>
      </w:r>
    </w:p>
    <w:p w:rsidR="00534510" w:rsidRPr="00534510" w:rsidRDefault="00534510" w:rsidP="00534510">
      <w:pPr>
        <w:pStyle w:val="Bibliography"/>
      </w:pPr>
      <w:proofErr w:type="gramStart"/>
      <w:r w:rsidRPr="00534510">
        <w:t>[7]</w:t>
      </w:r>
      <w:r w:rsidRPr="00534510">
        <w:tab/>
        <w:t xml:space="preserve">C. </w:t>
      </w:r>
      <w:proofErr w:type="spellStart"/>
      <w:r w:rsidRPr="00534510">
        <w:t>Cosma</w:t>
      </w:r>
      <w:proofErr w:type="spellEnd"/>
      <w:r w:rsidRPr="00534510">
        <w:t xml:space="preserve">, M. </w:t>
      </w:r>
      <w:proofErr w:type="spellStart"/>
      <w:r w:rsidRPr="00534510">
        <w:t>Confente</w:t>
      </w:r>
      <w:proofErr w:type="spellEnd"/>
      <w:r w:rsidRPr="00534510">
        <w:t xml:space="preserve">, M. </w:t>
      </w:r>
      <w:proofErr w:type="spellStart"/>
      <w:r w:rsidRPr="00534510">
        <w:t>Governo</w:t>
      </w:r>
      <w:proofErr w:type="spellEnd"/>
      <w:r w:rsidRPr="00534510">
        <w:t xml:space="preserve">, and P. </w:t>
      </w:r>
      <w:proofErr w:type="spellStart"/>
      <w:r w:rsidRPr="00534510">
        <w:t>Fiorini</w:t>
      </w:r>
      <w:proofErr w:type="spellEnd"/>
      <w:r w:rsidRPr="00534510">
        <w:t xml:space="preserve">, “An autonomous robot for indoor light logistics,” in </w:t>
      </w:r>
      <w:r w:rsidRPr="00534510">
        <w:rPr>
          <w:i/>
          <w:iCs/>
        </w:rPr>
        <w:t>2004 IEEE/RSJ International Conference on Intelligent Robots and Systems, 2004.</w:t>
      </w:r>
      <w:proofErr w:type="gramEnd"/>
      <w:r w:rsidRPr="00534510">
        <w:rPr>
          <w:i/>
          <w:iCs/>
        </w:rPr>
        <w:t xml:space="preserve"> </w:t>
      </w:r>
      <w:proofErr w:type="gramStart"/>
      <w:r w:rsidRPr="00534510">
        <w:rPr>
          <w:i/>
          <w:iCs/>
        </w:rPr>
        <w:t>(IROS 2004).</w:t>
      </w:r>
      <w:proofErr w:type="gramEnd"/>
      <w:r w:rsidRPr="00534510">
        <w:rPr>
          <w:i/>
          <w:iCs/>
        </w:rPr>
        <w:t xml:space="preserve"> </w:t>
      </w:r>
      <w:proofErr w:type="gramStart"/>
      <w:r w:rsidRPr="00534510">
        <w:rPr>
          <w:i/>
          <w:iCs/>
        </w:rPr>
        <w:t>Proceedings</w:t>
      </w:r>
      <w:r w:rsidRPr="00534510">
        <w:t>, Sept.-2 Oct., vol. 3, pp. 3003–3008 vol.3.</w:t>
      </w:r>
      <w:proofErr w:type="gramEnd"/>
    </w:p>
    <w:p w:rsidR="00534510" w:rsidRPr="00534510" w:rsidRDefault="00534510" w:rsidP="00534510">
      <w:pPr>
        <w:pStyle w:val="Bibliography"/>
      </w:pPr>
      <w:proofErr w:type="gramStart"/>
      <w:r w:rsidRPr="00534510">
        <w:t>[8]</w:t>
      </w:r>
      <w:r w:rsidRPr="00534510">
        <w:tab/>
        <w:t xml:space="preserve">A. Hermann, Z. </w:t>
      </w:r>
      <w:proofErr w:type="spellStart"/>
      <w:r w:rsidRPr="00534510">
        <w:t>Xue</w:t>
      </w:r>
      <w:proofErr w:type="spellEnd"/>
      <w:r w:rsidRPr="00534510">
        <w:t xml:space="preserve">, S. W. </w:t>
      </w:r>
      <w:proofErr w:type="spellStart"/>
      <w:r w:rsidRPr="00534510">
        <w:t>Ruhl</w:t>
      </w:r>
      <w:proofErr w:type="spellEnd"/>
      <w:r w:rsidRPr="00534510">
        <w:t xml:space="preserve">, and R. </w:t>
      </w:r>
      <w:proofErr w:type="spellStart"/>
      <w:r w:rsidRPr="00534510">
        <w:t>Dillmann</w:t>
      </w:r>
      <w:proofErr w:type="spellEnd"/>
      <w:r w:rsidRPr="00534510">
        <w:t xml:space="preserve">, “Hardware and software architecture of a bimanual mobile manipulator for industrial application,” in </w:t>
      </w:r>
      <w:r w:rsidRPr="00534510">
        <w:rPr>
          <w:i/>
          <w:iCs/>
        </w:rPr>
        <w:t xml:space="preserve">2011 IEEE International Conference on Robotics and </w:t>
      </w:r>
      <w:proofErr w:type="spellStart"/>
      <w:r w:rsidRPr="00534510">
        <w:rPr>
          <w:i/>
          <w:iCs/>
        </w:rPr>
        <w:t>Biomimetics</w:t>
      </w:r>
      <w:proofErr w:type="spellEnd"/>
      <w:r w:rsidRPr="00534510">
        <w:rPr>
          <w:i/>
          <w:iCs/>
        </w:rPr>
        <w:t xml:space="preserve"> (ROBIO)</w:t>
      </w:r>
      <w:r w:rsidRPr="00534510">
        <w:t>, Dec., pp. 2282–2288.</w:t>
      </w:r>
      <w:proofErr w:type="gramEnd"/>
    </w:p>
    <w:p w:rsidR="00534510" w:rsidRPr="00534510" w:rsidRDefault="00534510" w:rsidP="00534510">
      <w:pPr>
        <w:pStyle w:val="Bibliography"/>
      </w:pPr>
      <w:r w:rsidRPr="00534510">
        <w:t>[9]</w:t>
      </w:r>
      <w:r w:rsidRPr="00534510">
        <w:tab/>
        <w:t>E. Venator, Gregory Lee, and W. Newman, “Hardware and Software Architecture of ABBY: An Industrial Mobile Manipulator,” presented at the IEEE International Conference on Automation Science and Engineering (Submitted), Madison, WI, USA, 2013.</w:t>
      </w:r>
    </w:p>
    <w:p w:rsidR="00534510" w:rsidRPr="00534510" w:rsidRDefault="00534510" w:rsidP="00534510">
      <w:pPr>
        <w:pStyle w:val="Bibliography"/>
      </w:pPr>
      <w:r w:rsidRPr="00534510">
        <w:t>[10]</w:t>
      </w:r>
      <w:r w:rsidRPr="00534510">
        <w:tab/>
        <w:t xml:space="preserve">C. Rockey, E. </w:t>
      </w:r>
      <w:proofErr w:type="spellStart"/>
      <w:r w:rsidRPr="00534510">
        <w:t>Perko</w:t>
      </w:r>
      <w:proofErr w:type="spellEnd"/>
      <w:r w:rsidRPr="00534510">
        <w:t>, and Ben Ballard, “HARLIE,” IGVC, May 2010.</w:t>
      </w:r>
    </w:p>
    <w:p w:rsidR="00534510" w:rsidRPr="00534510" w:rsidRDefault="00534510" w:rsidP="00534510">
      <w:pPr>
        <w:pStyle w:val="Bibliography"/>
      </w:pPr>
      <w:r w:rsidRPr="00534510">
        <w:t>[11]</w:t>
      </w:r>
      <w:r w:rsidRPr="00534510">
        <w:tab/>
        <w:t xml:space="preserve">“Product Specifications - IRB 120.” </w:t>
      </w:r>
      <w:proofErr w:type="gramStart"/>
      <w:r w:rsidRPr="00534510">
        <w:t>ABB, 2010.</w:t>
      </w:r>
      <w:proofErr w:type="gramEnd"/>
    </w:p>
    <w:p w:rsidR="00534510" w:rsidRPr="00534510" w:rsidRDefault="00534510" w:rsidP="00534510">
      <w:pPr>
        <w:pStyle w:val="Bibliography"/>
      </w:pPr>
      <w:r w:rsidRPr="00534510">
        <w:t>[12]</w:t>
      </w:r>
      <w:r w:rsidRPr="00534510">
        <w:tab/>
      </w:r>
      <w:proofErr w:type="spellStart"/>
      <w:r w:rsidRPr="00534510">
        <w:t>Samlex</w:t>
      </w:r>
      <w:proofErr w:type="spellEnd"/>
      <w:r w:rsidRPr="00534510">
        <w:t xml:space="preserve"> America, “DC-DC Step </w:t>
      </w:r>
      <w:proofErr w:type="gramStart"/>
      <w:r w:rsidRPr="00534510">
        <w:t>Down</w:t>
      </w:r>
      <w:proofErr w:type="gramEnd"/>
      <w:r w:rsidRPr="00534510">
        <w:t xml:space="preserve"> Converters Model SDC-15.” </w:t>
      </w:r>
      <w:proofErr w:type="spellStart"/>
      <w:proofErr w:type="gramStart"/>
      <w:r w:rsidRPr="00534510">
        <w:t>Samlex</w:t>
      </w:r>
      <w:proofErr w:type="spellEnd"/>
      <w:r w:rsidRPr="00534510">
        <w:t xml:space="preserve"> America.</w:t>
      </w:r>
      <w:proofErr w:type="gramEnd"/>
    </w:p>
    <w:p w:rsidR="00534510" w:rsidRPr="00534510" w:rsidRDefault="00534510" w:rsidP="00534510">
      <w:pPr>
        <w:pStyle w:val="Bibliography"/>
      </w:pPr>
      <w:proofErr w:type="gramStart"/>
      <w:r w:rsidRPr="00534510">
        <w:lastRenderedPageBreak/>
        <w:t>[13]</w:t>
      </w:r>
      <w:r w:rsidRPr="00534510">
        <w:tab/>
        <w:t xml:space="preserve">Eric </w:t>
      </w:r>
      <w:proofErr w:type="spellStart"/>
      <w:r w:rsidRPr="00534510">
        <w:t>Perko</w:t>
      </w:r>
      <w:proofErr w:type="spellEnd"/>
      <w:r w:rsidRPr="00534510">
        <w:t>, “Precision Navigation for Indoor Mobile Robots,” Masters, Case Western Reserve University, Cleveland, OH, 2013.</w:t>
      </w:r>
      <w:proofErr w:type="gramEnd"/>
    </w:p>
    <w:p w:rsidR="00534510" w:rsidRPr="00534510" w:rsidRDefault="00534510" w:rsidP="00534510">
      <w:pPr>
        <w:pStyle w:val="Bibliography"/>
      </w:pPr>
      <w:r w:rsidRPr="00534510">
        <w:t>[14]</w:t>
      </w:r>
      <w:r w:rsidRPr="00534510">
        <w:tab/>
        <w:t xml:space="preserve">“ROS/Concepts - ROS Wiki.” </w:t>
      </w:r>
      <w:proofErr w:type="gramStart"/>
      <w:r w:rsidRPr="00534510">
        <w:t>[Online].</w:t>
      </w:r>
      <w:proofErr w:type="gramEnd"/>
      <w:r w:rsidRPr="00534510">
        <w:t xml:space="preserve"> Available: http://www.ros.org/wiki/ROS/Concepts. </w:t>
      </w:r>
      <w:proofErr w:type="gramStart"/>
      <w:r w:rsidRPr="00534510">
        <w:t>[Accessed: 22-Mar-2013].</w:t>
      </w:r>
      <w:proofErr w:type="gramEnd"/>
    </w:p>
    <w:p w:rsidR="00534510" w:rsidRPr="00534510" w:rsidRDefault="00534510" w:rsidP="00534510">
      <w:pPr>
        <w:pStyle w:val="Bibliography"/>
      </w:pPr>
      <w:r w:rsidRPr="00534510">
        <w:t>[15]</w:t>
      </w:r>
      <w:r w:rsidRPr="00534510">
        <w:tab/>
        <w:t>“</w:t>
      </w:r>
      <w:proofErr w:type="spellStart"/>
      <w:proofErr w:type="gramStart"/>
      <w:r w:rsidRPr="00534510">
        <w:t>actionlib</w:t>
      </w:r>
      <w:proofErr w:type="spellEnd"/>
      <w:proofErr w:type="gramEnd"/>
      <w:r w:rsidRPr="00534510">
        <w:t xml:space="preserve"> - ROS Wiki.” </w:t>
      </w:r>
      <w:proofErr w:type="gramStart"/>
      <w:r w:rsidRPr="00534510">
        <w:t>[Online].</w:t>
      </w:r>
      <w:proofErr w:type="gramEnd"/>
      <w:r w:rsidRPr="00534510">
        <w:t xml:space="preserve"> Available: http://www.ros.org/wiki/actionlib. </w:t>
      </w:r>
      <w:proofErr w:type="gramStart"/>
      <w:r w:rsidRPr="00534510">
        <w:t>[Accessed: 22-Mar-2013].</w:t>
      </w:r>
      <w:proofErr w:type="gramEnd"/>
    </w:p>
    <w:p w:rsidR="00534510" w:rsidRPr="00534510" w:rsidRDefault="00534510" w:rsidP="00534510">
      <w:pPr>
        <w:pStyle w:val="Bibliography"/>
      </w:pPr>
      <w:r w:rsidRPr="00534510">
        <w:t>[16]</w:t>
      </w:r>
      <w:r w:rsidRPr="00534510">
        <w:tab/>
        <w:t>“</w:t>
      </w:r>
      <w:proofErr w:type="spellStart"/>
      <w:r w:rsidRPr="00534510">
        <w:t>openni_kinect</w:t>
      </w:r>
      <w:proofErr w:type="spellEnd"/>
      <w:r w:rsidRPr="00534510">
        <w:t xml:space="preserve"> - ROS Wiki.” </w:t>
      </w:r>
      <w:proofErr w:type="gramStart"/>
      <w:r w:rsidRPr="00534510">
        <w:t>[Online].</w:t>
      </w:r>
      <w:proofErr w:type="gramEnd"/>
      <w:r w:rsidRPr="00534510">
        <w:t xml:space="preserve"> Available: http://www.ros.org/wiki/openni_kinect. </w:t>
      </w:r>
      <w:proofErr w:type="gramStart"/>
      <w:r w:rsidRPr="00534510">
        <w:t>[Accessed: 03-Apr-2013].</w:t>
      </w:r>
      <w:proofErr w:type="gramEnd"/>
    </w:p>
    <w:p w:rsidR="00534510" w:rsidRPr="00534510" w:rsidRDefault="00534510" w:rsidP="00534510">
      <w:pPr>
        <w:pStyle w:val="Bibliography"/>
      </w:pPr>
      <w:r w:rsidRPr="00534510">
        <w:t>[17]</w:t>
      </w:r>
      <w:r w:rsidRPr="00534510">
        <w:tab/>
        <w:t>“</w:t>
      </w:r>
      <w:proofErr w:type="spellStart"/>
      <w:r w:rsidRPr="00534510">
        <w:t>laser_drivers</w:t>
      </w:r>
      <w:proofErr w:type="spellEnd"/>
      <w:r w:rsidRPr="00534510">
        <w:t xml:space="preserve"> - ROS Wiki.” </w:t>
      </w:r>
      <w:proofErr w:type="gramStart"/>
      <w:r w:rsidRPr="00534510">
        <w:t>[Online].</w:t>
      </w:r>
      <w:proofErr w:type="gramEnd"/>
      <w:r w:rsidRPr="00534510">
        <w:t xml:space="preserve"> Available: http://www.ros.org/wiki/laser_drivers?distro=fuerte. </w:t>
      </w:r>
      <w:proofErr w:type="gramStart"/>
      <w:r w:rsidRPr="00534510">
        <w:t>[Accessed: 03-Apr-2013].</w:t>
      </w:r>
      <w:proofErr w:type="gramEnd"/>
    </w:p>
    <w:p w:rsidR="00534510" w:rsidRPr="00534510" w:rsidRDefault="00534510" w:rsidP="00534510">
      <w:pPr>
        <w:pStyle w:val="Bibliography"/>
      </w:pPr>
      <w:proofErr w:type="gramStart"/>
      <w:r w:rsidRPr="00534510">
        <w:t>[18]</w:t>
      </w:r>
      <w:r w:rsidRPr="00534510">
        <w:tab/>
        <w:t>E. Venator, “</w:t>
      </w:r>
      <w:proofErr w:type="spellStart"/>
      <w:r w:rsidRPr="00534510">
        <w:t>Rosserial</w:t>
      </w:r>
      <w:proofErr w:type="spellEnd"/>
      <w:r w:rsidRPr="00534510">
        <w:t xml:space="preserve"> Service ‘Failed to parse subscriber’ - ROS Answers,” </w:t>
      </w:r>
      <w:r w:rsidRPr="00534510">
        <w:rPr>
          <w:i/>
          <w:iCs/>
        </w:rPr>
        <w:t>ROS Answers</w:t>
      </w:r>
      <w:r w:rsidRPr="00534510">
        <w:t>.</w:t>
      </w:r>
      <w:proofErr w:type="gramEnd"/>
      <w:r w:rsidRPr="00534510">
        <w:t xml:space="preserve"> </w:t>
      </w:r>
      <w:proofErr w:type="gramStart"/>
      <w:r w:rsidRPr="00534510">
        <w:t>[Online].</w:t>
      </w:r>
      <w:proofErr w:type="gramEnd"/>
      <w:r w:rsidRPr="00534510">
        <w:t xml:space="preserve"> Available: http://answers.ros.org/question/48548/rosserial-service-failed-to-parse-subscriber/. </w:t>
      </w:r>
      <w:proofErr w:type="gramStart"/>
      <w:r w:rsidRPr="00534510">
        <w:t>[Accessed: 22-Mar-2013].</w:t>
      </w:r>
      <w:proofErr w:type="gramEnd"/>
    </w:p>
    <w:p w:rsidR="00534510" w:rsidRPr="00534510" w:rsidRDefault="00534510" w:rsidP="00534510">
      <w:pPr>
        <w:pStyle w:val="Bibliography"/>
      </w:pPr>
      <w:r w:rsidRPr="00534510">
        <w:t>[19]</w:t>
      </w:r>
      <w:r w:rsidRPr="00534510">
        <w:tab/>
        <w:t>E. Venator, “</w:t>
      </w:r>
      <w:proofErr w:type="spellStart"/>
      <w:r w:rsidRPr="00534510">
        <w:t>rosserial</w:t>
      </w:r>
      <w:proofErr w:type="spellEnd"/>
      <w:r w:rsidRPr="00534510">
        <w:t xml:space="preserve">,” </w:t>
      </w:r>
      <w:proofErr w:type="spellStart"/>
      <w:r w:rsidRPr="00534510">
        <w:rPr>
          <w:i/>
          <w:iCs/>
        </w:rPr>
        <w:t>GitHub</w:t>
      </w:r>
      <w:proofErr w:type="spellEnd"/>
      <w:r w:rsidRPr="00534510">
        <w:t xml:space="preserve">. </w:t>
      </w:r>
      <w:proofErr w:type="gramStart"/>
      <w:r w:rsidRPr="00534510">
        <w:t>[Online].</w:t>
      </w:r>
      <w:proofErr w:type="gramEnd"/>
      <w:r w:rsidRPr="00534510">
        <w:t xml:space="preserve"> Available: https://github.com/evenator/rosserial. </w:t>
      </w:r>
      <w:proofErr w:type="gramStart"/>
      <w:r w:rsidRPr="00534510">
        <w:t>[Accessed: 22-Mar-2013].</w:t>
      </w:r>
      <w:proofErr w:type="gramEnd"/>
    </w:p>
    <w:p w:rsidR="00534510" w:rsidRPr="00534510" w:rsidRDefault="00534510" w:rsidP="00534510">
      <w:pPr>
        <w:pStyle w:val="Bibliography"/>
      </w:pPr>
      <w:r w:rsidRPr="00534510">
        <w:t>[20]</w:t>
      </w:r>
      <w:r w:rsidRPr="00534510">
        <w:tab/>
        <w:t>Shaun Edwards and Chris Lewis, “ROS-Industrial – Applying the Robot Operating System (ROS) to Industrial Applications,” presented at the ICRA ECHORD Workshop, St. Paul, Minnesota, USA, 2012.</w:t>
      </w:r>
    </w:p>
    <w:p w:rsidR="00534510" w:rsidRPr="00534510" w:rsidRDefault="00534510" w:rsidP="00534510">
      <w:pPr>
        <w:pStyle w:val="Bibliography"/>
      </w:pPr>
      <w:proofErr w:type="gramStart"/>
      <w:r w:rsidRPr="00534510">
        <w:t>[21]</w:t>
      </w:r>
      <w:r w:rsidRPr="00534510">
        <w:tab/>
        <w:t xml:space="preserve">S. </w:t>
      </w:r>
      <w:proofErr w:type="spellStart"/>
      <w:r w:rsidRPr="00534510">
        <w:t>Thrun</w:t>
      </w:r>
      <w:proofErr w:type="spellEnd"/>
      <w:r w:rsidRPr="00534510">
        <w:t xml:space="preserve">, W. </w:t>
      </w:r>
      <w:proofErr w:type="spellStart"/>
      <w:r w:rsidRPr="00534510">
        <w:t>Burgard</w:t>
      </w:r>
      <w:proofErr w:type="spellEnd"/>
      <w:r w:rsidRPr="00534510">
        <w:t xml:space="preserve">, and D. Fox, </w:t>
      </w:r>
      <w:r w:rsidRPr="00534510">
        <w:rPr>
          <w:i/>
          <w:iCs/>
        </w:rPr>
        <w:t>Probabilistic Robotics</w:t>
      </w:r>
      <w:r w:rsidRPr="00534510">
        <w:t>.</w:t>
      </w:r>
      <w:proofErr w:type="gramEnd"/>
      <w:r w:rsidRPr="00534510">
        <w:t xml:space="preserve"> </w:t>
      </w:r>
      <w:proofErr w:type="gramStart"/>
      <w:r w:rsidRPr="00534510">
        <w:t>The MIT Press, 2005.</w:t>
      </w:r>
      <w:proofErr w:type="gramEnd"/>
    </w:p>
    <w:p w:rsidR="00534510" w:rsidRPr="00534510" w:rsidRDefault="00534510" w:rsidP="00534510">
      <w:pPr>
        <w:pStyle w:val="Bibliography"/>
      </w:pPr>
      <w:r w:rsidRPr="00534510">
        <w:t>[22]</w:t>
      </w:r>
      <w:r w:rsidRPr="00534510">
        <w:tab/>
        <w:t xml:space="preserve">Giorgio </w:t>
      </w:r>
      <w:proofErr w:type="spellStart"/>
      <w:r w:rsidRPr="00534510">
        <w:t>Grisetti</w:t>
      </w:r>
      <w:proofErr w:type="spellEnd"/>
      <w:r w:rsidRPr="00534510">
        <w:t xml:space="preserve">, </w:t>
      </w:r>
      <w:proofErr w:type="spellStart"/>
      <w:r w:rsidRPr="00534510">
        <w:t>Cyrill</w:t>
      </w:r>
      <w:proofErr w:type="spellEnd"/>
      <w:r w:rsidRPr="00534510">
        <w:t xml:space="preserve"> </w:t>
      </w:r>
      <w:proofErr w:type="spellStart"/>
      <w:r w:rsidRPr="00534510">
        <w:t>Stachness</w:t>
      </w:r>
      <w:proofErr w:type="spellEnd"/>
      <w:r w:rsidRPr="00534510">
        <w:t xml:space="preserve">, and Wolfram </w:t>
      </w:r>
      <w:proofErr w:type="spellStart"/>
      <w:r w:rsidRPr="00534510">
        <w:t>Burgard</w:t>
      </w:r>
      <w:proofErr w:type="spellEnd"/>
      <w:r w:rsidRPr="00534510">
        <w:t>, “</w:t>
      </w:r>
      <w:proofErr w:type="spellStart"/>
      <w:r w:rsidRPr="00534510">
        <w:t>GMapping</w:t>
      </w:r>
      <w:proofErr w:type="spellEnd"/>
      <w:r w:rsidRPr="00534510">
        <w:t xml:space="preserve">.” </w:t>
      </w:r>
      <w:proofErr w:type="gramStart"/>
      <w:r w:rsidRPr="00534510">
        <w:t>[Online].</w:t>
      </w:r>
      <w:proofErr w:type="gramEnd"/>
      <w:r w:rsidRPr="00534510">
        <w:t xml:space="preserve"> Available: http://www.openslam.org/gmapping.html. </w:t>
      </w:r>
      <w:proofErr w:type="gramStart"/>
      <w:r w:rsidRPr="00534510">
        <w:t>[Accessed: 17-Feb-2013].</w:t>
      </w:r>
      <w:proofErr w:type="gramEnd"/>
    </w:p>
    <w:p w:rsidR="00534510" w:rsidRPr="00534510" w:rsidRDefault="00534510" w:rsidP="00534510">
      <w:pPr>
        <w:pStyle w:val="Bibliography"/>
      </w:pPr>
      <w:proofErr w:type="gramStart"/>
      <w:r w:rsidRPr="00534510">
        <w:t>[23]</w:t>
      </w:r>
      <w:r w:rsidRPr="00534510">
        <w:tab/>
        <w:t xml:space="preserve">Tony </w:t>
      </w:r>
      <w:proofErr w:type="spellStart"/>
      <w:r w:rsidRPr="00534510">
        <w:t>Yanick</w:t>
      </w:r>
      <w:proofErr w:type="spellEnd"/>
      <w:r w:rsidRPr="00534510">
        <w:t xml:space="preserve">, Chase Nemeth, </w:t>
      </w:r>
      <w:proofErr w:type="spellStart"/>
      <w:r w:rsidRPr="00534510">
        <w:t>Beom</w:t>
      </w:r>
      <w:proofErr w:type="spellEnd"/>
      <w:r w:rsidRPr="00534510">
        <w:t xml:space="preserve"> </w:t>
      </w:r>
      <w:proofErr w:type="spellStart"/>
      <w:r w:rsidRPr="00534510">
        <w:t>Koh</w:t>
      </w:r>
      <w:proofErr w:type="spellEnd"/>
      <w:r w:rsidRPr="00534510">
        <w:t xml:space="preserve">, and </w:t>
      </w:r>
      <w:proofErr w:type="spellStart"/>
      <w:r w:rsidRPr="00534510">
        <w:t>Avinash</w:t>
      </w:r>
      <w:proofErr w:type="spellEnd"/>
      <w:r w:rsidRPr="00534510">
        <w:t xml:space="preserve"> </w:t>
      </w:r>
      <w:proofErr w:type="spellStart"/>
      <w:r w:rsidRPr="00534510">
        <w:t>Karamchandani</w:t>
      </w:r>
      <w:proofErr w:type="spellEnd"/>
      <w:r w:rsidRPr="00534510">
        <w:t>, “ALEN,” IGVC, 2009.</w:t>
      </w:r>
      <w:proofErr w:type="gramEnd"/>
    </w:p>
    <w:p w:rsidR="00534510" w:rsidRPr="00534510" w:rsidRDefault="00534510" w:rsidP="00534510">
      <w:pPr>
        <w:pStyle w:val="Bibliography"/>
      </w:pPr>
      <w:r w:rsidRPr="00534510">
        <w:t>[24]</w:t>
      </w:r>
      <w:r w:rsidRPr="00534510">
        <w:tab/>
        <w:t>“</w:t>
      </w:r>
      <w:proofErr w:type="spellStart"/>
      <w:proofErr w:type="gramStart"/>
      <w:r w:rsidRPr="00534510">
        <w:t>navfn</w:t>
      </w:r>
      <w:proofErr w:type="spellEnd"/>
      <w:proofErr w:type="gramEnd"/>
      <w:r w:rsidRPr="00534510">
        <w:t xml:space="preserve"> - ROS Wiki.” </w:t>
      </w:r>
      <w:proofErr w:type="gramStart"/>
      <w:r w:rsidRPr="00534510">
        <w:t>[Online].</w:t>
      </w:r>
      <w:proofErr w:type="gramEnd"/>
      <w:r w:rsidRPr="00534510">
        <w:t xml:space="preserve"> Available: http://www.ros.org/wiki/navfn. </w:t>
      </w:r>
      <w:proofErr w:type="gramStart"/>
      <w:r w:rsidRPr="00534510">
        <w:t>[Accessed: 13-Feb-2013].</w:t>
      </w:r>
      <w:proofErr w:type="gramEnd"/>
    </w:p>
    <w:p w:rsidR="00534510" w:rsidRPr="00534510" w:rsidRDefault="00534510" w:rsidP="00534510">
      <w:pPr>
        <w:pStyle w:val="Bibliography"/>
      </w:pPr>
      <w:r w:rsidRPr="00534510">
        <w:t>[25]</w:t>
      </w:r>
      <w:r w:rsidRPr="00534510">
        <w:tab/>
        <w:t xml:space="preserve">E. W. </w:t>
      </w:r>
      <w:proofErr w:type="spellStart"/>
      <w:r w:rsidRPr="00534510">
        <w:t>Dijkstra</w:t>
      </w:r>
      <w:proofErr w:type="spellEnd"/>
      <w:r w:rsidRPr="00534510">
        <w:t xml:space="preserve">, “A note on two problems in </w:t>
      </w:r>
      <w:proofErr w:type="spellStart"/>
      <w:r w:rsidRPr="00534510">
        <w:t>connexion</w:t>
      </w:r>
      <w:proofErr w:type="spellEnd"/>
      <w:r w:rsidRPr="00534510">
        <w:t xml:space="preserve"> with graphs,” </w:t>
      </w:r>
      <w:proofErr w:type="spellStart"/>
      <w:r w:rsidRPr="00534510">
        <w:rPr>
          <w:i/>
          <w:iCs/>
        </w:rPr>
        <w:t>Numer</w:t>
      </w:r>
      <w:proofErr w:type="spellEnd"/>
      <w:r w:rsidRPr="00534510">
        <w:rPr>
          <w:i/>
          <w:iCs/>
        </w:rPr>
        <w:t>. Math.</w:t>
      </w:r>
      <w:r w:rsidRPr="00534510">
        <w:t>, vol. 1, no. 1, pp. 269–271, Dec. 1959.</w:t>
      </w:r>
    </w:p>
    <w:p w:rsidR="00534510" w:rsidRPr="00534510" w:rsidRDefault="00534510" w:rsidP="00534510">
      <w:pPr>
        <w:pStyle w:val="Bibliography"/>
      </w:pPr>
      <w:r w:rsidRPr="00534510">
        <w:t>[26]</w:t>
      </w:r>
      <w:r w:rsidRPr="00534510">
        <w:tab/>
        <w:t xml:space="preserve">“Kinematic and Dynamic Solvers | </w:t>
      </w:r>
      <w:proofErr w:type="gramStart"/>
      <w:r w:rsidRPr="00534510">
        <w:t>The</w:t>
      </w:r>
      <w:proofErr w:type="gramEnd"/>
      <w:r w:rsidRPr="00534510">
        <w:t xml:space="preserve"> </w:t>
      </w:r>
      <w:proofErr w:type="spellStart"/>
      <w:r w:rsidRPr="00534510">
        <w:t>Orocos</w:t>
      </w:r>
      <w:proofErr w:type="spellEnd"/>
      <w:r w:rsidRPr="00534510">
        <w:t xml:space="preserve"> Project.” </w:t>
      </w:r>
      <w:proofErr w:type="gramStart"/>
      <w:r w:rsidRPr="00534510">
        <w:t>[Online].</w:t>
      </w:r>
      <w:proofErr w:type="gramEnd"/>
      <w:r w:rsidRPr="00534510">
        <w:t xml:space="preserve"> Available: http://www.orocos.org/kdl/UserManual/kinematic_solvers. </w:t>
      </w:r>
      <w:proofErr w:type="gramStart"/>
      <w:r w:rsidRPr="00534510">
        <w:t>[Accessed: 20-Mar-2013].</w:t>
      </w:r>
      <w:proofErr w:type="gramEnd"/>
    </w:p>
    <w:p w:rsidR="00534510" w:rsidRPr="00534510" w:rsidRDefault="00534510" w:rsidP="00534510">
      <w:pPr>
        <w:pStyle w:val="Bibliography"/>
      </w:pPr>
      <w:r w:rsidRPr="00534510">
        <w:t>[27]</w:t>
      </w:r>
      <w:r w:rsidRPr="00534510">
        <w:tab/>
        <w:t>“</w:t>
      </w:r>
      <w:proofErr w:type="spellStart"/>
      <w:r w:rsidRPr="00534510">
        <w:t>OpenRAVE</w:t>
      </w:r>
      <w:proofErr w:type="spellEnd"/>
      <w:r w:rsidRPr="00534510">
        <w:t xml:space="preserve"> | </w:t>
      </w:r>
      <w:proofErr w:type="spellStart"/>
      <w:r w:rsidRPr="00534510">
        <w:t>ikfast</w:t>
      </w:r>
      <w:proofErr w:type="spellEnd"/>
      <w:r w:rsidRPr="00534510">
        <w:t xml:space="preserve"> Module | </w:t>
      </w:r>
      <w:proofErr w:type="spellStart"/>
      <w:r w:rsidRPr="00534510">
        <w:t>OpenRAVE</w:t>
      </w:r>
      <w:proofErr w:type="spellEnd"/>
      <w:r w:rsidRPr="00534510">
        <w:t xml:space="preserve"> Documentation.” </w:t>
      </w:r>
      <w:proofErr w:type="gramStart"/>
      <w:r w:rsidRPr="00534510">
        <w:t>[Online].</w:t>
      </w:r>
      <w:proofErr w:type="gramEnd"/>
      <w:r w:rsidRPr="00534510">
        <w:t xml:space="preserve"> Available: http://openrave.org/docs/latest_stable/openravepy/ikfast/#ikfast-the-robot-kinematics-compiler. </w:t>
      </w:r>
      <w:proofErr w:type="gramStart"/>
      <w:r w:rsidRPr="00534510">
        <w:t>[Accessed: 20-Mar-2013].</w:t>
      </w:r>
      <w:proofErr w:type="gramEnd"/>
    </w:p>
    <w:p w:rsidR="00534510" w:rsidRPr="00534510" w:rsidRDefault="00534510" w:rsidP="00534510">
      <w:pPr>
        <w:pStyle w:val="Bibliography"/>
      </w:pPr>
      <w:proofErr w:type="gramStart"/>
      <w:r w:rsidRPr="00534510">
        <w:t>[28]</w:t>
      </w:r>
      <w:r w:rsidRPr="00534510">
        <w:tab/>
        <w:t>G. Sánchez and J.-C.</w:t>
      </w:r>
      <w:proofErr w:type="gramEnd"/>
      <w:r w:rsidRPr="00534510">
        <w:t xml:space="preserve"> </w:t>
      </w:r>
      <w:proofErr w:type="spellStart"/>
      <w:r w:rsidRPr="00534510">
        <w:t>Latombe</w:t>
      </w:r>
      <w:proofErr w:type="spellEnd"/>
      <w:r w:rsidRPr="00534510">
        <w:t xml:space="preserve">, “A Single-Query Bi-Directional Probabilistic Roadmap Planner with Lazy Collision Checking,” in </w:t>
      </w:r>
      <w:r w:rsidRPr="00534510">
        <w:rPr>
          <w:i/>
          <w:iCs/>
        </w:rPr>
        <w:t>Robotics Research</w:t>
      </w:r>
      <w:r w:rsidRPr="00534510">
        <w:t xml:space="preserve">, P. R. A. Jarvis and P. A. </w:t>
      </w:r>
      <w:proofErr w:type="spellStart"/>
      <w:r w:rsidRPr="00534510">
        <w:t>Zelinsky</w:t>
      </w:r>
      <w:proofErr w:type="spellEnd"/>
      <w:r w:rsidRPr="00534510">
        <w:t>, Eds. Springer Berlin Heidelberg, 2003, pp. 403–417.</w:t>
      </w:r>
    </w:p>
    <w:p w:rsidR="00534510" w:rsidRPr="00534510" w:rsidRDefault="00534510" w:rsidP="00534510">
      <w:pPr>
        <w:pStyle w:val="Bibliography"/>
      </w:pPr>
      <w:r w:rsidRPr="00534510">
        <w:lastRenderedPageBreak/>
        <w:t>[29]</w:t>
      </w:r>
      <w:r w:rsidRPr="00534510">
        <w:tab/>
        <w:t>“</w:t>
      </w:r>
      <w:proofErr w:type="spellStart"/>
      <w:r w:rsidRPr="00534510">
        <w:t>tabletop_object_detector</w:t>
      </w:r>
      <w:proofErr w:type="spellEnd"/>
      <w:r w:rsidRPr="00534510">
        <w:t xml:space="preserve"> - ROS Wiki.” </w:t>
      </w:r>
      <w:proofErr w:type="gramStart"/>
      <w:r w:rsidRPr="00534510">
        <w:t>[Online].</w:t>
      </w:r>
      <w:proofErr w:type="gramEnd"/>
      <w:r w:rsidRPr="00534510">
        <w:t xml:space="preserve"> Available: http://www.ros.org/wiki/tabletop_object_detector. </w:t>
      </w:r>
      <w:proofErr w:type="gramStart"/>
      <w:r w:rsidRPr="00534510">
        <w:t>[Accessed: 17-Feb-2013].</w:t>
      </w:r>
      <w:proofErr w:type="gramEnd"/>
    </w:p>
    <w:p w:rsidR="00534510" w:rsidRPr="00534510" w:rsidRDefault="00534510" w:rsidP="00534510">
      <w:pPr>
        <w:pStyle w:val="Bibliography"/>
      </w:pPr>
      <w:r w:rsidRPr="00534510">
        <w:t>[30]</w:t>
      </w:r>
      <w:r w:rsidRPr="00534510">
        <w:tab/>
        <w:t xml:space="preserve">M. A. </w:t>
      </w:r>
      <w:proofErr w:type="spellStart"/>
      <w:r w:rsidRPr="00534510">
        <w:t>Fischler</w:t>
      </w:r>
      <w:proofErr w:type="spellEnd"/>
      <w:r w:rsidRPr="00534510">
        <w:t xml:space="preserve"> and R. C. </w:t>
      </w:r>
      <w:proofErr w:type="spellStart"/>
      <w:r w:rsidRPr="00534510">
        <w:t>Bolles</w:t>
      </w:r>
      <w:proofErr w:type="spellEnd"/>
      <w:r w:rsidRPr="00534510">
        <w:t>, “Random Sample Consensus: A Paradigm for Model Fitting with Applications to Image Analysis and Automated Cartography,” AI Center, SRI International, 333 Ravenswood Ave., Menlo Park, CA 94025, 213, Mar. 1980.</w:t>
      </w:r>
    </w:p>
    <w:p w:rsidR="00534510" w:rsidRPr="00534510" w:rsidRDefault="00534510" w:rsidP="00534510">
      <w:pPr>
        <w:pStyle w:val="Bibliography"/>
      </w:pPr>
      <w:r w:rsidRPr="00534510">
        <w:t>[31]</w:t>
      </w:r>
      <w:r w:rsidRPr="00534510">
        <w:tab/>
        <w:t xml:space="preserve">“QR code,” </w:t>
      </w:r>
      <w:r w:rsidRPr="00534510">
        <w:rPr>
          <w:i/>
          <w:iCs/>
        </w:rPr>
        <w:t>Wikipedia, the free encyclopedia</w:t>
      </w:r>
      <w:r w:rsidRPr="00534510">
        <w:t>. 21-Mar-2013.</w:t>
      </w:r>
    </w:p>
    <w:p w:rsidR="00534510" w:rsidRPr="00534510" w:rsidRDefault="00534510" w:rsidP="00534510">
      <w:pPr>
        <w:pStyle w:val="Bibliography"/>
      </w:pPr>
      <w:proofErr w:type="gramStart"/>
      <w:r w:rsidRPr="00534510">
        <w:t>[32]</w:t>
      </w:r>
      <w:r w:rsidRPr="00534510">
        <w:tab/>
        <w:t>S. Cockrell, “Using the XBOX Kinect to detect features of the floor surface,” MS, Case Western Reserve University, Cleveland, OH, 2013.</w:t>
      </w:r>
      <w:proofErr w:type="gramEnd"/>
    </w:p>
    <w:p w:rsidR="00534510" w:rsidRPr="00534510" w:rsidRDefault="00534510" w:rsidP="00534510">
      <w:pPr>
        <w:pStyle w:val="Bibliography"/>
      </w:pPr>
      <w:r w:rsidRPr="00534510">
        <w:t>[33]</w:t>
      </w:r>
      <w:r w:rsidRPr="00534510">
        <w:tab/>
        <w:t>Chad Rockey, “Low-Cost Sensor Package for Smart Wheelchair Obstacle Avoidance,” Masters, Case Western Reserve University, Cleveland, OH, 2012.</w:t>
      </w:r>
    </w:p>
    <w:p w:rsidR="00534510" w:rsidRPr="00534510" w:rsidRDefault="00534510" w:rsidP="00534510">
      <w:pPr>
        <w:pStyle w:val="Bibliography"/>
      </w:pPr>
      <w:r w:rsidRPr="00534510">
        <w:t>[34]</w:t>
      </w:r>
      <w:r w:rsidRPr="00534510">
        <w:tab/>
      </w:r>
      <w:proofErr w:type="gramStart"/>
      <w:r w:rsidRPr="00534510">
        <w:t>rethink</w:t>
      </w:r>
      <w:proofErr w:type="gramEnd"/>
      <w:r w:rsidRPr="00534510">
        <w:t xml:space="preserve"> robotics, “</w:t>
      </w:r>
      <w:proofErr w:type="spellStart"/>
      <w:r w:rsidRPr="00534510">
        <w:t>baxter</w:t>
      </w:r>
      <w:proofErr w:type="spellEnd"/>
      <w:r w:rsidRPr="00534510">
        <w:t>.” .</w:t>
      </w:r>
    </w:p>
    <w:p w:rsidR="00534510" w:rsidRPr="00534510" w:rsidRDefault="00534510" w:rsidP="00534510">
      <w:pPr>
        <w:pStyle w:val="Bibliography"/>
      </w:pPr>
      <w:r w:rsidRPr="00534510">
        <w:t>[35]</w:t>
      </w:r>
      <w:r w:rsidRPr="00534510">
        <w:tab/>
        <w:t xml:space="preserve">W. </w:t>
      </w:r>
      <w:proofErr w:type="spellStart"/>
      <w:r w:rsidRPr="00534510">
        <w:t>Shackleford</w:t>
      </w:r>
      <w:proofErr w:type="spellEnd"/>
      <w:r w:rsidRPr="00534510">
        <w:t xml:space="preserve">, R. Norcross, J. Marvel, and S. </w:t>
      </w:r>
      <w:proofErr w:type="spellStart"/>
      <w:r w:rsidRPr="00534510">
        <w:t>Szabo</w:t>
      </w:r>
      <w:proofErr w:type="spellEnd"/>
      <w:r w:rsidRPr="00534510">
        <w:t xml:space="preserve">, “Integrating occlusion monitoring into human tracking for robot speed and separation monitoring,” in </w:t>
      </w:r>
      <w:r w:rsidRPr="00534510">
        <w:rPr>
          <w:i/>
          <w:iCs/>
        </w:rPr>
        <w:t>Proceedings of the Workshop on Performance Metrics for Intelligent Systems</w:t>
      </w:r>
      <w:r w:rsidRPr="00534510">
        <w:t>, New York, NY, USA, 2012, pp. 168–173.</w:t>
      </w:r>
    </w:p>
    <w:p w:rsidR="005B79C7" w:rsidRPr="004B32C0" w:rsidRDefault="005B79C7" w:rsidP="005B79C7">
      <w:r>
        <w:fldChar w:fldCharType="end"/>
      </w:r>
    </w:p>
    <w:sectPr w:rsidR="005B79C7" w:rsidRPr="004B32C0" w:rsidSect="00FD0F15">
      <w:footerReference w:type="default" r:id="rId45"/>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3B4D" w:rsidRDefault="00BB3B4D" w:rsidP="00CA427F">
      <w:r>
        <w:separator/>
      </w:r>
    </w:p>
  </w:endnote>
  <w:endnote w:type="continuationSeparator" w:id="0">
    <w:p w:rsidR="00BB3B4D" w:rsidRDefault="00BB3B4D" w:rsidP="00CA427F">
      <w:r>
        <w:continuationSeparator/>
      </w:r>
    </w:p>
  </w:endnote>
  <w:endnote w:type="continuationNotice" w:id="1">
    <w:p w:rsidR="00BB3B4D" w:rsidRDefault="00BB3B4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6880" w:rsidRDefault="00116880" w:rsidP="00CA427F">
    <w:pPr>
      <w:pStyle w:val="Footer"/>
    </w:pPr>
  </w:p>
  <w:p w:rsidR="00116880" w:rsidRDefault="00116880"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42C" w:rsidRDefault="0054442C"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rsidR="004A7B3C">
          <w:fldChar w:fldCharType="begin"/>
        </w:r>
        <w:r w:rsidR="004A7B3C">
          <w:instrText xml:space="preserve"> PAGE   \* MERGEFORMAT </w:instrText>
        </w:r>
        <w:r w:rsidR="004A7B3C">
          <w:fldChar w:fldCharType="separate"/>
        </w:r>
        <w:r w:rsidR="00534510">
          <w:rPr>
            <w:noProof/>
          </w:rPr>
          <w:t>93</w:t>
        </w:r>
        <w:r w:rsidR="004A7B3C">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3B4D" w:rsidRDefault="00BB3B4D" w:rsidP="00CA427F">
      <w:r>
        <w:separator/>
      </w:r>
    </w:p>
  </w:footnote>
  <w:footnote w:type="continuationSeparator" w:id="0">
    <w:p w:rsidR="00BB3B4D" w:rsidRDefault="00BB3B4D" w:rsidP="00CA427F">
      <w:r>
        <w:continuationSeparator/>
      </w:r>
    </w:p>
  </w:footnote>
  <w:footnote w:type="continuationNotice" w:id="1">
    <w:p w:rsidR="00BB3B4D" w:rsidRDefault="00BB3B4D">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17A216B"/>
    <w:multiLevelType w:val="hybridMultilevel"/>
    <w:tmpl w:val="6CD0E884"/>
    <w:lvl w:ilvl="0" w:tplc="0409000F">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6">
    <w:nsid w:val="73322055"/>
    <w:multiLevelType w:val="multilevel"/>
    <w:tmpl w:val="4B683314"/>
    <w:numStyleLink w:val="Headings"/>
  </w:abstractNum>
  <w:abstractNum w:abstractNumId="17">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2"/>
  </w:num>
  <w:num w:numId="4">
    <w:abstractNumId w:val="4"/>
  </w:num>
  <w:num w:numId="5">
    <w:abstractNumId w:val="15"/>
  </w:num>
  <w:num w:numId="6">
    <w:abstractNumId w:val="2"/>
  </w:num>
  <w:num w:numId="7">
    <w:abstractNumId w:val="13"/>
  </w:num>
  <w:num w:numId="8">
    <w:abstractNumId w:val="9"/>
  </w:num>
  <w:num w:numId="9">
    <w:abstractNumId w:val="17"/>
  </w:num>
  <w:num w:numId="10">
    <w:abstractNumId w:val="3"/>
  </w:num>
  <w:num w:numId="11">
    <w:abstractNumId w:val="14"/>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6"/>
  </w:num>
  <w:num w:numId="20">
    <w:abstractNumId w:val="18"/>
  </w:num>
  <w:num w:numId="21">
    <w:abstractNumId w:val="19"/>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2"/>
  </w:compat>
  <w:rsids>
    <w:rsidRoot w:val="002B57A3"/>
    <w:rsid w:val="000057B5"/>
    <w:rsid w:val="00005C1B"/>
    <w:rsid w:val="0001389D"/>
    <w:rsid w:val="0001551D"/>
    <w:rsid w:val="00015FD3"/>
    <w:rsid w:val="00016549"/>
    <w:rsid w:val="00021F0A"/>
    <w:rsid w:val="00026E6C"/>
    <w:rsid w:val="00036AA2"/>
    <w:rsid w:val="00037725"/>
    <w:rsid w:val="000476E8"/>
    <w:rsid w:val="00055796"/>
    <w:rsid w:val="00060A2F"/>
    <w:rsid w:val="00073423"/>
    <w:rsid w:val="000812B3"/>
    <w:rsid w:val="0008648C"/>
    <w:rsid w:val="000942D4"/>
    <w:rsid w:val="000951D8"/>
    <w:rsid w:val="00097855"/>
    <w:rsid w:val="000A0185"/>
    <w:rsid w:val="000A0438"/>
    <w:rsid w:val="000A326A"/>
    <w:rsid w:val="000B7183"/>
    <w:rsid w:val="000C39CF"/>
    <w:rsid w:val="000D3D26"/>
    <w:rsid w:val="000E1257"/>
    <w:rsid w:val="000E652D"/>
    <w:rsid w:val="000F1F49"/>
    <w:rsid w:val="000F6BA2"/>
    <w:rsid w:val="001047D9"/>
    <w:rsid w:val="00114619"/>
    <w:rsid w:val="00116792"/>
    <w:rsid w:val="00116880"/>
    <w:rsid w:val="00117AA4"/>
    <w:rsid w:val="00121178"/>
    <w:rsid w:val="0014325B"/>
    <w:rsid w:val="00144269"/>
    <w:rsid w:val="001451D2"/>
    <w:rsid w:val="00156DEB"/>
    <w:rsid w:val="001638A1"/>
    <w:rsid w:val="001719C3"/>
    <w:rsid w:val="00176F7F"/>
    <w:rsid w:val="00197FA6"/>
    <w:rsid w:val="001A39F4"/>
    <w:rsid w:val="001A4D74"/>
    <w:rsid w:val="001B174C"/>
    <w:rsid w:val="001B1C15"/>
    <w:rsid w:val="001B254E"/>
    <w:rsid w:val="001B61F0"/>
    <w:rsid w:val="001B6819"/>
    <w:rsid w:val="001C3CA9"/>
    <w:rsid w:val="001D42E6"/>
    <w:rsid w:val="001D6113"/>
    <w:rsid w:val="001E0DFA"/>
    <w:rsid w:val="001E4408"/>
    <w:rsid w:val="001F4F74"/>
    <w:rsid w:val="002121EA"/>
    <w:rsid w:val="00220635"/>
    <w:rsid w:val="0022684D"/>
    <w:rsid w:val="00227307"/>
    <w:rsid w:val="002325F9"/>
    <w:rsid w:val="00240F58"/>
    <w:rsid w:val="00244465"/>
    <w:rsid w:val="00246D24"/>
    <w:rsid w:val="002557A2"/>
    <w:rsid w:val="002618C1"/>
    <w:rsid w:val="0026231D"/>
    <w:rsid w:val="00284455"/>
    <w:rsid w:val="00286C61"/>
    <w:rsid w:val="002969ED"/>
    <w:rsid w:val="002A42A1"/>
    <w:rsid w:val="002A42C2"/>
    <w:rsid w:val="002B57A3"/>
    <w:rsid w:val="002B69CE"/>
    <w:rsid w:val="002C38D8"/>
    <w:rsid w:val="002C4320"/>
    <w:rsid w:val="002D114A"/>
    <w:rsid w:val="002D6416"/>
    <w:rsid w:val="002E0277"/>
    <w:rsid w:val="002E2832"/>
    <w:rsid w:val="002E2F35"/>
    <w:rsid w:val="002E7AAE"/>
    <w:rsid w:val="002F3F95"/>
    <w:rsid w:val="00300C4C"/>
    <w:rsid w:val="00306864"/>
    <w:rsid w:val="00312228"/>
    <w:rsid w:val="003142FC"/>
    <w:rsid w:val="00330422"/>
    <w:rsid w:val="003330B7"/>
    <w:rsid w:val="00335A1A"/>
    <w:rsid w:val="0034564C"/>
    <w:rsid w:val="003669D1"/>
    <w:rsid w:val="00366D2F"/>
    <w:rsid w:val="0036798C"/>
    <w:rsid w:val="003731CE"/>
    <w:rsid w:val="003742E7"/>
    <w:rsid w:val="003777D9"/>
    <w:rsid w:val="003803BC"/>
    <w:rsid w:val="00380F8D"/>
    <w:rsid w:val="003B51D5"/>
    <w:rsid w:val="003C365E"/>
    <w:rsid w:val="003C50A1"/>
    <w:rsid w:val="003C6932"/>
    <w:rsid w:val="003C734C"/>
    <w:rsid w:val="003D6362"/>
    <w:rsid w:val="003E0180"/>
    <w:rsid w:val="003E136B"/>
    <w:rsid w:val="003E6308"/>
    <w:rsid w:val="003E70E3"/>
    <w:rsid w:val="003E71BA"/>
    <w:rsid w:val="003F0DE5"/>
    <w:rsid w:val="003F7285"/>
    <w:rsid w:val="004313B6"/>
    <w:rsid w:val="004313E0"/>
    <w:rsid w:val="0043354B"/>
    <w:rsid w:val="004407CD"/>
    <w:rsid w:val="00452C4A"/>
    <w:rsid w:val="00454B15"/>
    <w:rsid w:val="004678EE"/>
    <w:rsid w:val="004719AB"/>
    <w:rsid w:val="00476E73"/>
    <w:rsid w:val="004A564E"/>
    <w:rsid w:val="004A7B3C"/>
    <w:rsid w:val="004B0CD9"/>
    <w:rsid w:val="004B32C0"/>
    <w:rsid w:val="004B3653"/>
    <w:rsid w:val="004C2309"/>
    <w:rsid w:val="004D686C"/>
    <w:rsid w:val="004E1489"/>
    <w:rsid w:val="004E717C"/>
    <w:rsid w:val="004F2D1C"/>
    <w:rsid w:val="00502CDA"/>
    <w:rsid w:val="005105B4"/>
    <w:rsid w:val="005131D7"/>
    <w:rsid w:val="005217DE"/>
    <w:rsid w:val="00521A1E"/>
    <w:rsid w:val="00521E15"/>
    <w:rsid w:val="00523298"/>
    <w:rsid w:val="00523A24"/>
    <w:rsid w:val="0053034D"/>
    <w:rsid w:val="00534510"/>
    <w:rsid w:val="00534635"/>
    <w:rsid w:val="0053761C"/>
    <w:rsid w:val="0054369A"/>
    <w:rsid w:val="0054442C"/>
    <w:rsid w:val="005453E7"/>
    <w:rsid w:val="0054767C"/>
    <w:rsid w:val="005730AE"/>
    <w:rsid w:val="00580CE5"/>
    <w:rsid w:val="00585D43"/>
    <w:rsid w:val="00595217"/>
    <w:rsid w:val="00596370"/>
    <w:rsid w:val="00597959"/>
    <w:rsid w:val="005A72AC"/>
    <w:rsid w:val="005B060D"/>
    <w:rsid w:val="005B23F0"/>
    <w:rsid w:val="005B6A62"/>
    <w:rsid w:val="005B79C7"/>
    <w:rsid w:val="005E38AC"/>
    <w:rsid w:val="00604510"/>
    <w:rsid w:val="00606590"/>
    <w:rsid w:val="00610622"/>
    <w:rsid w:val="00624768"/>
    <w:rsid w:val="00624F7C"/>
    <w:rsid w:val="00627192"/>
    <w:rsid w:val="006349D4"/>
    <w:rsid w:val="006545F1"/>
    <w:rsid w:val="006553C8"/>
    <w:rsid w:val="00660968"/>
    <w:rsid w:val="00691AD8"/>
    <w:rsid w:val="00697064"/>
    <w:rsid w:val="00697DB7"/>
    <w:rsid w:val="006A0A73"/>
    <w:rsid w:val="006A20FF"/>
    <w:rsid w:val="006B3929"/>
    <w:rsid w:val="006B59B9"/>
    <w:rsid w:val="006B701A"/>
    <w:rsid w:val="006C0CF0"/>
    <w:rsid w:val="006C3290"/>
    <w:rsid w:val="006E089F"/>
    <w:rsid w:val="006E4909"/>
    <w:rsid w:val="006E574A"/>
    <w:rsid w:val="006F0CF7"/>
    <w:rsid w:val="006F1159"/>
    <w:rsid w:val="006F204F"/>
    <w:rsid w:val="00713CF9"/>
    <w:rsid w:val="00720A3B"/>
    <w:rsid w:val="007229EA"/>
    <w:rsid w:val="007306CE"/>
    <w:rsid w:val="00732038"/>
    <w:rsid w:val="00743363"/>
    <w:rsid w:val="00743D43"/>
    <w:rsid w:val="00750253"/>
    <w:rsid w:val="00790ADC"/>
    <w:rsid w:val="007920F0"/>
    <w:rsid w:val="007A0A93"/>
    <w:rsid w:val="007A7778"/>
    <w:rsid w:val="007B1D78"/>
    <w:rsid w:val="007B43CD"/>
    <w:rsid w:val="007B7264"/>
    <w:rsid w:val="007E247D"/>
    <w:rsid w:val="007E4599"/>
    <w:rsid w:val="007F6B60"/>
    <w:rsid w:val="00801869"/>
    <w:rsid w:val="008055F5"/>
    <w:rsid w:val="00815210"/>
    <w:rsid w:val="00817427"/>
    <w:rsid w:val="00820502"/>
    <w:rsid w:val="00820D05"/>
    <w:rsid w:val="008349AC"/>
    <w:rsid w:val="00835419"/>
    <w:rsid w:val="0083679E"/>
    <w:rsid w:val="00845427"/>
    <w:rsid w:val="008456AF"/>
    <w:rsid w:val="00847F35"/>
    <w:rsid w:val="00851713"/>
    <w:rsid w:val="00854DD0"/>
    <w:rsid w:val="00861585"/>
    <w:rsid w:val="00864D17"/>
    <w:rsid w:val="0086547C"/>
    <w:rsid w:val="0087344B"/>
    <w:rsid w:val="008758EB"/>
    <w:rsid w:val="0088127F"/>
    <w:rsid w:val="00883C3F"/>
    <w:rsid w:val="00886998"/>
    <w:rsid w:val="00891B65"/>
    <w:rsid w:val="008976FA"/>
    <w:rsid w:val="008A123A"/>
    <w:rsid w:val="008A5227"/>
    <w:rsid w:val="008A7FA1"/>
    <w:rsid w:val="008B0231"/>
    <w:rsid w:val="008B75AF"/>
    <w:rsid w:val="008B7744"/>
    <w:rsid w:val="008C03F5"/>
    <w:rsid w:val="008C0AF2"/>
    <w:rsid w:val="008C14C2"/>
    <w:rsid w:val="008C2EAC"/>
    <w:rsid w:val="008D43E4"/>
    <w:rsid w:val="008E1E04"/>
    <w:rsid w:val="008E25F2"/>
    <w:rsid w:val="008E6318"/>
    <w:rsid w:val="008E6F27"/>
    <w:rsid w:val="008F2833"/>
    <w:rsid w:val="008F38C3"/>
    <w:rsid w:val="008F4491"/>
    <w:rsid w:val="008F5CAD"/>
    <w:rsid w:val="008F776E"/>
    <w:rsid w:val="008F79CC"/>
    <w:rsid w:val="0090056C"/>
    <w:rsid w:val="00903BF7"/>
    <w:rsid w:val="00914035"/>
    <w:rsid w:val="00915506"/>
    <w:rsid w:val="00920819"/>
    <w:rsid w:val="009233BD"/>
    <w:rsid w:val="00925EE4"/>
    <w:rsid w:val="00930AF4"/>
    <w:rsid w:val="00946D24"/>
    <w:rsid w:val="009531CE"/>
    <w:rsid w:val="00961E9C"/>
    <w:rsid w:val="00964F12"/>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3408"/>
    <w:rsid w:val="00A15744"/>
    <w:rsid w:val="00A17829"/>
    <w:rsid w:val="00A2151D"/>
    <w:rsid w:val="00A215EB"/>
    <w:rsid w:val="00A22D11"/>
    <w:rsid w:val="00A30EBD"/>
    <w:rsid w:val="00A420CA"/>
    <w:rsid w:val="00A42B1C"/>
    <w:rsid w:val="00A51BF5"/>
    <w:rsid w:val="00A642A9"/>
    <w:rsid w:val="00A70D13"/>
    <w:rsid w:val="00A74B09"/>
    <w:rsid w:val="00A77258"/>
    <w:rsid w:val="00A869A6"/>
    <w:rsid w:val="00AA0B7C"/>
    <w:rsid w:val="00AA29F9"/>
    <w:rsid w:val="00AB6B99"/>
    <w:rsid w:val="00AC7E88"/>
    <w:rsid w:val="00AF0BEB"/>
    <w:rsid w:val="00AF4C15"/>
    <w:rsid w:val="00B01C88"/>
    <w:rsid w:val="00B0322F"/>
    <w:rsid w:val="00B05C1A"/>
    <w:rsid w:val="00B06BF6"/>
    <w:rsid w:val="00B161FC"/>
    <w:rsid w:val="00B243E8"/>
    <w:rsid w:val="00B26A63"/>
    <w:rsid w:val="00B326C5"/>
    <w:rsid w:val="00B366A1"/>
    <w:rsid w:val="00B4623C"/>
    <w:rsid w:val="00B5275F"/>
    <w:rsid w:val="00B52883"/>
    <w:rsid w:val="00B60E2F"/>
    <w:rsid w:val="00B767F7"/>
    <w:rsid w:val="00B77C94"/>
    <w:rsid w:val="00B82CCD"/>
    <w:rsid w:val="00B83A20"/>
    <w:rsid w:val="00B90B16"/>
    <w:rsid w:val="00B97924"/>
    <w:rsid w:val="00BA0B80"/>
    <w:rsid w:val="00BA71E3"/>
    <w:rsid w:val="00BB0DEF"/>
    <w:rsid w:val="00BB1647"/>
    <w:rsid w:val="00BB1C4E"/>
    <w:rsid w:val="00BB3B4D"/>
    <w:rsid w:val="00BD1ED9"/>
    <w:rsid w:val="00BD6B97"/>
    <w:rsid w:val="00BE007F"/>
    <w:rsid w:val="00BE51A0"/>
    <w:rsid w:val="00BE5A17"/>
    <w:rsid w:val="00BF1A9A"/>
    <w:rsid w:val="00BF290D"/>
    <w:rsid w:val="00BF5959"/>
    <w:rsid w:val="00BF5F27"/>
    <w:rsid w:val="00C117A6"/>
    <w:rsid w:val="00C14777"/>
    <w:rsid w:val="00C20FDF"/>
    <w:rsid w:val="00C23EE7"/>
    <w:rsid w:val="00C265CB"/>
    <w:rsid w:val="00C26887"/>
    <w:rsid w:val="00C366B4"/>
    <w:rsid w:val="00C37A46"/>
    <w:rsid w:val="00C55C0D"/>
    <w:rsid w:val="00C60FD0"/>
    <w:rsid w:val="00C6703D"/>
    <w:rsid w:val="00C702FF"/>
    <w:rsid w:val="00C7447B"/>
    <w:rsid w:val="00C82D64"/>
    <w:rsid w:val="00C93BC9"/>
    <w:rsid w:val="00CA19BC"/>
    <w:rsid w:val="00CA427F"/>
    <w:rsid w:val="00CC2C7F"/>
    <w:rsid w:val="00CC5A2E"/>
    <w:rsid w:val="00CE35EE"/>
    <w:rsid w:val="00CF5C35"/>
    <w:rsid w:val="00D03085"/>
    <w:rsid w:val="00D06010"/>
    <w:rsid w:val="00D118F7"/>
    <w:rsid w:val="00D12086"/>
    <w:rsid w:val="00D21764"/>
    <w:rsid w:val="00D23F78"/>
    <w:rsid w:val="00D27418"/>
    <w:rsid w:val="00D44259"/>
    <w:rsid w:val="00D50A3D"/>
    <w:rsid w:val="00D52129"/>
    <w:rsid w:val="00D64CD1"/>
    <w:rsid w:val="00D753C2"/>
    <w:rsid w:val="00D804A3"/>
    <w:rsid w:val="00D8459D"/>
    <w:rsid w:val="00D856A0"/>
    <w:rsid w:val="00D91C43"/>
    <w:rsid w:val="00DA4DD7"/>
    <w:rsid w:val="00DA7C5D"/>
    <w:rsid w:val="00DB1587"/>
    <w:rsid w:val="00DB4046"/>
    <w:rsid w:val="00DB619F"/>
    <w:rsid w:val="00DC7331"/>
    <w:rsid w:val="00DD2474"/>
    <w:rsid w:val="00DD7822"/>
    <w:rsid w:val="00DD7EB8"/>
    <w:rsid w:val="00DE164C"/>
    <w:rsid w:val="00DE35D6"/>
    <w:rsid w:val="00DE7A2F"/>
    <w:rsid w:val="00DF415F"/>
    <w:rsid w:val="00DF7207"/>
    <w:rsid w:val="00E04238"/>
    <w:rsid w:val="00E141B1"/>
    <w:rsid w:val="00E14D08"/>
    <w:rsid w:val="00E23438"/>
    <w:rsid w:val="00E24D67"/>
    <w:rsid w:val="00E305DF"/>
    <w:rsid w:val="00E31015"/>
    <w:rsid w:val="00E32684"/>
    <w:rsid w:val="00E33D8B"/>
    <w:rsid w:val="00E40487"/>
    <w:rsid w:val="00E430B8"/>
    <w:rsid w:val="00E44F80"/>
    <w:rsid w:val="00E57186"/>
    <w:rsid w:val="00E6318E"/>
    <w:rsid w:val="00E811C4"/>
    <w:rsid w:val="00E8726A"/>
    <w:rsid w:val="00E87BD2"/>
    <w:rsid w:val="00E9706F"/>
    <w:rsid w:val="00EA57DF"/>
    <w:rsid w:val="00EA6766"/>
    <w:rsid w:val="00EB1F78"/>
    <w:rsid w:val="00EC5E81"/>
    <w:rsid w:val="00EE4519"/>
    <w:rsid w:val="00EF2F11"/>
    <w:rsid w:val="00F00C41"/>
    <w:rsid w:val="00F15635"/>
    <w:rsid w:val="00F2072B"/>
    <w:rsid w:val="00F2098B"/>
    <w:rsid w:val="00F211F4"/>
    <w:rsid w:val="00F261D6"/>
    <w:rsid w:val="00F31439"/>
    <w:rsid w:val="00F3160B"/>
    <w:rsid w:val="00F3297E"/>
    <w:rsid w:val="00F422CA"/>
    <w:rsid w:val="00F44690"/>
    <w:rsid w:val="00F45C80"/>
    <w:rsid w:val="00F51417"/>
    <w:rsid w:val="00F542CE"/>
    <w:rsid w:val="00F57B0D"/>
    <w:rsid w:val="00F600E1"/>
    <w:rsid w:val="00F651EA"/>
    <w:rsid w:val="00F66CBB"/>
    <w:rsid w:val="00F84E58"/>
    <w:rsid w:val="00F87CE5"/>
    <w:rsid w:val="00F95097"/>
    <w:rsid w:val="00FA725F"/>
    <w:rsid w:val="00FB2741"/>
    <w:rsid w:val="00FC47C3"/>
    <w:rsid w:val="00FC6366"/>
    <w:rsid w:val="00FD0126"/>
    <w:rsid w:val="00FD076A"/>
    <w:rsid w:val="00FD0F15"/>
    <w:rsid w:val="00FD4465"/>
    <w:rsid w:val="00FD59C9"/>
    <w:rsid w:val="00FD7709"/>
    <w:rsid w:val="00FE22E7"/>
    <w:rsid w:val="00FE30C5"/>
    <w:rsid w:val="00FE52B7"/>
    <w:rsid w:val="00FE73E6"/>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D8459D"/>
    <w:pPr>
      <w:keepNext/>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964F12"/>
    <w:pPr>
      <w:keepNext/>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D8459D"/>
    <w:rPr>
      <w:rFonts w:ascii="Cambria" w:hAnsi="Cambria"/>
      <w:b/>
      <w:sz w:val="26"/>
      <w:szCs w:val="26"/>
      <w:lang w:bidi="en-US"/>
    </w:rPr>
  </w:style>
  <w:style w:type="character" w:customStyle="1" w:styleId="Heading3Char">
    <w:name w:val="Heading 3 Char"/>
    <w:link w:val="Heading3"/>
    <w:uiPriority w:val="9"/>
    <w:rsid w:val="00964F12"/>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file:///C:\Users\Ed\Documents\masters\masters.docx" TargetMode="External"/><Relationship Id="rId18" Type="http://schemas.openxmlformats.org/officeDocument/2006/relationships/image" Target="media/image5.png"/><Relationship Id="rId26" Type="http://schemas.openxmlformats.org/officeDocument/2006/relationships/image" Target="media/image12.wmf"/><Relationship Id="rId39"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image" Target="media/image4.wmf"/><Relationship Id="rId25" Type="http://schemas.openxmlformats.org/officeDocument/2006/relationships/oleObject" Target="embeddings/oleObject1.bin"/><Relationship Id="rId33" Type="http://schemas.openxmlformats.org/officeDocument/2006/relationships/image" Target="media/image16.png"/><Relationship Id="rId38" Type="http://schemas.openxmlformats.org/officeDocument/2006/relationships/image" Target="media/image21.wmf"/><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oleObject" Target="embeddings/oleObject3.bin"/><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1.emf"/><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2.png"/><Relationship Id="rId45"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9.emf"/><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oleObject" Target="embeddings/oleObject4.bin"/><Relationship Id="rId44" Type="http://schemas.openxmlformats.org/officeDocument/2006/relationships/image" Target="media/image26.w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wmf"/><Relationship Id="rId22" Type="http://schemas.openxmlformats.org/officeDocument/2006/relationships/image" Target="media/image9.jpeg"/><Relationship Id="rId27" Type="http://schemas.openxmlformats.org/officeDocument/2006/relationships/oleObject" Target="embeddings/oleObject2.bin"/><Relationship Id="rId30" Type="http://schemas.openxmlformats.org/officeDocument/2006/relationships/image" Target="media/image14.wmf"/><Relationship Id="rId35" Type="http://schemas.openxmlformats.org/officeDocument/2006/relationships/image" Target="media/image18.png"/><Relationship Id="rId43" Type="http://schemas.openxmlformats.org/officeDocument/2006/relationships/image" Target="media/image25.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Sheet1!$B$1</c:f>
              <c:strCache>
                <c:ptCount val="1"/>
                <c:pt idx="0">
                  <c:v>Manipulation Results</c:v>
                </c:pt>
              </c:strCache>
            </c:strRef>
          </c:tx>
          <c:cat>
            <c:strRef>
              <c:f>Sheet1!$A$2:$A$5</c:f>
              <c:strCache>
                <c:ptCount val="4"/>
                <c:pt idx="0">
                  <c:v>Success</c:v>
                </c:pt>
                <c:pt idx="1">
                  <c:v>Collision with Table</c:v>
                </c:pt>
                <c:pt idx="2">
                  <c:v>Missed Pick</c:v>
                </c:pt>
                <c:pt idx="3">
                  <c:v>No Path to Object</c:v>
                </c:pt>
              </c:strCache>
            </c:strRef>
          </c:cat>
          <c:val>
            <c:numRef>
              <c:f>Sheet1!$B$2:$B$5</c:f>
              <c:numCache>
                <c:formatCode>General</c:formatCode>
                <c:ptCount val="4"/>
                <c:pt idx="0">
                  <c:v>15</c:v>
                </c:pt>
                <c:pt idx="1">
                  <c:v>6</c:v>
                </c:pt>
                <c:pt idx="2">
                  <c:v>3</c:v>
                </c:pt>
                <c:pt idx="3">
                  <c:v>1</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zero"/>
    <c:showDLblsOverMax val="0"/>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EBD4949-CAF6-4A75-A2E7-74F04A3C0C69}">
  <ds:schemaRefs>
    <ds:schemaRef ds:uri="http://schemas.openxmlformats.org/officeDocument/2006/bibliography"/>
  </ds:schemaRefs>
</ds:datastoreItem>
</file>

<file path=customXml/itemProps2.xml><?xml version="1.0" encoding="utf-8"?>
<ds:datastoreItem xmlns:ds="http://schemas.openxmlformats.org/officeDocument/2006/customXml" ds:itemID="{B9C471E0-E3E5-4E74-A568-C712B2D43B03}">
  <ds:schemaRefs>
    <ds:schemaRef ds:uri="http://schemas.openxmlformats.org/officeDocument/2006/bibliography"/>
  </ds:schemaRefs>
</ds:datastoreItem>
</file>

<file path=customXml/itemProps3.xml><?xml version="1.0" encoding="utf-8"?>
<ds:datastoreItem xmlns:ds="http://schemas.openxmlformats.org/officeDocument/2006/customXml" ds:itemID="{685BDA44-CCB0-49E9-A0E0-E02764572EFB}">
  <ds:schemaRefs>
    <ds:schemaRef ds:uri="http://schemas.openxmlformats.org/officeDocument/2006/bibliography"/>
  </ds:schemaRefs>
</ds:datastoreItem>
</file>

<file path=customXml/itemProps4.xml><?xml version="1.0" encoding="utf-8"?>
<ds:datastoreItem xmlns:ds="http://schemas.openxmlformats.org/officeDocument/2006/customXml" ds:itemID="{5869CF46-8808-4324-876A-3165ABE8C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2</TotalTime>
  <Pages>95</Pages>
  <Words>28811</Words>
  <Characters>149247</Characters>
  <Application>Microsoft Office Word</Application>
  <DocSecurity>0</DocSecurity>
  <Lines>2926</Lines>
  <Paragraphs>1236</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6822</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169</cp:revision>
  <cp:lastPrinted>2013-04-11T17:41:00Z</cp:lastPrinted>
  <dcterms:created xsi:type="dcterms:W3CDTF">2013-03-22T16:07:00Z</dcterms:created>
  <dcterms:modified xsi:type="dcterms:W3CDTF">2013-06-0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5"&gt;&lt;session id="SUg7ODB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